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8858413"/>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671ADD58"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7F3FCF">
        <w:rPr>
          <w:noProof/>
          <w:szCs w:val="24"/>
        </w:rPr>
        <w:t>by means of</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35C3FEB5"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 xml:space="preserve">For instance, information about security events, which effects citizens, </w:t>
      </w:r>
      <w:r w:rsidRPr="00B22DCD">
        <w:rPr>
          <w:noProof/>
          <w:szCs w:val="24"/>
        </w:rPr>
        <w:lastRenderedPageBreak/>
        <w:t>institutions</w:t>
      </w:r>
      <w:r w:rsidR="00DD040F">
        <w:rPr>
          <w:noProof/>
          <w:szCs w:val="24"/>
        </w:rPr>
        <w:t>,</w:t>
      </w:r>
      <w:r w:rsidRPr="00B22DCD">
        <w:rPr>
          <w:noProof/>
          <w:szCs w:val="24"/>
        </w:rPr>
        <w:t xml:space="preserve"> and the government in Turkey, are shared on the internet</w:t>
      </w:r>
      <w:r w:rsidR="00DD040F">
        <w:rPr>
          <w:noProof/>
          <w:szCs w:val="24"/>
        </w:rPr>
        <w:t>,</w:t>
      </w:r>
      <w:r w:rsidRPr="00B22DCD">
        <w:rPr>
          <w:noProof/>
          <w:szCs w:val="24"/>
        </w:rPr>
        <w:t xml:space="preserve">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8858414"/>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8858415"/>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8858416"/>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8858417"/>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5DD7070A" w14:textId="0FE5C647" w:rsidR="00DD040F"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8858413" w:history="1">
            <w:r w:rsidR="00DD040F" w:rsidRPr="00446674">
              <w:rPr>
                <w:rStyle w:val="Kpr"/>
                <w:noProof/>
              </w:rPr>
              <w:t>AB</w:t>
            </w:r>
            <w:r w:rsidR="00DD040F" w:rsidRPr="00446674">
              <w:rPr>
                <w:rStyle w:val="Kpr"/>
                <w:noProof/>
                <w:spacing w:val="1"/>
              </w:rPr>
              <w:t>S</w:t>
            </w:r>
            <w:r w:rsidR="00DD040F" w:rsidRPr="00446674">
              <w:rPr>
                <w:rStyle w:val="Kpr"/>
                <w:noProof/>
              </w:rPr>
              <w:t>TR</w:t>
            </w:r>
            <w:r w:rsidR="00DD040F" w:rsidRPr="00446674">
              <w:rPr>
                <w:rStyle w:val="Kpr"/>
                <w:noProof/>
                <w:spacing w:val="-1"/>
              </w:rPr>
              <w:t>A</w:t>
            </w:r>
            <w:r w:rsidR="00DD040F" w:rsidRPr="00446674">
              <w:rPr>
                <w:rStyle w:val="Kpr"/>
                <w:noProof/>
              </w:rPr>
              <w:t>CT</w:t>
            </w:r>
            <w:r w:rsidR="00DD040F">
              <w:rPr>
                <w:noProof/>
                <w:webHidden/>
              </w:rPr>
              <w:tab/>
            </w:r>
            <w:r w:rsidR="00DD040F">
              <w:rPr>
                <w:noProof/>
                <w:webHidden/>
              </w:rPr>
              <w:fldChar w:fldCharType="begin"/>
            </w:r>
            <w:r w:rsidR="00DD040F">
              <w:rPr>
                <w:noProof/>
                <w:webHidden/>
              </w:rPr>
              <w:instrText xml:space="preserve"> PAGEREF _Toc8858413 \h </w:instrText>
            </w:r>
            <w:r w:rsidR="00DD040F">
              <w:rPr>
                <w:noProof/>
                <w:webHidden/>
              </w:rPr>
            </w:r>
            <w:r w:rsidR="00DD040F">
              <w:rPr>
                <w:noProof/>
                <w:webHidden/>
              </w:rPr>
              <w:fldChar w:fldCharType="separate"/>
            </w:r>
            <w:r w:rsidR="00DD040F">
              <w:rPr>
                <w:noProof/>
                <w:webHidden/>
              </w:rPr>
              <w:t>iv</w:t>
            </w:r>
            <w:r w:rsidR="00DD040F">
              <w:rPr>
                <w:noProof/>
                <w:webHidden/>
              </w:rPr>
              <w:fldChar w:fldCharType="end"/>
            </w:r>
          </w:hyperlink>
        </w:p>
        <w:p w14:paraId="38AFFA70" w14:textId="756F3A45" w:rsidR="00DD040F" w:rsidRDefault="00FC7248">
          <w:pPr>
            <w:pStyle w:val="T1"/>
            <w:rPr>
              <w:rFonts w:asciiTheme="minorHAnsi" w:eastAsiaTheme="minorEastAsia" w:hAnsiTheme="minorHAnsi" w:cstheme="minorBidi"/>
              <w:noProof/>
              <w:sz w:val="22"/>
              <w:szCs w:val="22"/>
            </w:rPr>
          </w:pPr>
          <w:r>
            <w:rPr>
              <w:rStyle w:val="Kpr"/>
              <w:noProof/>
            </w:rPr>
            <w:t xml:space="preserve"> </w:t>
          </w:r>
          <w:hyperlink w:anchor="_Toc8858415" w:history="1">
            <w:r w:rsidR="00DD040F" w:rsidRPr="00446674">
              <w:rPr>
                <w:rStyle w:val="Kpr"/>
                <w:noProof/>
              </w:rPr>
              <w:t>DEDICATION</w:t>
            </w:r>
            <w:r w:rsidR="00DD040F">
              <w:rPr>
                <w:noProof/>
                <w:webHidden/>
              </w:rPr>
              <w:tab/>
            </w:r>
            <w:r w:rsidR="00DD040F">
              <w:rPr>
                <w:noProof/>
                <w:webHidden/>
              </w:rPr>
              <w:fldChar w:fldCharType="begin"/>
            </w:r>
            <w:r w:rsidR="00DD040F">
              <w:rPr>
                <w:noProof/>
                <w:webHidden/>
              </w:rPr>
              <w:instrText xml:space="preserve"> PAGEREF _Toc8858415 \h </w:instrText>
            </w:r>
            <w:r w:rsidR="00DD040F">
              <w:rPr>
                <w:noProof/>
                <w:webHidden/>
              </w:rPr>
            </w:r>
            <w:r w:rsidR="00DD040F">
              <w:rPr>
                <w:noProof/>
                <w:webHidden/>
              </w:rPr>
              <w:fldChar w:fldCharType="separate"/>
            </w:r>
            <w:r w:rsidR="00DD040F">
              <w:rPr>
                <w:noProof/>
                <w:webHidden/>
              </w:rPr>
              <w:t>viii</w:t>
            </w:r>
            <w:r w:rsidR="00DD040F">
              <w:rPr>
                <w:noProof/>
                <w:webHidden/>
              </w:rPr>
              <w:fldChar w:fldCharType="end"/>
            </w:r>
          </w:hyperlink>
        </w:p>
        <w:p w14:paraId="522775B9" w14:textId="432D81E8" w:rsidR="00DD040F" w:rsidRDefault="00583CFB">
          <w:pPr>
            <w:pStyle w:val="T1"/>
            <w:rPr>
              <w:rFonts w:asciiTheme="minorHAnsi" w:eastAsiaTheme="minorEastAsia" w:hAnsiTheme="minorHAnsi" w:cstheme="minorBidi"/>
              <w:noProof/>
              <w:sz w:val="22"/>
              <w:szCs w:val="22"/>
            </w:rPr>
          </w:pPr>
          <w:hyperlink w:anchor="_Toc8858416" w:history="1">
            <w:r w:rsidR="00DD040F" w:rsidRPr="00446674">
              <w:rPr>
                <w:rStyle w:val="Kpr"/>
                <w:noProof/>
              </w:rPr>
              <w:t>A</w:t>
            </w:r>
            <w:r w:rsidR="00DD040F" w:rsidRPr="00446674">
              <w:rPr>
                <w:rStyle w:val="Kpr"/>
                <w:noProof/>
                <w:spacing w:val="-1"/>
              </w:rPr>
              <w:t>C</w:t>
            </w:r>
            <w:r w:rsidR="00DD040F" w:rsidRPr="00446674">
              <w:rPr>
                <w:rStyle w:val="Kpr"/>
                <w:noProof/>
                <w:spacing w:val="-2"/>
              </w:rPr>
              <w:t>K</w:t>
            </w:r>
            <w:r w:rsidR="00DD040F" w:rsidRPr="00446674">
              <w:rPr>
                <w:rStyle w:val="Kpr"/>
                <w:noProof/>
              </w:rPr>
              <w:t>NOWLE</w:t>
            </w:r>
            <w:r w:rsidR="00DD040F" w:rsidRPr="00446674">
              <w:rPr>
                <w:rStyle w:val="Kpr"/>
                <w:noProof/>
                <w:spacing w:val="2"/>
              </w:rPr>
              <w:t>D</w:t>
            </w:r>
            <w:r w:rsidR="00DD040F" w:rsidRPr="00446674">
              <w:rPr>
                <w:rStyle w:val="Kpr"/>
                <w:noProof/>
                <w:spacing w:val="-2"/>
              </w:rPr>
              <w:t>G</w:t>
            </w:r>
            <w:r w:rsidR="00DD040F" w:rsidRPr="00446674">
              <w:rPr>
                <w:rStyle w:val="Kpr"/>
                <w:noProof/>
                <w:spacing w:val="-1"/>
              </w:rPr>
              <w:t>M</w:t>
            </w:r>
            <w:r w:rsidR="00DD040F" w:rsidRPr="00446674">
              <w:rPr>
                <w:rStyle w:val="Kpr"/>
                <w:noProof/>
              </w:rPr>
              <w:t>E</w:t>
            </w:r>
            <w:r w:rsidR="00DD040F" w:rsidRPr="00446674">
              <w:rPr>
                <w:rStyle w:val="Kpr"/>
                <w:noProof/>
                <w:spacing w:val="2"/>
              </w:rPr>
              <w:t>N</w:t>
            </w:r>
            <w:r w:rsidR="00DD040F" w:rsidRPr="00446674">
              <w:rPr>
                <w:rStyle w:val="Kpr"/>
                <w:noProof/>
              </w:rPr>
              <w:t>TS</w:t>
            </w:r>
            <w:r w:rsidR="00DD040F">
              <w:rPr>
                <w:noProof/>
                <w:webHidden/>
              </w:rPr>
              <w:tab/>
            </w:r>
            <w:r w:rsidR="00DD040F">
              <w:rPr>
                <w:noProof/>
                <w:webHidden/>
              </w:rPr>
              <w:fldChar w:fldCharType="begin"/>
            </w:r>
            <w:r w:rsidR="00DD040F">
              <w:rPr>
                <w:noProof/>
                <w:webHidden/>
              </w:rPr>
              <w:instrText xml:space="preserve"> PAGEREF _Toc8858416 \h </w:instrText>
            </w:r>
            <w:r w:rsidR="00DD040F">
              <w:rPr>
                <w:noProof/>
                <w:webHidden/>
              </w:rPr>
            </w:r>
            <w:r w:rsidR="00DD040F">
              <w:rPr>
                <w:noProof/>
                <w:webHidden/>
              </w:rPr>
              <w:fldChar w:fldCharType="separate"/>
            </w:r>
            <w:r w:rsidR="00DD040F">
              <w:rPr>
                <w:noProof/>
                <w:webHidden/>
              </w:rPr>
              <w:t>ix</w:t>
            </w:r>
            <w:r w:rsidR="00DD040F">
              <w:rPr>
                <w:noProof/>
                <w:webHidden/>
              </w:rPr>
              <w:fldChar w:fldCharType="end"/>
            </w:r>
          </w:hyperlink>
        </w:p>
        <w:p w14:paraId="4EDC2EA5" w14:textId="1E41E610" w:rsidR="00DD040F" w:rsidRDefault="00583CFB">
          <w:pPr>
            <w:pStyle w:val="T1"/>
            <w:rPr>
              <w:rFonts w:asciiTheme="minorHAnsi" w:eastAsiaTheme="minorEastAsia" w:hAnsiTheme="minorHAnsi" w:cstheme="minorBidi"/>
              <w:noProof/>
              <w:sz w:val="22"/>
              <w:szCs w:val="22"/>
            </w:rPr>
          </w:pPr>
          <w:hyperlink w:anchor="_Toc8858417" w:history="1">
            <w:r w:rsidR="00DD040F" w:rsidRPr="00446674">
              <w:rPr>
                <w:rStyle w:val="Kpr"/>
                <w:noProof/>
              </w:rPr>
              <w:t>TABLE OF CONTENTS</w:t>
            </w:r>
            <w:r w:rsidR="00DD040F">
              <w:rPr>
                <w:noProof/>
                <w:webHidden/>
              </w:rPr>
              <w:tab/>
            </w:r>
            <w:r w:rsidR="00DD040F">
              <w:rPr>
                <w:noProof/>
                <w:webHidden/>
              </w:rPr>
              <w:fldChar w:fldCharType="begin"/>
            </w:r>
            <w:r w:rsidR="00DD040F">
              <w:rPr>
                <w:noProof/>
                <w:webHidden/>
              </w:rPr>
              <w:instrText xml:space="preserve"> PAGEREF _Toc8858417 \h </w:instrText>
            </w:r>
            <w:r w:rsidR="00DD040F">
              <w:rPr>
                <w:noProof/>
                <w:webHidden/>
              </w:rPr>
            </w:r>
            <w:r w:rsidR="00DD040F">
              <w:rPr>
                <w:noProof/>
                <w:webHidden/>
              </w:rPr>
              <w:fldChar w:fldCharType="separate"/>
            </w:r>
            <w:r w:rsidR="00DD040F">
              <w:rPr>
                <w:noProof/>
                <w:webHidden/>
              </w:rPr>
              <w:t>x</w:t>
            </w:r>
            <w:r w:rsidR="00DD040F">
              <w:rPr>
                <w:noProof/>
                <w:webHidden/>
              </w:rPr>
              <w:fldChar w:fldCharType="end"/>
            </w:r>
          </w:hyperlink>
        </w:p>
        <w:p w14:paraId="6FF6541E" w14:textId="7E963671" w:rsidR="00DD040F" w:rsidRDefault="00583CFB">
          <w:pPr>
            <w:pStyle w:val="T1"/>
            <w:rPr>
              <w:rFonts w:asciiTheme="minorHAnsi" w:eastAsiaTheme="minorEastAsia" w:hAnsiTheme="minorHAnsi" w:cstheme="minorBidi"/>
              <w:noProof/>
              <w:sz w:val="22"/>
              <w:szCs w:val="22"/>
            </w:rPr>
          </w:pPr>
          <w:hyperlink w:anchor="_Toc8858418" w:history="1">
            <w:r w:rsidR="00DD040F" w:rsidRPr="00446674">
              <w:rPr>
                <w:rStyle w:val="Kpr"/>
                <w:noProof/>
              </w:rPr>
              <w:t>LIST OF TABLES</w:t>
            </w:r>
            <w:r w:rsidR="00DD040F">
              <w:rPr>
                <w:noProof/>
                <w:webHidden/>
              </w:rPr>
              <w:tab/>
            </w:r>
            <w:r w:rsidR="00DD040F">
              <w:rPr>
                <w:noProof/>
                <w:webHidden/>
              </w:rPr>
              <w:fldChar w:fldCharType="begin"/>
            </w:r>
            <w:r w:rsidR="00DD040F">
              <w:rPr>
                <w:noProof/>
                <w:webHidden/>
              </w:rPr>
              <w:instrText xml:space="preserve"> PAGEREF _Toc8858418 \h </w:instrText>
            </w:r>
            <w:r w:rsidR="00DD040F">
              <w:rPr>
                <w:noProof/>
                <w:webHidden/>
              </w:rPr>
            </w:r>
            <w:r w:rsidR="00DD040F">
              <w:rPr>
                <w:noProof/>
                <w:webHidden/>
              </w:rPr>
              <w:fldChar w:fldCharType="separate"/>
            </w:r>
            <w:r w:rsidR="00DD040F">
              <w:rPr>
                <w:noProof/>
                <w:webHidden/>
              </w:rPr>
              <w:t>xiii</w:t>
            </w:r>
            <w:r w:rsidR="00DD040F">
              <w:rPr>
                <w:noProof/>
                <w:webHidden/>
              </w:rPr>
              <w:fldChar w:fldCharType="end"/>
            </w:r>
          </w:hyperlink>
        </w:p>
        <w:p w14:paraId="5805FD7B" w14:textId="5C31B144" w:rsidR="00DD040F" w:rsidRDefault="00583CFB">
          <w:pPr>
            <w:pStyle w:val="T1"/>
            <w:rPr>
              <w:rFonts w:asciiTheme="minorHAnsi" w:eastAsiaTheme="minorEastAsia" w:hAnsiTheme="minorHAnsi" w:cstheme="minorBidi"/>
              <w:noProof/>
              <w:sz w:val="22"/>
              <w:szCs w:val="22"/>
            </w:rPr>
          </w:pPr>
          <w:hyperlink w:anchor="_Toc8858419" w:history="1">
            <w:r w:rsidR="00DD040F" w:rsidRPr="00446674">
              <w:rPr>
                <w:rStyle w:val="Kpr"/>
                <w:noProof/>
              </w:rPr>
              <w:t>LIST OF FIGURES</w:t>
            </w:r>
            <w:r w:rsidR="00DD040F">
              <w:rPr>
                <w:noProof/>
                <w:webHidden/>
              </w:rPr>
              <w:tab/>
            </w:r>
            <w:r w:rsidR="00DD040F">
              <w:rPr>
                <w:noProof/>
                <w:webHidden/>
              </w:rPr>
              <w:fldChar w:fldCharType="begin"/>
            </w:r>
            <w:r w:rsidR="00DD040F">
              <w:rPr>
                <w:noProof/>
                <w:webHidden/>
              </w:rPr>
              <w:instrText xml:space="preserve"> PAGEREF _Toc8858419 \h </w:instrText>
            </w:r>
            <w:r w:rsidR="00DD040F">
              <w:rPr>
                <w:noProof/>
                <w:webHidden/>
              </w:rPr>
            </w:r>
            <w:r w:rsidR="00DD040F">
              <w:rPr>
                <w:noProof/>
                <w:webHidden/>
              </w:rPr>
              <w:fldChar w:fldCharType="separate"/>
            </w:r>
            <w:r w:rsidR="00DD040F">
              <w:rPr>
                <w:noProof/>
                <w:webHidden/>
              </w:rPr>
              <w:t>xiv</w:t>
            </w:r>
            <w:r w:rsidR="00DD040F">
              <w:rPr>
                <w:noProof/>
                <w:webHidden/>
              </w:rPr>
              <w:fldChar w:fldCharType="end"/>
            </w:r>
          </w:hyperlink>
        </w:p>
        <w:p w14:paraId="78DA37D0" w14:textId="64148ADC" w:rsidR="00DD040F" w:rsidRDefault="00583CFB">
          <w:pPr>
            <w:pStyle w:val="T1"/>
            <w:rPr>
              <w:rFonts w:asciiTheme="minorHAnsi" w:eastAsiaTheme="minorEastAsia" w:hAnsiTheme="minorHAnsi" w:cstheme="minorBidi"/>
              <w:noProof/>
              <w:sz w:val="22"/>
              <w:szCs w:val="22"/>
            </w:rPr>
          </w:pPr>
          <w:hyperlink w:anchor="_Toc8858420" w:history="1">
            <w:r w:rsidR="00DD040F" w:rsidRPr="00446674">
              <w:rPr>
                <w:rStyle w:val="Kpr"/>
                <w:noProof/>
              </w:rPr>
              <w:t>LIST OF ABBREVIATIONS</w:t>
            </w:r>
            <w:r w:rsidR="00DD040F">
              <w:rPr>
                <w:noProof/>
                <w:webHidden/>
              </w:rPr>
              <w:tab/>
            </w:r>
            <w:r w:rsidR="00DD040F">
              <w:rPr>
                <w:noProof/>
                <w:webHidden/>
              </w:rPr>
              <w:fldChar w:fldCharType="begin"/>
            </w:r>
            <w:r w:rsidR="00DD040F">
              <w:rPr>
                <w:noProof/>
                <w:webHidden/>
              </w:rPr>
              <w:instrText xml:space="preserve"> PAGEREF _Toc8858420 \h </w:instrText>
            </w:r>
            <w:r w:rsidR="00DD040F">
              <w:rPr>
                <w:noProof/>
                <w:webHidden/>
              </w:rPr>
            </w:r>
            <w:r w:rsidR="00DD040F">
              <w:rPr>
                <w:noProof/>
                <w:webHidden/>
              </w:rPr>
              <w:fldChar w:fldCharType="separate"/>
            </w:r>
            <w:r w:rsidR="00DD040F">
              <w:rPr>
                <w:noProof/>
                <w:webHidden/>
              </w:rPr>
              <w:t>xv</w:t>
            </w:r>
            <w:r w:rsidR="00DD040F">
              <w:rPr>
                <w:noProof/>
                <w:webHidden/>
              </w:rPr>
              <w:fldChar w:fldCharType="end"/>
            </w:r>
          </w:hyperlink>
        </w:p>
        <w:p w14:paraId="669C287C" w14:textId="3E274346" w:rsidR="00DD040F" w:rsidRDefault="00583CFB">
          <w:pPr>
            <w:pStyle w:val="T1"/>
            <w:rPr>
              <w:rFonts w:asciiTheme="minorHAnsi" w:eastAsiaTheme="minorEastAsia" w:hAnsiTheme="minorHAnsi" w:cstheme="minorBidi"/>
              <w:noProof/>
              <w:sz w:val="22"/>
              <w:szCs w:val="22"/>
            </w:rPr>
          </w:pPr>
          <w:hyperlink w:anchor="_Toc8858421" w:history="1">
            <w:r w:rsidR="00DD040F" w:rsidRPr="00446674">
              <w:rPr>
                <w:rStyle w:val="Kpr"/>
                <w:noProof/>
              </w:rPr>
              <w:t>1</w:t>
            </w:r>
            <w:r w:rsidR="00DD040F">
              <w:rPr>
                <w:rFonts w:asciiTheme="minorHAnsi" w:eastAsiaTheme="minorEastAsia" w:hAnsiTheme="minorHAnsi" w:cstheme="minorBidi"/>
                <w:noProof/>
                <w:sz w:val="22"/>
                <w:szCs w:val="22"/>
              </w:rPr>
              <w:tab/>
            </w:r>
            <w:r w:rsidR="00DD040F" w:rsidRPr="00446674">
              <w:rPr>
                <w:rStyle w:val="Kpr"/>
                <w:noProof/>
              </w:rPr>
              <w:t>INTRODUCTION</w:t>
            </w:r>
            <w:r w:rsidR="00DD040F">
              <w:rPr>
                <w:noProof/>
                <w:webHidden/>
              </w:rPr>
              <w:tab/>
            </w:r>
            <w:r w:rsidR="00DD040F">
              <w:rPr>
                <w:noProof/>
                <w:webHidden/>
              </w:rPr>
              <w:fldChar w:fldCharType="begin"/>
            </w:r>
            <w:r w:rsidR="00DD040F">
              <w:rPr>
                <w:noProof/>
                <w:webHidden/>
              </w:rPr>
              <w:instrText xml:space="preserve"> PAGEREF _Toc8858421 \h </w:instrText>
            </w:r>
            <w:r w:rsidR="00DD040F">
              <w:rPr>
                <w:noProof/>
                <w:webHidden/>
              </w:rPr>
            </w:r>
            <w:r w:rsidR="00DD040F">
              <w:rPr>
                <w:noProof/>
                <w:webHidden/>
              </w:rPr>
              <w:fldChar w:fldCharType="separate"/>
            </w:r>
            <w:r w:rsidR="00DD040F">
              <w:rPr>
                <w:noProof/>
                <w:webHidden/>
              </w:rPr>
              <w:t>16</w:t>
            </w:r>
            <w:r w:rsidR="00DD040F">
              <w:rPr>
                <w:noProof/>
                <w:webHidden/>
              </w:rPr>
              <w:fldChar w:fldCharType="end"/>
            </w:r>
          </w:hyperlink>
        </w:p>
        <w:p w14:paraId="0FCA1C0E" w14:textId="3D557755" w:rsidR="00DD040F" w:rsidRDefault="00583CFB">
          <w:pPr>
            <w:pStyle w:val="T2"/>
            <w:rPr>
              <w:rFonts w:asciiTheme="minorHAnsi" w:eastAsiaTheme="minorEastAsia" w:hAnsiTheme="minorHAnsi" w:cstheme="minorBidi"/>
              <w:noProof/>
              <w:sz w:val="22"/>
              <w:szCs w:val="22"/>
            </w:rPr>
          </w:pPr>
          <w:hyperlink w:anchor="_Toc8858422" w:history="1">
            <w:r w:rsidR="00DD040F" w:rsidRPr="00446674">
              <w:rPr>
                <w:rStyle w:val="Kpr"/>
                <w:noProof/>
              </w:rPr>
              <w:t>1.1</w:t>
            </w:r>
            <w:r w:rsidR="00DD040F">
              <w:rPr>
                <w:rFonts w:asciiTheme="minorHAnsi" w:eastAsiaTheme="minorEastAsia" w:hAnsiTheme="minorHAnsi" w:cstheme="minorBidi"/>
                <w:noProof/>
                <w:sz w:val="22"/>
                <w:szCs w:val="22"/>
              </w:rPr>
              <w:tab/>
            </w:r>
            <w:r w:rsidR="00DD040F" w:rsidRPr="00446674">
              <w:rPr>
                <w:rStyle w:val="Kpr"/>
                <w:noProof/>
              </w:rPr>
              <w:t>Motivation</w:t>
            </w:r>
            <w:r w:rsidR="00DD040F">
              <w:rPr>
                <w:noProof/>
                <w:webHidden/>
              </w:rPr>
              <w:tab/>
            </w:r>
            <w:r w:rsidR="00DD040F">
              <w:rPr>
                <w:noProof/>
                <w:webHidden/>
              </w:rPr>
              <w:fldChar w:fldCharType="begin"/>
            </w:r>
            <w:r w:rsidR="00DD040F">
              <w:rPr>
                <w:noProof/>
                <w:webHidden/>
              </w:rPr>
              <w:instrText xml:space="preserve"> PAGEREF _Toc8858422 \h </w:instrText>
            </w:r>
            <w:r w:rsidR="00DD040F">
              <w:rPr>
                <w:noProof/>
                <w:webHidden/>
              </w:rPr>
            </w:r>
            <w:r w:rsidR="00DD040F">
              <w:rPr>
                <w:noProof/>
                <w:webHidden/>
              </w:rPr>
              <w:fldChar w:fldCharType="separate"/>
            </w:r>
            <w:r w:rsidR="00DD040F">
              <w:rPr>
                <w:noProof/>
                <w:webHidden/>
              </w:rPr>
              <w:t>16</w:t>
            </w:r>
            <w:r w:rsidR="00DD040F">
              <w:rPr>
                <w:noProof/>
                <w:webHidden/>
              </w:rPr>
              <w:fldChar w:fldCharType="end"/>
            </w:r>
          </w:hyperlink>
        </w:p>
        <w:p w14:paraId="57A2F3FD" w14:textId="5FAD07C6" w:rsidR="00DD040F" w:rsidRDefault="00583CFB">
          <w:pPr>
            <w:pStyle w:val="T2"/>
            <w:rPr>
              <w:rFonts w:asciiTheme="minorHAnsi" w:eastAsiaTheme="minorEastAsia" w:hAnsiTheme="minorHAnsi" w:cstheme="minorBidi"/>
              <w:noProof/>
              <w:sz w:val="22"/>
              <w:szCs w:val="22"/>
            </w:rPr>
          </w:pPr>
          <w:hyperlink w:anchor="_Toc8858423" w:history="1">
            <w:r w:rsidR="00DD040F" w:rsidRPr="00446674">
              <w:rPr>
                <w:rStyle w:val="Kpr"/>
                <w:noProof/>
              </w:rPr>
              <w:t>1.2</w:t>
            </w:r>
            <w:r w:rsidR="00DD040F">
              <w:rPr>
                <w:rFonts w:asciiTheme="minorHAnsi" w:eastAsiaTheme="minorEastAsia" w:hAnsiTheme="minorHAnsi" w:cstheme="minorBidi"/>
                <w:noProof/>
                <w:sz w:val="22"/>
                <w:szCs w:val="22"/>
              </w:rPr>
              <w:tab/>
            </w:r>
            <w:r w:rsidR="00DD040F" w:rsidRPr="00446674">
              <w:rPr>
                <w:rStyle w:val="Kpr"/>
                <w:noProof/>
              </w:rPr>
              <w:t>Research Question and Objectives</w:t>
            </w:r>
            <w:r w:rsidR="00DD040F">
              <w:rPr>
                <w:noProof/>
                <w:webHidden/>
              </w:rPr>
              <w:tab/>
            </w:r>
            <w:r w:rsidR="00DD040F">
              <w:rPr>
                <w:noProof/>
                <w:webHidden/>
              </w:rPr>
              <w:fldChar w:fldCharType="begin"/>
            </w:r>
            <w:r w:rsidR="00DD040F">
              <w:rPr>
                <w:noProof/>
                <w:webHidden/>
              </w:rPr>
              <w:instrText xml:space="preserve"> PAGEREF _Toc8858423 \h </w:instrText>
            </w:r>
            <w:r w:rsidR="00DD040F">
              <w:rPr>
                <w:noProof/>
                <w:webHidden/>
              </w:rPr>
            </w:r>
            <w:r w:rsidR="00DD040F">
              <w:rPr>
                <w:noProof/>
                <w:webHidden/>
              </w:rPr>
              <w:fldChar w:fldCharType="separate"/>
            </w:r>
            <w:r w:rsidR="00DD040F">
              <w:rPr>
                <w:noProof/>
                <w:webHidden/>
              </w:rPr>
              <w:t>19</w:t>
            </w:r>
            <w:r w:rsidR="00DD040F">
              <w:rPr>
                <w:noProof/>
                <w:webHidden/>
              </w:rPr>
              <w:fldChar w:fldCharType="end"/>
            </w:r>
          </w:hyperlink>
        </w:p>
        <w:p w14:paraId="217725E0" w14:textId="521380D5" w:rsidR="00DD040F" w:rsidRDefault="00583CFB">
          <w:pPr>
            <w:pStyle w:val="T2"/>
            <w:rPr>
              <w:rFonts w:asciiTheme="minorHAnsi" w:eastAsiaTheme="minorEastAsia" w:hAnsiTheme="minorHAnsi" w:cstheme="minorBidi"/>
              <w:noProof/>
              <w:sz w:val="22"/>
              <w:szCs w:val="22"/>
            </w:rPr>
          </w:pPr>
          <w:hyperlink w:anchor="_Toc8858424" w:history="1">
            <w:r w:rsidR="00DD040F" w:rsidRPr="00446674">
              <w:rPr>
                <w:rStyle w:val="Kpr"/>
                <w:noProof/>
              </w:rPr>
              <w:t>1.3</w:t>
            </w:r>
            <w:r w:rsidR="00DD040F">
              <w:rPr>
                <w:rFonts w:asciiTheme="minorHAnsi" w:eastAsiaTheme="minorEastAsia" w:hAnsiTheme="minorHAnsi" w:cstheme="minorBidi"/>
                <w:noProof/>
                <w:sz w:val="22"/>
                <w:szCs w:val="22"/>
              </w:rPr>
              <w:tab/>
            </w:r>
            <w:r w:rsidR="00DD040F" w:rsidRPr="00446674">
              <w:rPr>
                <w:rStyle w:val="Kpr"/>
                <w:noProof/>
              </w:rPr>
              <w:t>Use Cases</w:t>
            </w:r>
            <w:r w:rsidR="00DD040F">
              <w:rPr>
                <w:noProof/>
                <w:webHidden/>
              </w:rPr>
              <w:tab/>
            </w:r>
            <w:r w:rsidR="00DD040F">
              <w:rPr>
                <w:noProof/>
                <w:webHidden/>
              </w:rPr>
              <w:fldChar w:fldCharType="begin"/>
            </w:r>
            <w:r w:rsidR="00DD040F">
              <w:rPr>
                <w:noProof/>
                <w:webHidden/>
              </w:rPr>
              <w:instrText xml:space="preserve"> PAGEREF _Toc8858424 \h </w:instrText>
            </w:r>
            <w:r w:rsidR="00DD040F">
              <w:rPr>
                <w:noProof/>
                <w:webHidden/>
              </w:rPr>
            </w:r>
            <w:r w:rsidR="00DD040F">
              <w:rPr>
                <w:noProof/>
                <w:webHidden/>
              </w:rPr>
              <w:fldChar w:fldCharType="separate"/>
            </w:r>
            <w:r w:rsidR="00DD040F">
              <w:rPr>
                <w:noProof/>
                <w:webHidden/>
              </w:rPr>
              <w:t>20</w:t>
            </w:r>
            <w:r w:rsidR="00DD040F">
              <w:rPr>
                <w:noProof/>
                <w:webHidden/>
              </w:rPr>
              <w:fldChar w:fldCharType="end"/>
            </w:r>
          </w:hyperlink>
        </w:p>
        <w:p w14:paraId="72F4CA9A" w14:textId="185BECC2" w:rsidR="00DD040F" w:rsidRDefault="00583CFB">
          <w:pPr>
            <w:pStyle w:val="T2"/>
            <w:rPr>
              <w:rFonts w:asciiTheme="minorHAnsi" w:eastAsiaTheme="minorEastAsia" w:hAnsiTheme="minorHAnsi" w:cstheme="minorBidi"/>
              <w:noProof/>
              <w:sz w:val="22"/>
              <w:szCs w:val="22"/>
            </w:rPr>
          </w:pPr>
          <w:hyperlink w:anchor="_Toc8858425" w:history="1">
            <w:r w:rsidR="00DD040F" w:rsidRPr="00446674">
              <w:rPr>
                <w:rStyle w:val="Kpr"/>
                <w:noProof/>
              </w:rPr>
              <w:t>1.4</w:t>
            </w:r>
            <w:r w:rsidR="00DD040F">
              <w:rPr>
                <w:rFonts w:asciiTheme="minorHAnsi" w:eastAsiaTheme="minorEastAsia" w:hAnsiTheme="minorHAnsi" w:cstheme="minorBidi"/>
                <w:noProof/>
                <w:sz w:val="22"/>
                <w:szCs w:val="22"/>
              </w:rPr>
              <w:tab/>
            </w:r>
            <w:r w:rsidR="00DD040F" w:rsidRPr="00446674">
              <w:rPr>
                <w:rStyle w:val="Kpr"/>
                <w:noProof/>
              </w:rPr>
              <w:t>Outline</w:t>
            </w:r>
            <w:r w:rsidR="00DD040F">
              <w:rPr>
                <w:noProof/>
                <w:webHidden/>
              </w:rPr>
              <w:tab/>
            </w:r>
            <w:r w:rsidR="00DD040F">
              <w:rPr>
                <w:noProof/>
                <w:webHidden/>
              </w:rPr>
              <w:fldChar w:fldCharType="begin"/>
            </w:r>
            <w:r w:rsidR="00DD040F">
              <w:rPr>
                <w:noProof/>
                <w:webHidden/>
              </w:rPr>
              <w:instrText xml:space="preserve"> PAGEREF _Toc8858425 \h </w:instrText>
            </w:r>
            <w:r w:rsidR="00DD040F">
              <w:rPr>
                <w:noProof/>
                <w:webHidden/>
              </w:rPr>
            </w:r>
            <w:r w:rsidR="00DD040F">
              <w:rPr>
                <w:noProof/>
                <w:webHidden/>
              </w:rPr>
              <w:fldChar w:fldCharType="separate"/>
            </w:r>
            <w:r w:rsidR="00DD040F">
              <w:rPr>
                <w:noProof/>
                <w:webHidden/>
              </w:rPr>
              <w:t>21</w:t>
            </w:r>
            <w:r w:rsidR="00DD040F">
              <w:rPr>
                <w:noProof/>
                <w:webHidden/>
              </w:rPr>
              <w:fldChar w:fldCharType="end"/>
            </w:r>
          </w:hyperlink>
        </w:p>
        <w:p w14:paraId="340D7A0C" w14:textId="22BD82F3" w:rsidR="00DD040F" w:rsidRDefault="00583CFB">
          <w:pPr>
            <w:pStyle w:val="T1"/>
            <w:rPr>
              <w:rFonts w:asciiTheme="minorHAnsi" w:eastAsiaTheme="minorEastAsia" w:hAnsiTheme="minorHAnsi" w:cstheme="minorBidi"/>
              <w:noProof/>
              <w:sz w:val="22"/>
              <w:szCs w:val="22"/>
            </w:rPr>
          </w:pPr>
          <w:hyperlink w:anchor="_Toc8858426" w:history="1">
            <w:r w:rsidR="00DD040F" w:rsidRPr="00446674">
              <w:rPr>
                <w:rStyle w:val="Kpr"/>
                <w:noProof/>
              </w:rPr>
              <w:t>2</w:t>
            </w:r>
            <w:r w:rsidR="00DD040F">
              <w:rPr>
                <w:rFonts w:asciiTheme="minorHAnsi" w:eastAsiaTheme="minorEastAsia" w:hAnsiTheme="minorHAnsi" w:cstheme="minorBidi"/>
                <w:noProof/>
                <w:sz w:val="22"/>
                <w:szCs w:val="22"/>
              </w:rPr>
              <w:tab/>
            </w:r>
            <w:r w:rsidR="00DD040F" w:rsidRPr="00446674">
              <w:rPr>
                <w:rStyle w:val="Kpr"/>
                <w:noProof/>
              </w:rPr>
              <w:t>BACKGROUND INFORMATION</w:t>
            </w:r>
            <w:r w:rsidR="00DD040F">
              <w:rPr>
                <w:noProof/>
                <w:webHidden/>
              </w:rPr>
              <w:tab/>
            </w:r>
            <w:r w:rsidR="00DD040F">
              <w:rPr>
                <w:noProof/>
                <w:webHidden/>
              </w:rPr>
              <w:fldChar w:fldCharType="begin"/>
            </w:r>
            <w:r w:rsidR="00DD040F">
              <w:rPr>
                <w:noProof/>
                <w:webHidden/>
              </w:rPr>
              <w:instrText xml:space="preserve"> PAGEREF _Toc8858426 \h </w:instrText>
            </w:r>
            <w:r w:rsidR="00DD040F">
              <w:rPr>
                <w:noProof/>
                <w:webHidden/>
              </w:rPr>
            </w:r>
            <w:r w:rsidR="00DD040F">
              <w:rPr>
                <w:noProof/>
                <w:webHidden/>
              </w:rPr>
              <w:fldChar w:fldCharType="separate"/>
            </w:r>
            <w:r w:rsidR="00DD040F">
              <w:rPr>
                <w:noProof/>
                <w:webHidden/>
              </w:rPr>
              <w:t>22</w:t>
            </w:r>
            <w:r w:rsidR="00DD040F">
              <w:rPr>
                <w:noProof/>
                <w:webHidden/>
              </w:rPr>
              <w:fldChar w:fldCharType="end"/>
            </w:r>
          </w:hyperlink>
        </w:p>
        <w:p w14:paraId="040FDAD5" w14:textId="12E6A304" w:rsidR="00DD040F" w:rsidRDefault="00583CFB">
          <w:pPr>
            <w:pStyle w:val="T2"/>
            <w:rPr>
              <w:rFonts w:asciiTheme="minorHAnsi" w:eastAsiaTheme="minorEastAsia" w:hAnsiTheme="minorHAnsi" w:cstheme="minorBidi"/>
              <w:noProof/>
              <w:sz w:val="22"/>
              <w:szCs w:val="22"/>
            </w:rPr>
          </w:pPr>
          <w:hyperlink w:anchor="_Toc8858427" w:history="1">
            <w:r w:rsidR="00DD040F" w:rsidRPr="00446674">
              <w:rPr>
                <w:rStyle w:val="Kpr"/>
                <w:noProof/>
              </w:rPr>
              <w:t>2.1</w:t>
            </w:r>
            <w:r w:rsidR="00DD040F">
              <w:rPr>
                <w:rFonts w:asciiTheme="minorHAnsi" w:eastAsiaTheme="minorEastAsia" w:hAnsiTheme="minorHAnsi" w:cstheme="minorBidi"/>
                <w:noProof/>
                <w:sz w:val="22"/>
                <w:szCs w:val="22"/>
              </w:rPr>
              <w:tab/>
            </w:r>
            <w:r w:rsidR="00DD040F" w:rsidRPr="00446674">
              <w:rPr>
                <w:rStyle w:val="Kpr"/>
                <w:noProof/>
              </w:rPr>
              <w:t>Routine Tasks of an Information Security Analyst</w:t>
            </w:r>
            <w:r w:rsidR="00DD040F">
              <w:rPr>
                <w:noProof/>
                <w:webHidden/>
              </w:rPr>
              <w:tab/>
            </w:r>
            <w:r w:rsidR="00DD040F">
              <w:rPr>
                <w:noProof/>
                <w:webHidden/>
              </w:rPr>
              <w:fldChar w:fldCharType="begin"/>
            </w:r>
            <w:r w:rsidR="00DD040F">
              <w:rPr>
                <w:noProof/>
                <w:webHidden/>
              </w:rPr>
              <w:instrText xml:space="preserve"> PAGEREF _Toc8858427 \h </w:instrText>
            </w:r>
            <w:r w:rsidR="00DD040F">
              <w:rPr>
                <w:noProof/>
                <w:webHidden/>
              </w:rPr>
            </w:r>
            <w:r w:rsidR="00DD040F">
              <w:rPr>
                <w:noProof/>
                <w:webHidden/>
              </w:rPr>
              <w:fldChar w:fldCharType="separate"/>
            </w:r>
            <w:r w:rsidR="00DD040F">
              <w:rPr>
                <w:noProof/>
                <w:webHidden/>
              </w:rPr>
              <w:t>22</w:t>
            </w:r>
            <w:r w:rsidR="00DD040F">
              <w:rPr>
                <w:noProof/>
                <w:webHidden/>
              </w:rPr>
              <w:fldChar w:fldCharType="end"/>
            </w:r>
          </w:hyperlink>
        </w:p>
        <w:p w14:paraId="6F4AC0E4" w14:textId="29019A60" w:rsidR="00DD040F" w:rsidRDefault="00583CFB">
          <w:pPr>
            <w:pStyle w:val="T2"/>
            <w:rPr>
              <w:rFonts w:asciiTheme="minorHAnsi" w:eastAsiaTheme="minorEastAsia" w:hAnsiTheme="minorHAnsi" w:cstheme="minorBidi"/>
              <w:noProof/>
              <w:sz w:val="22"/>
              <w:szCs w:val="22"/>
            </w:rPr>
          </w:pPr>
          <w:hyperlink w:anchor="_Toc8858428" w:history="1">
            <w:r w:rsidR="00DD040F" w:rsidRPr="00446674">
              <w:rPr>
                <w:rStyle w:val="Kpr"/>
                <w:noProof/>
              </w:rPr>
              <w:t>2.2</w:t>
            </w:r>
            <w:r w:rsidR="00DD040F">
              <w:rPr>
                <w:rFonts w:asciiTheme="minorHAnsi" w:eastAsiaTheme="minorEastAsia" w:hAnsiTheme="minorHAnsi" w:cstheme="minorBidi"/>
                <w:noProof/>
                <w:sz w:val="22"/>
                <w:szCs w:val="22"/>
              </w:rPr>
              <w:tab/>
            </w:r>
            <w:r w:rsidR="00DD040F" w:rsidRPr="00446674">
              <w:rPr>
                <w:rStyle w:val="Kpr"/>
                <w:noProof/>
              </w:rPr>
              <w:t>What is Natural Language Processing?</w:t>
            </w:r>
            <w:r w:rsidR="00DD040F">
              <w:rPr>
                <w:noProof/>
                <w:webHidden/>
              </w:rPr>
              <w:tab/>
            </w:r>
            <w:r w:rsidR="00DD040F">
              <w:rPr>
                <w:noProof/>
                <w:webHidden/>
              </w:rPr>
              <w:fldChar w:fldCharType="begin"/>
            </w:r>
            <w:r w:rsidR="00DD040F">
              <w:rPr>
                <w:noProof/>
                <w:webHidden/>
              </w:rPr>
              <w:instrText xml:space="preserve"> PAGEREF _Toc8858428 \h </w:instrText>
            </w:r>
            <w:r w:rsidR="00DD040F">
              <w:rPr>
                <w:noProof/>
                <w:webHidden/>
              </w:rPr>
            </w:r>
            <w:r w:rsidR="00DD040F">
              <w:rPr>
                <w:noProof/>
                <w:webHidden/>
              </w:rPr>
              <w:fldChar w:fldCharType="separate"/>
            </w:r>
            <w:r w:rsidR="00DD040F">
              <w:rPr>
                <w:noProof/>
                <w:webHidden/>
              </w:rPr>
              <w:t>23</w:t>
            </w:r>
            <w:r w:rsidR="00DD040F">
              <w:rPr>
                <w:noProof/>
                <w:webHidden/>
              </w:rPr>
              <w:fldChar w:fldCharType="end"/>
            </w:r>
          </w:hyperlink>
        </w:p>
        <w:p w14:paraId="21D6EEC7" w14:textId="49C1977B" w:rsidR="00DD040F" w:rsidRDefault="00583CFB">
          <w:pPr>
            <w:pStyle w:val="T2"/>
            <w:rPr>
              <w:rFonts w:asciiTheme="minorHAnsi" w:eastAsiaTheme="minorEastAsia" w:hAnsiTheme="minorHAnsi" w:cstheme="minorBidi"/>
              <w:noProof/>
              <w:sz w:val="22"/>
              <w:szCs w:val="22"/>
            </w:rPr>
          </w:pPr>
          <w:hyperlink w:anchor="_Toc8858429" w:history="1">
            <w:r w:rsidR="00DD040F" w:rsidRPr="00446674">
              <w:rPr>
                <w:rStyle w:val="Kpr"/>
                <w:noProof/>
              </w:rPr>
              <w:t>2.3</w:t>
            </w:r>
            <w:r w:rsidR="00DD040F">
              <w:rPr>
                <w:rFonts w:asciiTheme="minorHAnsi" w:eastAsiaTheme="minorEastAsia" w:hAnsiTheme="minorHAnsi" w:cstheme="minorBidi"/>
                <w:noProof/>
                <w:sz w:val="22"/>
                <w:szCs w:val="22"/>
              </w:rPr>
              <w:tab/>
            </w:r>
            <w:r w:rsidR="00DD040F" w:rsidRPr="00446674">
              <w:rPr>
                <w:rStyle w:val="Kpr"/>
                <w:noProof/>
              </w:rPr>
              <w:t>What is Text Mining?</w:t>
            </w:r>
            <w:r w:rsidR="00DD040F">
              <w:rPr>
                <w:noProof/>
                <w:webHidden/>
              </w:rPr>
              <w:tab/>
            </w:r>
            <w:r w:rsidR="00DD040F">
              <w:rPr>
                <w:noProof/>
                <w:webHidden/>
              </w:rPr>
              <w:fldChar w:fldCharType="begin"/>
            </w:r>
            <w:r w:rsidR="00DD040F">
              <w:rPr>
                <w:noProof/>
                <w:webHidden/>
              </w:rPr>
              <w:instrText xml:space="preserve"> PAGEREF _Toc8858429 \h </w:instrText>
            </w:r>
            <w:r w:rsidR="00DD040F">
              <w:rPr>
                <w:noProof/>
                <w:webHidden/>
              </w:rPr>
            </w:r>
            <w:r w:rsidR="00DD040F">
              <w:rPr>
                <w:noProof/>
                <w:webHidden/>
              </w:rPr>
              <w:fldChar w:fldCharType="separate"/>
            </w:r>
            <w:r w:rsidR="00DD040F">
              <w:rPr>
                <w:noProof/>
                <w:webHidden/>
              </w:rPr>
              <w:t>24</w:t>
            </w:r>
            <w:r w:rsidR="00DD040F">
              <w:rPr>
                <w:noProof/>
                <w:webHidden/>
              </w:rPr>
              <w:fldChar w:fldCharType="end"/>
            </w:r>
          </w:hyperlink>
        </w:p>
        <w:p w14:paraId="4D931D30" w14:textId="6DFBCB2B" w:rsidR="00DD040F" w:rsidRDefault="00583CFB">
          <w:pPr>
            <w:pStyle w:val="T2"/>
            <w:rPr>
              <w:rFonts w:asciiTheme="minorHAnsi" w:eastAsiaTheme="minorEastAsia" w:hAnsiTheme="minorHAnsi" w:cstheme="minorBidi"/>
              <w:noProof/>
              <w:sz w:val="22"/>
              <w:szCs w:val="22"/>
            </w:rPr>
          </w:pPr>
          <w:hyperlink w:anchor="_Toc8858430" w:history="1">
            <w:r w:rsidR="00DD040F" w:rsidRPr="00446674">
              <w:rPr>
                <w:rStyle w:val="Kpr"/>
                <w:noProof/>
              </w:rPr>
              <w:t>2.4</w:t>
            </w:r>
            <w:r w:rsidR="00DD040F">
              <w:rPr>
                <w:rFonts w:asciiTheme="minorHAnsi" w:eastAsiaTheme="minorEastAsia" w:hAnsiTheme="minorHAnsi" w:cstheme="minorBidi"/>
                <w:noProof/>
                <w:sz w:val="22"/>
                <w:szCs w:val="22"/>
              </w:rPr>
              <w:tab/>
            </w:r>
            <w:r w:rsidR="00DD040F" w:rsidRPr="00446674">
              <w:rPr>
                <w:rStyle w:val="Kpr"/>
                <w:noProof/>
              </w:rPr>
              <w:t>Twitter Social Network</w:t>
            </w:r>
            <w:r w:rsidR="00DD040F">
              <w:rPr>
                <w:noProof/>
                <w:webHidden/>
              </w:rPr>
              <w:tab/>
            </w:r>
            <w:r w:rsidR="00DD040F">
              <w:rPr>
                <w:noProof/>
                <w:webHidden/>
              </w:rPr>
              <w:fldChar w:fldCharType="begin"/>
            </w:r>
            <w:r w:rsidR="00DD040F">
              <w:rPr>
                <w:noProof/>
                <w:webHidden/>
              </w:rPr>
              <w:instrText xml:space="preserve"> PAGEREF _Toc8858430 \h </w:instrText>
            </w:r>
            <w:r w:rsidR="00DD040F">
              <w:rPr>
                <w:noProof/>
                <w:webHidden/>
              </w:rPr>
            </w:r>
            <w:r w:rsidR="00DD040F">
              <w:rPr>
                <w:noProof/>
                <w:webHidden/>
              </w:rPr>
              <w:fldChar w:fldCharType="separate"/>
            </w:r>
            <w:r w:rsidR="00DD040F">
              <w:rPr>
                <w:noProof/>
                <w:webHidden/>
              </w:rPr>
              <w:t>25</w:t>
            </w:r>
            <w:r w:rsidR="00DD040F">
              <w:rPr>
                <w:noProof/>
                <w:webHidden/>
              </w:rPr>
              <w:fldChar w:fldCharType="end"/>
            </w:r>
          </w:hyperlink>
        </w:p>
        <w:p w14:paraId="1FD38C90" w14:textId="605B8553"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31" w:history="1">
            <w:r w:rsidR="00DD040F" w:rsidRPr="00446674">
              <w:rPr>
                <w:rStyle w:val="Kpr"/>
                <w:noProof/>
              </w:rPr>
              <w:t>2.4.1</w:t>
            </w:r>
            <w:r w:rsidR="00DD040F">
              <w:rPr>
                <w:rFonts w:asciiTheme="minorHAnsi" w:eastAsiaTheme="minorEastAsia" w:hAnsiTheme="minorHAnsi" w:cstheme="minorBidi"/>
                <w:noProof/>
                <w:sz w:val="22"/>
                <w:szCs w:val="22"/>
              </w:rPr>
              <w:tab/>
            </w:r>
            <w:r w:rsidR="00DD040F" w:rsidRPr="00446674">
              <w:rPr>
                <w:rStyle w:val="Kpr"/>
                <w:noProof/>
              </w:rPr>
              <w:t>What is Twitter?</w:t>
            </w:r>
            <w:r w:rsidR="00DD040F">
              <w:rPr>
                <w:noProof/>
                <w:webHidden/>
              </w:rPr>
              <w:tab/>
            </w:r>
            <w:r w:rsidR="00DD040F">
              <w:rPr>
                <w:noProof/>
                <w:webHidden/>
              </w:rPr>
              <w:fldChar w:fldCharType="begin"/>
            </w:r>
            <w:r w:rsidR="00DD040F">
              <w:rPr>
                <w:noProof/>
                <w:webHidden/>
              </w:rPr>
              <w:instrText xml:space="preserve"> PAGEREF _Toc8858431 \h </w:instrText>
            </w:r>
            <w:r w:rsidR="00DD040F">
              <w:rPr>
                <w:noProof/>
                <w:webHidden/>
              </w:rPr>
            </w:r>
            <w:r w:rsidR="00DD040F">
              <w:rPr>
                <w:noProof/>
                <w:webHidden/>
              </w:rPr>
              <w:fldChar w:fldCharType="separate"/>
            </w:r>
            <w:r w:rsidR="00DD040F">
              <w:rPr>
                <w:noProof/>
                <w:webHidden/>
              </w:rPr>
              <w:t>25</w:t>
            </w:r>
            <w:r w:rsidR="00DD040F">
              <w:rPr>
                <w:noProof/>
                <w:webHidden/>
              </w:rPr>
              <w:fldChar w:fldCharType="end"/>
            </w:r>
          </w:hyperlink>
        </w:p>
        <w:p w14:paraId="11C426CA" w14:textId="7E6AF59F"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32" w:history="1">
            <w:r w:rsidR="00DD040F" w:rsidRPr="00446674">
              <w:rPr>
                <w:rStyle w:val="Kpr"/>
                <w:noProof/>
              </w:rPr>
              <w:t>2.4.2</w:t>
            </w:r>
            <w:r w:rsidR="00DD040F">
              <w:rPr>
                <w:rFonts w:asciiTheme="minorHAnsi" w:eastAsiaTheme="minorEastAsia" w:hAnsiTheme="minorHAnsi" w:cstheme="minorBidi"/>
                <w:noProof/>
                <w:sz w:val="22"/>
                <w:szCs w:val="22"/>
              </w:rPr>
              <w:tab/>
            </w:r>
            <w:r w:rsidR="00DD040F" w:rsidRPr="00446674">
              <w:rPr>
                <w:rStyle w:val="Kpr"/>
                <w:noProof/>
              </w:rPr>
              <w:t>Twitter API</w:t>
            </w:r>
            <w:r w:rsidR="00DD040F">
              <w:rPr>
                <w:noProof/>
                <w:webHidden/>
              </w:rPr>
              <w:tab/>
            </w:r>
            <w:r w:rsidR="00DD040F">
              <w:rPr>
                <w:noProof/>
                <w:webHidden/>
              </w:rPr>
              <w:fldChar w:fldCharType="begin"/>
            </w:r>
            <w:r w:rsidR="00DD040F">
              <w:rPr>
                <w:noProof/>
                <w:webHidden/>
              </w:rPr>
              <w:instrText xml:space="preserve"> PAGEREF _Toc8858432 \h </w:instrText>
            </w:r>
            <w:r w:rsidR="00DD040F">
              <w:rPr>
                <w:noProof/>
                <w:webHidden/>
              </w:rPr>
            </w:r>
            <w:r w:rsidR="00DD040F">
              <w:rPr>
                <w:noProof/>
                <w:webHidden/>
              </w:rPr>
              <w:fldChar w:fldCharType="separate"/>
            </w:r>
            <w:r w:rsidR="00DD040F">
              <w:rPr>
                <w:noProof/>
                <w:webHidden/>
              </w:rPr>
              <w:t>26</w:t>
            </w:r>
            <w:r w:rsidR="00DD040F">
              <w:rPr>
                <w:noProof/>
                <w:webHidden/>
              </w:rPr>
              <w:fldChar w:fldCharType="end"/>
            </w:r>
          </w:hyperlink>
        </w:p>
        <w:p w14:paraId="2D10C8E2" w14:textId="304D1FE8" w:rsidR="00DD040F" w:rsidRDefault="00583CFB">
          <w:pPr>
            <w:pStyle w:val="T2"/>
            <w:rPr>
              <w:rFonts w:asciiTheme="minorHAnsi" w:eastAsiaTheme="minorEastAsia" w:hAnsiTheme="minorHAnsi" w:cstheme="minorBidi"/>
              <w:noProof/>
              <w:sz w:val="22"/>
              <w:szCs w:val="22"/>
            </w:rPr>
          </w:pPr>
          <w:hyperlink w:anchor="_Toc8858433" w:history="1">
            <w:r w:rsidR="00DD040F" w:rsidRPr="00446674">
              <w:rPr>
                <w:rStyle w:val="Kpr"/>
                <w:noProof/>
              </w:rPr>
              <w:t>2.5</w:t>
            </w:r>
            <w:r w:rsidR="00DD040F">
              <w:rPr>
                <w:rFonts w:asciiTheme="minorHAnsi" w:eastAsiaTheme="minorEastAsia" w:hAnsiTheme="minorHAnsi" w:cstheme="minorBidi"/>
                <w:noProof/>
                <w:sz w:val="22"/>
                <w:szCs w:val="22"/>
              </w:rPr>
              <w:tab/>
            </w:r>
            <w:r w:rsidR="00DD040F" w:rsidRPr="00446674">
              <w:rPr>
                <w:rStyle w:val="Kpr"/>
                <w:noProof/>
              </w:rPr>
              <w:t>Hürriyet Turkish Newspaper as a Data Source</w:t>
            </w:r>
            <w:r w:rsidR="00DD040F">
              <w:rPr>
                <w:noProof/>
                <w:webHidden/>
              </w:rPr>
              <w:tab/>
            </w:r>
            <w:r w:rsidR="00DD040F">
              <w:rPr>
                <w:noProof/>
                <w:webHidden/>
              </w:rPr>
              <w:fldChar w:fldCharType="begin"/>
            </w:r>
            <w:r w:rsidR="00DD040F">
              <w:rPr>
                <w:noProof/>
                <w:webHidden/>
              </w:rPr>
              <w:instrText xml:space="preserve"> PAGEREF _Toc8858433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77F75419" w14:textId="02D795C1"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34" w:history="1">
            <w:r w:rsidR="00DD040F" w:rsidRPr="00446674">
              <w:rPr>
                <w:rStyle w:val="Kpr"/>
                <w:noProof/>
              </w:rPr>
              <w:t>2.5.1</w:t>
            </w:r>
            <w:r w:rsidR="00DD040F">
              <w:rPr>
                <w:rFonts w:asciiTheme="minorHAnsi" w:eastAsiaTheme="minorEastAsia" w:hAnsiTheme="minorHAnsi" w:cstheme="minorBidi"/>
                <w:noProof/>
                <w:sz w:val="22"/>
                <w:szCs w:val="22"/>
              </w:rPr>
              <w:tab/>
            </w:r>
            <w:r w:rsidR="00DD040F" w:rsidRPr="00446674">
              <w:rPr>
                <w:rStyle w:val="Kpr"/>
                <w:noProof/>
              </w:rPr>
              <w:t>What is Hurriyet Newspaper?</w:t>
            </w:r>
            <w:r w:rsidR="00DD040F">
              <w:rPr>
                <w:noProof/>
                <w:webHidden/>
              </w:rPr>
              <w:tab/>
            </w:r>
            <w:r w:rsidR="00DD040F">
              <w:rPr>
                <w:noProof/>
                <w:webHidden/>
              </w:rPr>
              <w:fldChar w:fldCharType="begin"/>
            </w:r>
            <w:r w:rsidR="00DD040F">
              <w:rPr>
                <w:noProof/>
                <w:webHidden/>
              </w:rPr>
              <w:instrText xml:space="preserve"> PAGEREF _Toc8858434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666246A7" w14:textId="31EE2643"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35" w:history="1">
            <w:r w:rsidR="00DD040F" w:rsidRPr="00446674">
              <w:rPr>
                <w:rStyle w:val="Kpr"/>
                <w:noProof/>
              </w:rPr>
              <w:t>2.5.2</w:t>
            </w:r>
            <w:r w:rsidR="00DD040F">
              <w:rPr>
                <w:rFonts w:asciiTheme="minorHAnsi" w:eastAsiaTheme="minorEastAsia" w:hAnsiTheme="minorHAnsi" w:cstheme="minorBidi"/>
                <w:noProof/>
                <w:sz w:val="22"/>
                <w:szCs w:val="22"/>
              </w:rPr>
              <w:tab/>
            </w:r>
            <w:r w:rsidR="00DD040F" w:rsidRPr="00446674">
              <w:rPr>
                <w:rStyle w:val="Kpr"/>
                <w:noProof/>
              </w:rPr>
              <w:t>Hurriyet Newspaper API</w:t>
            </w:r>
            <w:r w:rsidR="00DD040F">
              <w:rPr>
                <w:noProof/>
                <w:webHidden/>
              </w:rPr>
              <w:tab/>
            </w:r>
            <w:r w:rsidR="00DD040F">
              <w:rPr>
                <w:noProof/>
                <w:webHidden/>
              </w:rPr>
              <w:fldChar w:fldCharType="begin"/>
            </w:r>
            <w:r w:rsidR="00DD040F">
              <w:rPr>
                <w:noProof/>
                <w:webHidden/>
              </w:rPr>
              <w:instrText xml:space="preserve"> PAGEREF _Toc8858435 \h </w:instrText>
            </w:r>
            <w:r w:rsidR="00DD040F">
              <w:rPr>
                <w:noProof/>
                <w:webHidden/>
              </w:rPr>
            </w:r>
            <w:r w:rsidR="00DD040F">
              <w:rPr>
                <w:noProof/>
                <w:webHidden/>
              </w:rPr>
              <w:fldChar w:fldCharType="separate"/>
            </w:r>
            <w:r w:rsidR="00DD040F">
              <w:rPr>
                <w:noProof/>
                <w:webHidden/>
              </w:rPr>
              <w:t>27</w:t>
            </w:r>
            <w:r w:rsidR="00DD040F">
              <w:rPr>
                <w:noProof/>
                <w:webHidden/>
              </w:rPr>
              <w:fldChar w:fldCharType="end"/>
            </w:r>
          </w:hyperlink>
        </w:p>
        <w:p w14:paraId="633D735F" w14:textId="47A43462"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36" w:history="1">
            <w:r w:rsidR="00DD040F" w:rsidRPr="00446674">
              <w:rPr>
                <w:rStyle w:val="Kpr"/>
                <w:noProof/>
              </w:rPr>
              <w:t>2.5.3</w:t>
            </w:r>
            <w:r w:rsidR="00DD040F">
              <w:rPr>
                <w:rFonts w:asciiTheme="minorHAnsi" w:eastAsiaTheme="minorEastAsia" w:hAnsiTheme="minorHAnsi" w:cstheme="minorBidi"/>
                <w:noProof/>
                <w:sz w:val="22"/>
                <w:szCs w:val="22"/>
              </w:rPr>
              <w:tab/>
            </w:r>
            <w:r w:rsidR="00DD040F" w:rsidRPr="00446674">
              <w:rPr>
                <w:rStyle w:val="Kpr"/>
                <w:noProof/>
              </w:rPr>
              <w:t>What is OData</w:t>
            </w:r>
            <w:r w:rsidR="00DD040F">
              <w:rPr>
                <w:noProof/>
                <w:webHidden/>
              </w:rPr>
              <w:tab/>
            </w:r>
            <w:r w:rsidR="00DD040F">
              <w:rPr>
                <w:noProof/>
                <w:webHidden/>
              </w:rPr>
              <w:fldChar w:fldCharType="begin"/>
            </w:r>
            <w:r w:rsidR="00DD040F">
              <w:rPr>
                <w:noProof/>
                <w:webHidden/>
              </w:rPr>
              <w:instrText xml:space="preserve"> PAGEREF _Toc8858436 \h </w:instrText>
            </w:r>
            <w:r w:rsidR="00DD040F">
              <w:rPr>
                <w:noProof/>
                <w:webHidden/>
              </w:rPr>
            </w:r>
            <w:r w:rsidR="00DD040F">
              <w:rPr>
                <w:noProof/>
                <w:webHidden/>
              </w:rPr>
              <w:fldChar w:fldCharType="separate"/>
            </w:r>
            <w:r w:rsidR="00DD040F">
              <w:rPr>
                <w:noProof/>
                <w:webHidden/>
              </w:rPr>
              <w:t>28</w:t>
            </w:r>
            <w:r w:rsidR="00DD040F">
              <w:rPr>
                <w:noProof/>
                <w:webHidden/>
              </w:rPr>
              <w:fldChar w:fldCharType="end"/>
            </w:r>
          </w:hyperlink>
        </w:p>
        <w:p w14:paraId="477FE345" w14:textId="5FAF956C"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37" w:history="1">
            <w:r w:rsidR="00DD040F" w:rsidRPr="00446674">
              <w:rPr>
                <w:rStyle w:val="Kpr"/>
                <w:noProof/>
              </w:rPr>
              <w:t>2.5.4</w:t>
            </w:r>
            <w:r w:rsidR="00DD040F">
              <w:rPr>
                <w:rFonts w:asciiTheme="minorHAnsi" w:eastAsiaTheme="minorEastAsia" w:hAnsiTheme="minorHAnsi" w:cstheme="minorBidi"/>
                <w:noProof/>
                <w:sz w:val="22"/>
                <w:szCs w:val="22"/>
              </w:rPr>
              <w:tab/>
            </w:r>
            <w:r w:rsidR="00DD040F" w:rsidRPr="00446674">
              <w:rPr>
                <w:rStyle w:val="Kpr"/>
                <w:noProof/>
              </w:rPr>
              <w:t>Hürriyet API - OData Usage</w:t>
            </w:r>
            <w:r w:rsidR="00DD040F">
              <w:rPr>
                <w:noProof/>
                <w:webHidden/>
              </w:rPr>
              <w:tab/>
            </w:r>
            <w:r w:rsidR="00DD040F">
              <w:rPr>
                <w:noProof/>
                <w:webHidden/>
              </w:rPr>
              <w:fldChar w:fldCharType="begin"/>
            </w:r>
            <w:r w:rsidR="00DD040F">
              <w:rPr>
                <w:noProof/>
                <w:webHidden/>
              </w:rPr>
              <w:instrText xml:space="preserve"> PAGEREF _Toc8858437 \h </w:instrText>
            </w:r>
            <w:r w:rsidR="00DD040F">
              <w:rPr>
                <w:noProof/>
                <w:webHidden/>
              </w:rPr>
            </w:r>
            <w:r w:rsidR="00DD040F">
              <w:rPr>
                <w:noProof/>
                <w:webHidden/>
              </w:rPr>
              <w:fldChar w:fldCharType="separate"/>
            </w:r>
            <w:r w:rsidR="00DD040F">
              <w:rPr>
                <w:noProof/>
                <w:webHidden/>
              </w:rPr>
              <w:t>28</w:t>
            </w:r>
            <w:r w:rsidR="00DD040F">
              <w:rPr>
                <w:noProof/>
                <w:webHidden/>
              </w:rPr>
              <w:fldChar w:fldCharType="end"/>
            </w:r>
          </w:hyperlink>
        </w:p>
        <w:p w14:paraId="103EAD27" w14:textId="569E1CFF" w:rsidR="00DD040F" w:rsidRDefault="00583CFB">
          <w:pPr>
            <w:pStyle w:val="T2"/>
            <w:rPr>
              <w:rFonts w:asciiTheme="minorHAnsi" w:eastAsiaTheme="minorEastAsia" w:hAnsiTheme="minorHAnsi" w:cstheme="minorBidi"/>
              <w:noProof/>
              <w:sz w:val="22"/>
              <w:szCs w:val="22"/>
            </w:rPr>
          </w:pPr>
          <w:hyperlink w:anchor="_Toc8858438" w:history="1">
            <w:r w:rsidR="00DD040F" w:rsidRPr="00446674">
              <w:rPr>
                <w:rStyle w:val="Kpr"/>
                <w:noProof/>
              </w:rPr>
              <w:t>2.6</w:t>
            </w:r>
            <w:r w:rsidR="00DD040F">
              <w:rPr>
                <w:rFonts w:asciiTheme="minorHAnsi" w:eastAsiaTheme="minorEastAsia" w:hAnsiTheme="minorHAnsi" w:cstheme="minorBidi"/>
                <w:noProof/>
                <w:sz w:val="22"/>
                <w:szCs w:val="22"/>
              </w:rPr>
              <w:tab/>
            </w:r>
            <w:r w:rsidR="00DD040F" w:rsidRPr="00446674">
              <w:rPr>
                <w:rStyle w:val="Kpr"/>
                <w:noProof/>
              </w:rPr>
              <w:t>Python Programming Language</w:t>
            </w:r>
            <w:r w:rsidR="00DD040F">
              <w:rPr>
                <w:noProof/>
                <w:webHidden/>
              </w:rPr>
              <w:tab/>
            </w:r>
            <w:r w:rsidR="00DD040F">
              <w:rPr>
                <w:noProof/>
                <w:webHidden/>
              </w:rPr>
              <w:fldChar w:fldCharType="begin"/>
            </w:r>
            <w:r w:rsidR="00DD040F">
              <w:rPr>
                <w:noProof/>
                <w:webHidden/>
              </w:rPr>
              <w:instrText xml:space="preserve"> PAGEREF _Toc8858438 \h </w:instrText>
            </w:r>
            <w:r w:rsidR="00DD040F">
              <w:rPr>
                <w:noProof/>
                <w:webHidden/>
              </w:rPr>
            </w:r>
            <w:r w:rsidR="00DD040F">
              <w:rPr>
                <w:noProof/>
                <w:webHidden/>
              </w:rPr>
              <w:fldChar w:fldCharType="separate"/>
            </w:r>
            <w:r w:rsidR="00DD040F">
              <w:rPr>
                <w:noProof/>
                <w:webHidden/>
              </w:rPr>
              <w:t>29</w:t>
            </w:r>
            <w:r w:rsidR="00DD040F">
              <w:rPr>
                <w:noProof/>
                <w:webHidden/>
              </w:rPr>
              <w:fldChar w:fldCharType="end"/>
            </w:r>
          </w:hyperlink>
        </w:p>
        <w:p w14:paraId="4F8577E6" w14:textId="51932642" w:rsidR="00DD040F" w:rsidRDefault="00583CFB">
          <w:pPr>
            <w:pStyle w:val="T2"/>
            <w:rPr>
              <w:rFonts w:asciiTheme="minorHAnsi" w:eastAsiaTheme="minorEastAsia" w:hAnsiTheme="minorHAnsi" w:cstheme="minorBidi"/>
              <w:noProof/>
              <w:sz w:val="22"/>
              <w:szCs w:val="22"/>
            </w:rPr>
          </w:pPr>
          <w:hyperlink w:anchor="_Toc8858439" w:history="1">
            <w:r w:rsidR="00DD040F" w:rsidRPr="00446674">
              <w:rPr>
                <w:rStyle w:val="Kpr"/>
                <w:noProof/>
              </w:rPr>
              <w:t>2.7</w:t>
            </w:r>
            <w:r w:rsidR="00DD040F">
              <w:rPr>
                <w:rFonts w:asciiTheme="minorHAnsi" w:eastAsiaTheme="minorEastAsia" w:hAnsiTheme="minorHAnsi" w:cstheme="minorBidi"/>
                <w:noProof/>
                <w:sz w:val="22"/>
                <w:szCs w:val="22"/>
              </w:rPr>
              <w:tab/>
            </w:r>
            <w:r w:rsidR="00DD040F" w:rsidRPr="00446674">
              <w:rPr>
                <w:rStyle w:val="Kpr"/>
                <w:noProof/>
              </w:rPr>
              <w:t>Istanbul Technical University NLP API</w:t>
            </w:r>
            <w:r w:rsidR="00DD040F">
              <w:rPr>
                <w:noProof/>
                <w:webHidden/>
              </w:rPr>
              <w:tab/>
            </w:r>
            <w:r w:rsidR="00DD040F">
              <w:rPr>
                <w:noProof/>
                <w:webHidden/>
              </w:rPr>
              <w:fldChar w:fldCharType="begin"/>
            </w:r>
            <w:r w:rsidR="00DD040F">
              <w:rPr>
                <w:noProof/>
                <w:webHidden/>
              </w:rPr>
              <w:instrText xml:space="preserve"> PAGEREF _Toc8858439 \h </w:instrText>
            </w:r>
            <w:r w:rsidR="00DD040F">
              <w:rPr>
                <w:noProof/>
                <w:webHidden/>
              </w:rPr>
            </w:r>
            <w:r w:rsidR="00DD040F">
              <w:rPr>
                <w:noProof/>
                <w:webHidden/>
              </w:rPr>
              <w:fldChar w:fldCharType="separate"/>
            </w:r>
            <w:r w:rsidR="00DD040F">
              <w:rPr>
                <w:noProof/>
                <w:webHidden/>
              </w:rPr>
              <w:t>30</w:t>
            </w:r>
            <w:r w:rsidR="00DD040F">
              <w:rPr>
                <w:noProof/>
                <w:webHidden/>
              </w:rPr>
              <w:fldChar w:fldCharType="end"/>
            </w:r>
          </w:hyperlink>
        </w:p>
        <w:p w14:paraId="4E559E60" w14:textId="4A4EF504" w:rsidR="00DD040F" w:rsidRDefault="00583CFB">
          <w:pPr>
            <w:pStyle w:val="T2"/>
            <w:rPr>
              <w:rFonts w:asciiTheme="minorHAnsi" w:eastAsiaTheme="minorEastAsia" w:hAnsiTheme="minorHAnsi" w:cstheme="minorBidi"/>
              <w:noProof/>
              <w:sz w:val="22"/>
              <w:szCs w:val="22"/>
            </w:rPr>
          </w:pPr>
          <w:hyperlink w:anchor="_Toc8858440" w:history="1">
            <w:r w:rsidR="00DD040F" w:rsidRPr="00446674">
              <w:rPr>
                <w:rStyle w:val="Kpr"/>
                <w:noProof/>
              </w:rPr>
              <w:t>2.8</w:t>
            </w:r>
            <w:r w:rsidR="00DD040F">
              <w:rPr>
                <w:rFonts w:asciiTheme="minorHAnsi" w:eastAsiaTheme="minorEastAsia" w:hAnsiTheme="minorHAnsi" w:cstheme="minorBidi"/>
                <w:noProof/>
                <w:sz w:val="22"/>
                <w:szCs w:val="22"/>
              </w:rPr>
              <w:tab/>
            </w:r>
            <w:r w:rsidR="00DD040F" w:rsidRPr="00446674">
              <w:rPr>
                <w:rStyle w:val="Kpr"/>
                <w:noProof/>
              </w:rPr>
              <w:t>SQLite Database</w:t>
            </w:r>
            <w:r w:rsidR="00DD040F">
              <w:rPr>
                <w:noProof/>
                <w:webHidden/>
              </w:rPr>
              <w:tab/>
            </w:r>
            <w:r w:rsidR="00DD040F">
              <w:rPr>
                <w:noProof/>
                <w:webHidden/>
              </w:rPr>
              <w:fldChar w:fldCharType="begin"/>
            </w:r>
            <w:r w:rsidR="00DD040F">
              <w:rPr>
                <w:noProof/>
                <w:webHidden/>
              </w:rPr>
              <w:instrText xml:space="preserve"> PAGEREF _Toc8858440 \h </w:instrText>
            </w:r>
            <w:r w:rsidR="00DD040F">
              <w:rPr>
                <w:noProof/>
                <w:webHidden/>
              </w:rPr>
            </w:r>
            <w:r w:rsidR="00DD040F">
              <w:rPr>
                <w:noProof/>
                <w:webHidden/>
              </w:rPr>
              <w:fldChar w:fldCharType="separate"/>
            </w:r>
            <w:r w:rsidR="00DD040F">
              <w:rPr>
                <w:noProof/>
                <w:webHidden/>
              </w:rPr>
              <w:t>31</w:t>
            </w:r>
            <w:r w:rsidR="00DD040F">
              <w:rPr>
                <w:noProof/>
                <w:webHidden/>
              </w:rPr>
              <w:fldChar w:fldCharType="end"/>
            </w:r>
          </w:hyperlink>
        </w:p>
        <w:p w14:paraId="45A9B153" w14:textId="0FAAAE7C" w:rsidR="00DD040F" w:rsidRDefault="00583CFB">
          <w:pPr>
            <w:pStyle w:val="T2"/>
            <w:rPr>
              <w:rFonts w:asciiTheme="minorHAnsi" w:eastAsiaTheme="minorEastAsia" w:hAnsiTheme="minorHAnsi" w:cstheme="minorBidi"/>
              <w:noProof/>
              <w:sz w:val="22"/>
              <w:szCs w:val="22"/>
            </w:rPr>
          </w:pPr>
          <w:hyperlink w:anchor="_Toc8858441" w:history="1">
            <w:r w:rsidR="00DD040F" w:rsidRPr="00446674">
              <w:rPr>
                <w:rStyle w:val="Kpr"/>
                <w:noProof/>
              </w:rPr>
              <w:t>2.9</w:t>
            </w:r>
            <w:r w:rsidR="00DD040F">
              <w:rPr>
                <w:rFonts w:asciiTheme="minorHAnsi" w:eastAsiaTheme="minorEastAsia" w:hAnsiTheme="minorHAnsi" w:cstheme="minorBidi"/>
                <w:noProof/>
                <w:sz w:val="22"/>
                <w:szCs w:val="22"/>
              </w:rPr>
              <w:tab/>
            </w:r>
            <w:r w:rsidR="00DD040F" w:rsidRPr="00446674">
              <w:rPr>
                <w:rStyle w:val="Kpr"/>
                <w:noProof/>
              </w:rPr>
              <w:t>Other Technologies Used in the Thesis Project</w:t>
            </w:r>
            <w:r w:rsidR="00DD040F">
              <w:rPr>
                <w:noProof/>
                <w:webHidden/>
              </w:rPr>
              <w:tab/>
            </w:r>
            <w:r w:rsidR="00DD040F">
              <w:rPr>
                <w:noProof/>
                <w:webHidden/>
              </w:rPr>
              <w:fldChar w:fldCharType="begin"/>
            </w:r>
            <w:r w:rsidR="00DD040F">
              <w:rPr>
                <w:noProof/>
                <w:webHidden/>
              </w:rPr>
              <w:instrText xml:space="preserve"> PAGEREF _Toc8858441 \h </w:instrText>
            </w:r>
            <w:r w:rsidR="00DD040F">
              <w:rPr>
                <w:noProof/>
                <w:webHidden/>
              </w:rPr>
            </w:r>
            <w:r w:rsidR="00DD040F">
              <w:rPr>
                <w:noProof/>
                <w:webHidden/>
              </w:rPr>
              <w:fldChar w:fldCharType="separate"/>
            </w:r>
            <w:r w:rsidR="00DD040F">
              <w:rPr>
                <w:noProof/>
                <w:webHidden/>
              </w:rPr>
              <w:t>31</w:t>
            </w:r>
            <w:r w:rsidR="00DD040F">
              <w:rPr>
                <w:noProof/>
                <w:webHidden/>
              </w:rPr>
              <w:fldChar w:fldCharType="end"/>
            </w:r>
          </w:hyperlink>
        </w:p>
        <w:p w14:paraId="1A049EF0" w14:textId="152F126E" w:rsidR="00DD040F" w:rsidRDefault="00583CFB">
          <w:pPr>
            <w:pStyle w:val="T1"/>
            <w:rPr>
              <w:rFonts w:asciiTheme="minorHAnsi" w:eastAsiaTheme="minorEastAsia" w:hAnsiTheme="minorHAnsi" w:cstheme="minorBidi"/>
              <w:noProof/>
              <w:sz w:val="22"/>
              <w:szCs w:val="22"/>
            </w:rPr>
          </w:pPr>
          <w:hyperlink w:anchor="_Toc8858442" w:history="1">
            <w:r w:rsidR="00DD040F" w:rsidRPr="00446674">
              <w:rPr>
                <w:rStyle w:val="Kpr"/>
                <w:noProof/>
              </w:rPr>
              <w:t>3</w:t>
            </w:r>
            <w:r w:rsidR="00DD040F">
              <w:rPr>
                <w:rFonts w:asciiTheme="minorHAnsi" w:eastAsiaTheme="minorEastAsia" w:hAnsiTheme="minorHAnsi" w:cstheme="minorBidi"/>
                <w:noProof/>
                <w:sz w:val="22"/>
                <w:szCs w:val="22"/>
              </w:rPr>
              <w:tab/>
            </w:r>
            <w:r w:rsidR="00DD040F" w:rsidRPr="00446674">
              <w:rPr>
                <w:rStyle w:val="Kpr"/>
                <w:noProof/>
              </w:rPr>
              <w:t>LITERATURE REVIEW</w:t>
            </w:r>
            <w:r w:rsidR="00DD040F">
              <w:rPr>
                <w:noProof/>
                <w:webHidden/>
              </w:rPr>
              <w:tab/>
            </w:r>
            <w:r w:rsidR="00DD040F">
              <w:rPr>
                <w:noProof/>
                <w:webHidden/>
              </w:rPr>
              <w:fldChar w:fldCharType="begin"/>
            </w:r>
            <w:r w:rsidR="00DD040F">
              <w:rPr>
                <w:noProof/>
                <w:webHidden/>
              </w:rPr>
              <w:instrText xml:space="preserve"> PAGEREF _Toc8858442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3E52123D" w14:textId="0A8CE0CA" w:rsidR="00DD040F" w:rsidRDefault="00583CFB">
          <w:pPr>
            <w:pStyle w:val="T2"/>
            <w:rPr>
              <w:rFonts w:asciiTheme="minorHAnsi" w:eastAsiaTheme="minorEastAsia" w:hAnsiTheme="minorHAnsi" w:cstheme="minorBidi"/>
              <w:noProof/>
              <w:sz w:val="22"/>
              <w:szCs w:val="22"/>
            </w:rPr>
          </w:pPr>
          <w:hyperlink w:anchor="_Toc8858443" w:history="1">
            <w:r w:rsidR="00DD040F" w:rsidRPr="00446674">
              <w:rPr>
                <w:rStyle w:val="Kpr"/>
                <w:noProof/>
              </w:rPr>
              <w:t>3.1</w:t>
            </w:r>
            <w:r w:rsidR="00DD040F">
              <w:rPr>
                <w:rFonts w:asciiTheme="minorHAnsi" w:eastAsiaTheme="minorEastAsia" w:hAnsiTheme="minorHAnsi" w:cstheme="minorBidi"/>
                <w:noProof/>
                <w:sz w:val="22"/>
                <w:szCs w:val="22"/>
              </w:rPr>
              <w:tab/>
            </w:r>
            <w:r w:rsidR="00DD040F" w:rsidRPr="00446674">
              <w:rPr>
                <w:rStyle w:val="Kpr"/>
                <w:noProof/>
              </w:rPr>
              <w:t>Weakly Supervised Extraction of Computer Security Events from Twitter</w:t>
            </w:r>
            <w:r w:rsidR="00DD040F">
              <w:rPr>
                <w:noProof/>
                <w:webHidden/>
              </w:rPr>
              <w:tab/>
            </w:r>
            <w:r w:rsidR="00DD040F">
              <w:rPr>
                <w:noProof/>
                <w:webHidden/>
              </w:rPr>
              <w:fldChar w:fldCharType="begin"/>
            </w:r>
            <w:r w:rsidR="00DD040F">
              <w:rPr>
                <w:noProof/>
                <w:webHidden/>
              </w:rPr>
              <w:instrText xml:space="preserve"> PAGEREF _Toc8858443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6D9278B6" w14:textId="06D03A2A" w:rsidR="00DD040F" w:rsidRDefault="00583CFB">
          <w:pPr>
            <w:pStyle w:val="T2"/>
            <w:rPr>
              <w:rFonts w:asciiTheme="minorHAnsi" w:eastAsiaTheme="minorEastAsia" w:hAnsiTheme="minorHAnsi" w:cstheme="minorBidi"/>
              <w:noProof/>
              <w:sz w:val="22"/>
              <w:szCs w:val="22"/>
            </w:rPr>
          </w:pPr>
          <w:hyperlink w:anchor="_Toc8858444" w:history="1">
            <w:r w:rsidR="00DD040F" w:rsidRPr="00446674">
              <w:rPr>
                <w:rStyle w:val="Kpr"/>
                <w:noProof/>
              </w:rPr>
              <w:t>3.2</w:t>
            </w:r>
            <w:r w:rsidR="00DD040F">
              <w:rPr>
                <w:rFonts w:asciiTheme="minorHAnsi" w:eastAsiaTheme="minorEastAsia" w:hAnsiTheme="minorHAnsi" w:cstheme="minorBidi"/>
                <w:noProof/>
                <w:sz w:val="22"/>
                <w:szCs w:val="22"/>
              </w:rPr>
              <w:tab/>
            </w:r>
            <w:r w:rsidR="00DD040F" w:rsidRPr="00446674">
              <w:rPr>
                <w:rStyle w:val="Kpr"/>
                <w:noProof/>
              </w:rPr>
              <w:t>Automatic Detection of Cyber Security Related Accounts on Online Social Networks: Twitter as an Example</w:t>
            </w:r>
            <w:r w:rsidR="00DD040F">
              <w:rPr>
                <w:noProof/>
                <w:webHidden/>
              </w:rPr>
              <w:tab/>
            </w:r>
            <w:r w:rsidR="00DD040F">
              <w:rPr>
                <w:noProof/>
                <w:webHidden/>
              </w:rPr>
              <w:fldChar w:fldCharType="begin"/>
            </w:r>
            <w:r w:rsidR="00DD040F">
              <w:rPr>
                <w:noProof/>
                <w:webHidden/>
              </w:rPr>
              <w:instrText xml:space="preserve"> PAGEREF _Toc8858444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272DD40E" w14:textId="63B90555" w:rsidR="00DD040F" w:rsidRDefault="00583CFB">
          <w:pPr>
            <w:pStyle w:val="T2"/>
            <w:rPr>
              <w:rFonts w:asciiTheme="minorHAnsi" w:eastAsiaTheme="minorEastAsia" w:hAnsiTheme="minorHAnsi" w:cstheme="minorBidi"/>
              <w:noProof/>
              <w:sz w:val="22"/>
              <w:szCs w:val="22"/>
            </w:rPr>
          </w:pPr>
          <w:hyperlink w:anchor="_Toc8858445" w:history="1">
            <w:r w:rsidR="00DD040F" w:rsidRPr="00446674">
              <w:rPr>
                <w:rStyle w:val="Kpr"/>
                <w:noProof/>
              </w:rPr>
              <w:t>3.3</w:t>
            </w:r>
            <w:r w:rsidR="00DD040F">
              <w:rPr>
                <w:rFonts w:asciiTheme="minorHAnsi" w:eastAsiaTheme="minorEastAsia" w:hAnsiTheme="minorHAnsi" w:cstheme="minorBidi"/>
                <w:noProof/>
                <w:sz w:val="22"/>
                <w:szCs w:val="22"/>
              </w:rPr>
              <w:tab/>
            </w:r>
            <w:r w:rsidR="00DD040F" w:rsidRPr="00446674">
              <w:rPr>
                <w:rStyle w:val="Kpr"/>
                <w:noProof/>
              </w:rPr>
              <w:t>DDoS Event Forecasting using Twitter Data</w:t>
            </w:r>
            <w:r w:rsidR="00DD040F">
              <w:rPr>
                <w:noProof/>
                <w:webHidden/>
              </w:rPr>
              <w:tab/>
            </w:r>
            <w:r w:rsidR="00DD040F">
              <w:rPr>
                <w:noProof/>
                <w:webHidden/>
              </w:rPr>
              <w:fldChar w:fldCharType="begin"/>
            </w:r>
            <w:r w:rsidR="00DD040F">
              <w:rPr>
                <w:noProof/>
                <w:webHidden/>
              </w:rPr>
              <w:instrText xml:space="preserve"> PAGEREF _Toc8858445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242CF355" w14:textId="3CF7D79E" w:rsidR="00DD040F" w:rsidRDefault="00583CFB">
          <w:pPr>
            <w:pStyle w:val="T2"/>
            <w:rPr>
              <w:rFonts w:asciiTheme="minorHAnsi" w:eastAsiaTheme="minorEastAsia" w:hAnsiTheme="minorHAnsi" w:cstheme="minorBidi"/>
              <w:noProof/>
              <w:sz w:val="22"/>
              <w:szCs w:val="22"/>
            </w:rPr>
          </w:pPr>
          <w:hyperlink w:anchor="_Toc8858446" w:history="1">
            <w:r w:rsidR="00DD040F" w:rsidRPr="00446674">
              <w:rPr>
                <w:rStyle w:val="Kpr"/>
                <w:noProof/>
              </w:rPr>
              <w:t>3.4</w:t>
            </w:r>
            <w:r w:rsidR="00DD040F">
              <w:rPr>
                <w:rFonts w:asciiTheme="minorHAnsi" w:eastAsiaTheme="minorEastAsia" w:hAnsiTheme="minorHAnsi" w:cstheme="minorBidi"/>
                <w:noProof/>
                <w:sz w:val="22"/>
                <w:szCs w:val="22"/>
              </w:rPr>
              <w:tab/>
            </w:r>
            <w:r w:rsidR="00DD040F" w:rsidRPr="00446674">
              <w:rPr>
                <w:rStyle w:val="Kpr"/>
                <w:noProof/>
              </w:rPr>
              <w:t>Prediction of drive-by download attacks on Twitter</w:t>
            </w:r>
            <w:r w:rsidR="00DD040F">
              <w:rPr>
                <w:noProof/>
                <w:webHidden/>
              </w:rPr>
              <w:tab/>
            </w:r>
            <w:r w:rsidR="00DD040F">
              <w:rPr>
                <w:noProof/>
                <w:webHidden/>
              </w:rPr>
              <w:fldChar w:fldCharType="begin"/>
            </w:r>
            <w:r w:rsidR="00DD040F">
              <w:rPr>
                <w:noProof/>
                <w:webHidden/>
              </w:rPr>
              <w:instrText xml:space="preserve"> PAGEREF _Toc8858446 \h </w:instrText>
            </w:r>
            <w:r w:rsidR="00DD040F">
              <w:rPr>
                <w:noProof/>
                <w:webHidden/>
              </w:rPr>
            </w:r>
            <w:r w:rsidR="00DD040F">
              <w:rPr>
                <w:noProof/>
                <w:webHidden/>
              </w:rPr>
              <w:fldChar w:fldCharType="separate"/>
            </w:r>
            <w:r w:rsidR="00DD040F">
              <w:rPr>
                <w:noProof/>
                <w:webHidden/>
              </w:rPr>
              <w:t>35</w:t>
            </w:r>
            <w:r w:rsidR="00DD040F">
              <w:rPr>
                <w:noProof/>
                <w:webHidden/>
              </w:rPr>
              <w:fldChar w:fldCharType="end"/>
            </w:r>
          </w:hyperlink>
        </w:p>
        <w:p w14:paraId="6B7FB9FA" w14:textId="7E4DC7E2" w:rsidR="00DD040F" w:rsidRDefault="00583CFB">
          <w:pPr>
            <w:pStyle w:val="T2"/>
            <w:rPr>
              <w:rFonts w:asciiTheme="minorHAnsi" w:eastAsiaTheme="minorEastAsia" w:hAnsiTheme="minorHAnsi" w:cstheme="minorBidi"/>
              <w:noProof/>
              <w:sz w:val="22"/>
              <w:szCs w:val="22"/>
            </w:rPr>
          </w:pPr>
          <w:hyperlink w:anchor="_Toc8858447" w:history="1">
            <w:r w:rsidR="00DD040F" w:rsidRPr="00446674">
              <w:rPr>
                <w:rStyle w:val="Kpr"/>
                <w:noProof/>
              </w:rPr>
              <w:t>3.5</w:t>
            </w:r>
            <w:r w:rsidR="00DD040F">
              <w:rPr>
                <w:rFonts w:asciiTheme="minorHAnsi" w:eastAsiaTheme="minorEastAsia" w:hAnsiTheme="minorHAnsi" w:cstheme="minorBidi"/>
                <w:noProof/>
                <w:sz w:val="22"/>
                <w:szCs w:val="22"/>
              </w:rPr>
              <w:tab/>
            </w:r>
            <w:r w:rsidR="00DD040F" w:rsidRPr="00446674">
              <w:rPr>
                <w:rStyle w:val="Kpr"/>
                <w:noProof/>
              </w:rPr>
              <w:t>SONAR: Automatic Detection of Cyber Security Events over the Twitter Stream</w:t>
            </w:r>
            <w:r w:rsidR="00DD040F">
              <w:rPr>
                <w:noProof/>
                <w:webHidden/>
              </w:rPr>
              <w:tab/>
            </w:r>
            <w:r w:rsidR="00DD040F">
              <w:rPr>
                <w:noProof/>
                <w:webHidden/>
              </w:rPr>
              <w:fldChar w:fldCharType="begin"/>
            </w:r>
            <w:r w:rsidR="00DD040F">
              <w:rPr>
                <w:noProof/>
                <w:webHidden/>
              </w:rPr>
              <w:instrText xml:space="preserve"> PAGEREF _Toc8858447 \h </w:instrText>
            </w:r>
            <w:r w:rsidR="00DD040F">
              <w:rPr>
                <w:noProof/>
                <w:webHidden/>
              </w:rPr>
            </w:r>
            <w:r w:rsidR="00DD040F">
              <w:rPr>
                <w:noProof/>
                <w:webHidden/>
              </w:rPr>
              <w:fldChar w:fldCharType="separate"/>
            </w:r>
            <w:r w:rsidR="00DD040F">
              <w:rPr>
                <w:noProof/>
                <w:webHidden/>
              </w:rPr>
              <w:t>36</w:t>
            </w:r>
            <w:r w:rsidR="00DD040F">
              <w:rPr>
                <w:noProof/>
                <w:webHidden/>
              </w:rPr>
              <w:fldChar w:fldCharType="end"/>
            </w:r>
          </w:hyperlink>
        </w:p>
        <w:p w14:paraId="1E0E8B35" w14:textId="1A435325" w:rsidR="00DD040F" w:rsidRDefault="00583CFB">
          <w:pPr>
            <w:pStyle w:val="T2"/>
            <w:rPr>
              <w:rFonts w:asciiTheme="minorHAnsi" w:eastAsiaTheme="minorEastAsia" w:hAnsiTheme="minorHAnsi" w:cstheme="minorBidi"/>
              <w:noProof/>
              <w:sz w:val="22"/>
              <w:szCs w:val="22"/>
            </w:rPr>
          </w:pPr>
          <w:hyperlink w:anchor="_Toc8858448" w:history="1">
            <w:r w:rsidR="00DD040F" w:rsidRPr="00446674">
              <w:rPr>
                <w:rStyle w:val="Kpr"/>
                <w:noProof/>
              </w:rPr>
              <w:t>3.6</w:t>
            </w:r>
            <w:r w:rsidR="00DD040F">
              <w:rPr>
                <w:rFonts w:asciiTheme="minorHAnsi" w:eastAsiaTheme="minorEastAsia" w:hAnsiTheme="minorHAnsi" w:cstheme="minorBidi"/>
                <w:noProof/>
                <w:sz w:val="22"/>
                <w:szCs w:val="22"/>
              </w:rPr>
              <w:tab/>
            </w:r>
            <w:r w:rsidR="00DD040F" w:rsidRPr="00446674">
              <w:rPr>
                <w:rStyle w:val="Kpr"/>
                <w:noProof/>
              </w:rPr>
              <w:t>Crowdsourcing Cybersecurity: Cyber Attack Detection using Social Media</w:t>
            </w:r>
            <w:r w:rsidR="00DD040F">
              <w:rPr>
                <w:noProof/>
                <w:webHidden/>
              </w:rPr>
              <w:tab/>
            </w:r>
            <w:r w:rsidR="00DD040F">
              <w:rPr>
                <w:noProof/>
                <w:webHidden/>
              </w:rPr>
              <w:fldChar w:fldCharType="begin"/>
            </w:r>
            <w:r w:rsidR="00DD040F">
              <w:rPr>
                <w:noProof/>
                <w:webHidden/>
              </w:rPr>
              <w:instrText xml:space="preserve"> PAGEREF _Toc8858448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2EFF2C93" w14:textId="39B7DC34" w:rsidR="00DD040F" w:rsidRDefault="00583CFB">
          <w:pPr>
            <w:pStyle w:val="T1"/>
            <w:rPr>
              <w:rFonts w:asciiTheme="minorHAnsi" w:eastAsiaTheme="minorEastAsia" w:hAnsiTheme="minorHAnsi" w:cstheme="minorBidi"/>
              <w:noProof/>
              <w:sz w:val="22"/>
              <w:szCs w:val="22"/>
            </w:rPr>
          </w:pPr>
          <w:hyperlink w:anchor="_Toc8858449" w:history="1">
            <w:r w:rsidR="00DD040F" w:rsidRPr="00446674">
              <w:rPr>
                <w:rStyle w:val="Kpr"/>
                <w:noProof/>
              </w:rPr>
              <w:t>4</w:t>
            </w:r>
            <w:r w:rsidR="00DD040F">
              <w:rPr>
                <w:rFonts w:asciiTheme="minorHAnsi" w:eastAsiaTheme="minorEastAsia" w:hAnsiTheme="minorHAnsi" w:cstheme="minorBidi"/>
                <w:noProof/>
                <w:sz w:val="22"/>
                <w:szCs w:val="22"/>
              </w:rPr>
              <w:tab/>
            </w:r>
            <w:r w:rsidR="00DD040F" w:rsidRPr="00446674">
              <w:rPr>
                <w:rStyle w:val="Kpr"/>
                <w:noProof/>
              </w:rPr>
              <w:t>SYSTEM ARCHITECTURE AND DESIGN</w:t>
            </w:r>
            <w:r w:rsidR="00DD040F">
              <w:rPr>
                <w:noProof/>
                <w:webHidden/>
              </w:rPr>
              <w:tab/>
            </w:r>
            <w:r w:rsidR="00DD040F">
              <w:rPr>
                <w:noProof/>
                <w:webHidden/>
              </w:rPr>
              <w:fldChar w:fldCharType="begin"/>
            </w:r>
            <w:r w:rsidR="00DD040F">
              <w:rPr>
                <w:noProof/>
                <w:webHidden/>
              </w:rPr>
              <w:instrText xml:space="preserve"> PAGEREF _Toc8858449 \h </w:instrText>
            </w:r>
            <w:r w:rsidR="00DD040F">
              <w:rPr>
                <w:noProof/>
                <w:webHidden/>
              </w:rPr>
            </w:r>
            <w:r w:rsidR="00DD040F">
              <w:rPr>
                <w:noProof/>
                <w:webHidden/>
              </w:rPr>
              <w:fldChar w:fldCharType="separate"/>
            </w:r>
            <w:r w:rsidR="00DD040F">
              <w:rPr>
                <w:noProof/>
                <w:webHidden/>
              </w:rPr>
              <w:t>39</w:t>
            </w:r>
            <w:r w:rsidR="00DD040F">
              <w:rPr>
                <w:noProof/>
                <w:webHidden/>
              </w:rPr>
              <w:fldChar w:fldCharType="end"/>
            </w:r>
          </w:hyperlink>
        </w:p>
        <w:p w14:paraId="0E5DBF59" w14:textId="5B0545F2" w:rsidR="00DD040F" w:rsidRDefault="00583CFB">
          <w:pPr>
            <w:pStyle w:val="T2"/>
            <w:rPr>
              <w:rFonts w:asciiTheme="minorHAnsi" w:eastAsiaTheme="minorEastAsia" w:hAnsiTheme="minorHAnsi" w:cstheme="minorBidi"/>
              <w:noProof/>
              <w:sz w:val="22"/>
              <w:szCs w:val="22"/>
            </w:rPr>
          </w:pPr>
          <w:hyperlink w:anchor="_Toc8858450" w:history="1">
            <w:r w:rsidR="00DD040F" w:rsidRPr="00446674">
              <w:rPr>
                <w:rStyle w:val="Kpr"/>
                <w:noProof/>
              </w:rPr>
              <w:t>4.1</w:t>
            </w:r>
            <w:r w:rsidR="00DD040F">
              <w:rPr>
                <w:rFonts w:asciiTheme="minorHAnsi" w:eastAsiaTheme="minorEastAsia" w:hAnsiTheme="minorHAnsi" w:cstheme="minorBidi"/>
                <w:noProof/>
                <w:sz w:val="22"/>
                <w:szCs w:val="22"/>
              </w:rPr>
              <w:tab/>
            </w:r>
            <w:r w:rsidR="00DD040F" w:rsidRPr="00446674">
              <w:rPr>
                <w:rStyle w:val="Kpr"/>
                <w:noProof/>
              </w:rPr>
              <w:t>Approach</w:t>
            </w:r>
            <w:r w:rsidR="00DD040F">
              <w:rPr>
                <w:noProof/>
                <w:webHidden/>
              </w:rPr>
              <w:tab/>
            </w:r>
            <w:r w:rsidR="00DD040F">
              <w:rPr>
                <w:noProof/>
                <w:webHidden/>
              </w:rPr>
              <w:fldChar w:fldCharType="begin"/>
            </w:r>
            <w:r w:rsidR="00DD040F">
              <w:rPr>
                <w:noProof/>
                <w:webHidden/>
              </w:rPr>
              <w:instrText xml:space="preserve"> PAGEREF _Toc8858450 \h </w:instrText>
            </w:r>
            <w:r w:rsidR="00DD040F">
              <w:rPr>
                <w:noProof/>
                <w:webHidden/>
              </w:rPr>
            </w:r>
            <w:r w:rsidR="00DD040F">
              <w:rPr>
                <w:noProof/>
                <w:webHidden/>
              </w:rPr>
              <w:fldChar w:fldCharType="separate"/>
            </w:r>
            <w:r w:rsidR="00DD040F">
              <w:rPr>
                <w:noProof/>
                <w:webHidden/>
              </w:rPr>
              <w:t>39</w:t>
            </w:r>
            <w:r w:rsidR="00DD040F">
              <w:rPr>
                <w:noProof/>
                <w:webHidden/>
              </w:rPr>
              <w:fldChar w:fldCharType="end"/>
            </w:r>
          </w:hyperlink>
        </w:p>
        <w:p w14:paraId="3D8278CC" w14:textId="7642AC4C" w:rsidR="00DD040F" w:rsidRDefault="00583CFB">
          <w:pPr>
            <w:pStyle w:val="T2"/>
            <w:rPr>
              <w:rFonts w:asciiTheme="minorHAnsi" w:eastAsiaTheme="minorEastAsia" w:hAnsiTheme="minorHAnsi" w:cstheme="minorBidi"/>
              <w:noProof/>
              <w:sz w:val="22"/>
              <w:szCs w:val="22"/>
            </w:rPr>
          </w:pPr>
          <w:hyperlink w:anchor="_Toc8858451" w:history="1">
            <w:r w:rsidR="00DD040F" w:rsidRPr="00446674">
              <w:rPr>
                <w:rStyle w:val="Kpr"/>
                <w:noProof/>
              </w:rPr>
              <w:t>4.2</w:t>
            </w:r>
            <w:r w:rsidR="00DD040F">
              <w:rPr>
                <w:rFonts w:asciiTheme="minorHAnsi" w:eastAsiaTheme="minorEastAsia" w:hAnsiTheme="minorHAnsi" w:cstheme="minorBidi"/>
                <w:noProof/>
                <w:sz w:val="22"/>
                <w:szCs w:val="22"/>
              </w:rPr>
              <w:tab/>
            </w:r>
            <w:r w:rsidR="00DD040F" w:rsidRPr="00446674">
              <w:rPr>
                <w:rStyle w:val="Kpr"/>
                <w:noProof/>
              </w:rPr>
              <w:t>Data Collection</w:t>
            </w:r>
            <w:r w:rsidR="00DD040F">
              <w:rPr>
                <w:noProof/>
                <w:webHidden/>
              </w:rPr>
              <w:tab/>
            </w:r>
            <w:r w:rsidR="00DD040F">
              <w:rPr>
                <w:noProof/>
                <w:webHidden/>
              </w:rPr>
              <w:fldChar w:fldCharType="begin"/>
            </w:r>
            <w:r w:rsidR="00DD040F">
              <w:rPr>
                <w:noProof/>
                <w:webHidden/>
              </w:rPr>
              <w:instrText xml:space="preserve"> PAGEREF _Toc8858451 \h </w:instrText>
            </w:r>
            <w:r w:rsidR="00DD040F">
              <w:rPr>
                <w:noProof/>
                <w:webHidden/>
              </w:rPr>
            </w:r>
            <w:r w:rsidR="00DD040F">
              <w:rPr>
                <w:noProof/>
                <w:webHidden/>
              </w:rPr>
              <w:fldChar w:fldCharType="separate"/>
            </w:r>
            <w:r w:rsidR="00DD040F">
              <w:rPr>
                <w:noProof/>
                <w:webHidden/>
              </w:rPr>
              <w:t>44</w:t>
            </w:r>
            <w:r w:rsidR="00DD040F">
              <w:rPr>
                <w:noProof/>
                <w:webHidden/>
              </w:rPr>
              <w:fldChar w:fldCharType="end"/>
            </w:r>
          </w:hyperlink>
        </w:p>
        <w:p w14:paraId="5160FE2E" w14:textId="15B110AA" w:rsidR="00DD040F" w:rsidRDefault="00583CFB">
          <w:pPr>
            <w:pStyle w:val="T2"/>
            <w:rPr>
              <w:rFonts w:asciiTheme="minorHAnsi" w:eastAsiaTheme="minorEastAsia" w:hAnsiTheme="minorHAnsi" w:cstheme="minorBidi"/>
              <w:noProof/>
              <w:sz w:val="22"/>
              <w:szCs w:val="22"/>
            </w:rPr>
          </w:pPr>
          <w:hyperlink w:anchor="_Toc8858452" w:history="1">
            <w:r w:rsidR="00DD040F" w:rsidRPr="00446674">
              <w:rPr>
                <w:rStyle w:val="Kpr"/>
                <w:noProof/>
              </w:rPr>
              <w:t>4.3</w:t>
            </w:r>
            <w:r w:rsidR="00DD040F">
              <w:rPr>
                <w:rFonts w:asciiTheme="minorHAnsi" w:eastAsiaTheme="minorEastAsia" w:hAnsiTheme="minorHAnsi" w:cstheme="minorBidi"/>
                <w:noProof/>
                <w:sz w:val="22"/>
                <w:szCs w:val="22"/>
              </w:rPr>
              <w:tab/>
            </w:r>
            <w:r w:rsidR="00DD040F" w:rsidRPr="00446674">
              <w:rPr>
                <w:rStyle w:val="Kpr"/>
                <w:noProof/>
              </w:rPr>
              <w:t>Data Preprocessing</w:t>
            </w:r>
            <w:r w:rsidR="00DD040F">
              <w:rPr>
                <w:noProof/>
                <w:webHidden/>
              </w:rPr>
              <w:tab/>
            </w:r>
            <w:r w:rsidR="00DD040F">
              <w:rPr>
                <w:noProof/>
                <w:webHidden/>
              </w:rPr>
              <w:fldChar w:fldCharType="begin"/>
            </w:r>
            <w:r w:rsidR="00DD040F">
              <w:rPr>
                <w:noProof/>
                <w:webHidden/>
              </w:rPr>
              <w:instrText xml:space="preserve"> PAGEREF _Toc8858452 \h </w:instrText>
            </w:r>
            <w:r w:rsidR="00DD040F">
              <w:rPr>
                <w:noProof/>
                <w:webHidden/>
              </w:rPr>
            </w:r>
            <w:r w:rsidR="00DD040F">
              <w:rPr>
                <w:noProof/>
                <w:webHidden/>
              </w:rPr>
              <w:fldChar w:fldCharType="separate"/>
            </w:r>
            <w:r w:rsidR="00DD040F">
              <w:rPr>
                <w:noProof/>
                <w:webHidden/>
              </w:rPr>
              <w:t>44</w:t>
            </w:r>
            <w:r w:rsidR="00DD040F">
              <w:rPr>
                <w:noProof/>
                <w:webHidden/>
              </w:rPr>
              <w:fldChar w:fldCharType="end"/>
            </w:r>
          </w:hyperlink>
        </w:p>
        <w:p w14:paraId="1103FCE9" w14:textId="6BFDF8D5" w:rsidR="00DD040F" w:rsidRDefault="00583CFB">
          <w:pPr>
            <w:pStyle w:val="T2"/>
            <w:rPr>
              <w:rFonts w:asciiTheme="minorHAnsi" w:eastAsiaTheme="minorEastAsia" w:hAnsiTheme="minorHAnsi" w:cstheme="minorBidi"/>
              <w:noProof/>
              <w:sz w:val="22"/>
              <w:szCs w:val="22"/>
            </w:rPr>
          </w:pPr>
          <w:hyperlink w:anchor="_Toc8858453" w:history="1">
            <w:r w:rsidR="00DD040F" w:rsidRPr="00446674">
              <w:rPr>
                <w:rStyle w:val="Kpr"/>
                <w:noProof/>
              </w:rPr>
              <w:t>4.4</w:t>
            </w:r>
            <w:r w:rsidR="00DD040F">
              <w:rPr>
                <w:rFonts w:asciiTheme="minorHAnsi" w:eastAsiaTheme="minorEastAsia" w:hAnsiTheme="minorHAnsi" w:cstheme="minorBidi"/>
                <w:noProof/>
                <w:sz w:val="22"/>
                <w:szCs w:val="22"/>
              </w:rPr>
              <w:tab/>
            </w:r>
            <w:r w:rsidR="00DD040F" w:rsidRPr="00446674">
              <w:rPr>
                <w:rStyle w:val="Kpr"/>
                <w:noProof/>
              </w:rPr>
              <w:t>Cybersecurity Related Event Detection</w:t>
            </w:r>
            <w:r w:rsidR="00DD040F">
              <w:rPr>
                <w:noProof/>
                <w:webHidden/>
              </w:rPr>
              <w:tab/>
            </w:r>
            <w:r w:rsidR="00DD040F">
              <w:rPr>
                <w:noProof/>
                <w:webHidden/>
              </w:rPr>
              <w:fldChar w:fldCharType="begin"/>
            </w:r>
            <w:r w:rsidR="00DD040F">
              <w:rPr>
                <w:noProof/>
                <w:webHidden/>
              </w:rPr>
              <w:instrText xml:space="preserve"> PAGEREF _Toc8858453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610A3416" w14:textId="0F69D12D" w:rsidR="00DD040F" w:rsidRDefault="00583CFB">
          <w:pPr>
            <w:pStyle w:val="T1"/>
            <w:rPr>
              <w:rFonts w:asciiTheme="minorHAnsi" w:eastAsiaTheme="minorEastAsia" w:hAnsiTheme="minorHAnsi" w:cstheme="minorBidi"/>
              <w:noProof/>
              <w:sz w:val="22"/>
              <w:szCs w:val="22"/>
            </w:rPr>
          </w:pPr>
          <w:hyperlink w:anchor="_Toc8858454" w:history="1">
            <w:r w:rsidR="00DD040F" w:rsidRPr="00446674">
              <w:rPr>
                <w:rStyle w:val="Kpr"/>
                <w:noProof/>
              </w:rPr>
              <w:t>5</w:t>
            </w:r>
            <w:r w:rsidR="00DD040F">
              <w:rPr>
                <w:rFonts w:asciiTheme="minorHAnsi" w:eastAsiaTheme="minorEastAsia" w:hAnsiTheme="minorHAnsi" w:cstheme="minorBidi"/>
                <w:noProof/>
                <w:sz w:val="22"/>
                <w:szCs w:val="22"/>
              </w:rPr>
              <w:tab/>
            </w:r>
            <w:r w:rsidR="00DD040F" w:rsidRPr="00446674">
              <w:rPr>
                <w:rStyle w:val="Kpr"/>
                <w:noProof/>
              </w:rPr>
              <w:t>IMPLEMENTATION</w:t>
            </w:r>
            <w:r w:rsidR="00DD040F">
              <w:rPr>
                <w:noProof/>
                <w:webHidden/>
              </w:rPr>
              <w:tab/>
            </w:r>
            <w:r w:rsidR="00DD040F">
              <w:rPr>
                <w:noProof/>
                <w:webHidden/>
              </w:rPr>
              <w:fldChar w:fldCharType="begin"/>
            </w:r>
            <w:r w:rsidR="00DD040F">
              <w:rPr>
                <w:noProof/>
                <w:webHidden/>
              </w:rPr>
              <w:instrText xml:space="preserve"> PAGEREF _Toc8858454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5F7D07BB" w14:textId="10E98EC7" w:rsidR="00DD040F" w:rsidRDefault="00583CFB">
          <w:pPr>
            <w:pStyle w:val="T2"/>
            <w:rPr>
              <w:rFonts w:asciiTheme="minorHAnsi" w:eastAsiaTheme="minorEastAsia" w:hAnsiTheme="minorHAnsi" w:cstheme="minorBidi"/>
              <w:noProof/>
              <w:sz w:val="22"/>
              <w:szCs w:val="22"/>
            </w:rPr>
          </w:pPr>
          <w:hyperlink w:anchor="_Toc8858455" w:history="1">
            <w:r w:rsidR="00DD040F" w:rsidRPr="00446674">
              <w:rPr>
                <w:rStyle w:val="Kpr"/>
                <w:iCs/>
                <w:noProof/>
              </w:rPr>
              <w:t>5.1</w:t>
            </w:r>
            <w:r w:rsidR="00DD040F">
              <w:rPr>
                <w:rFonts w:asciiTheme="minorHAnsi" w:eastAsiaTheme="minorEastAsia" w:hAnsiTheme="minorHAnsi" w:cstheme="minorBidi"/>
                <w:noProof/>
                <w:sz w:val="22"/>
                <w:szCs w:val="22"/>
              </w:rPr>
              <w:tab/>
            </w:r>
            <w:r w:rsidR="00DD040F" w:rsidRPr="00446674">
              <w:rPr>
                <w:rStyle w:val="Kpr"/>
                <w:iCs/>
                <w:noProof/>
              </w:rPr>
              <w:t>Multi Process Architecture</w:t>
            </w:r>
            <w:r w:rsidR="00DD040F">
              <w:rPr>
                <w:noProof/>
                <w:webHidden/>
              </w:rPr>
              <w:tab/>
            </w:r>
            <w:r w:rsidR="00DD040F">
              <w:rPr>
                <w:noProof/>
                <w:webHidden/>
              </w:rPr>
              <w:fldChar w:fldCharType="begin"/>
            </w:r>
            <w:r w:rsidR="00DD040F">
              <w:rPr>
                <w:noProof/>
                <w:webHidden/>
              </w:rPr>
              <w:instrText xml:space="preserve"> PAGEREF _Toc8858455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5A9E85AC" w14:textId="0A0DF12F"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56" w:history="1">
            <w:r w:rsidR="00DD040F" w:rsidRPr="00446674">
              <w:rPr>
                <w:rStyle w:val="Kpr"/>
                <w:iCs/>
                <w:noProof/>
              </w:rPr>
              <w:t>5.1.1</w:t>
            </w:r>
            <w:r w:rsidR="00DD040F">
              <w:rPr>
                <w:rFonts w:asciiTheme="minorHAnsi" w:eastAsiaTheme="minorEastAsia" w:hAnsiTheme="minorHAnsi" w:cstheme="minorBidi"/>
                <w:noProof/>
                <w:sz w:val="22"/>
                <w:szCs w:val="22"/>
              </w:rPr>
              <w:tab/>
            </w:r>
            <w:r w:rsidR="00DD040F" w:rsidRPr="00446674">
              <w:rPr>
                <w:rStyle w:val="Kpr"/>
                <w:iCs/>
                <w:noProof/>
              </w:rPr>
              <w:t>Twitter API Stream to Database Process</w:t>
            </w:r>
            <w:r w:rsidR="00DD040F">
              <w:rPr>
                <w:noProof/>
                <w:webHidden/>
              </w:rPr>
              <w:tab/>
            </w:r>
            <w:r w:rsidR="00DD040F">
              <w:rPr>
                <w:noProof/>
                <w:webHidden/>
              </w:rPr>
              <w:fldChar w:fldCharType="begin"/>
            </w:r>
            <w:r w:rsidR="00DD040F">
              <w:rPr>
                <w:noProof/>
                <w:webHidden/>
              </w:rPr>
              <w:instrText xml:space="preserve"> PAGEREF _Toc8858456 \h </w:instrText>
            </w:r>
            <w:r w:rsidR="00DD040F">
              <w:rPr>
                <w:noProof/>
                <w:webHidden/>
              </w:rPr>
            </w:r>
            <w:r w:rsidR="00DD040F">
              <w:rPr>
                <w:noProof/>
                <w:webHidden/>
              </w:rPr>
              <w:fldChar w:fldCharType="separate"/>
            </w:r>
            <w:r w:rsidR="00DD040F">
              <w:rPr>
                <w:noProof/>
                <w:webHidden/>
              </w:rPr>
              <w:t>45</w:t>
            </w:r>
            <w:r w:rsidR="00DD040F">
              <w:rPr>
                <w:noProof/>
                <w:webHidden/>
              </w:rPr>
              <w:fldChar w:fldCharType="end"/>
            </w:r>
          </w:hyperlink>
        </w:p>
        <w:p w14:paraId="0E7AF12D" w14:textId="244EF5DF"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57" w:history="1">
            <w:r w:rsidR="00DD040F" w:rsidRPr="00446674">
              <w:rPr>
                <w:rStyle w:val="Kpr"/>
                <w:iCs/>
                <w:noProof/>
              </w:rPr>
              <w:t>5.1.2</w:t>
            </w:r>
            <w:r w:rsidR="00DD040F">
              <w:rPr>
                <w:rFonts w:asciiTheme="minorHAnsi" w:eastAsiaTheme="minorEastAsia" w:hAnsiTheme="minorHAnsi" w:cstheme="minorBidi"/>
                <w:noProof/>
                <w:sz w:val="22"/>
                <w:szCs w:val="22"/>
              </w:rPr>
              <w:tab/>
            </w:r>
            <w:r w:rsidR="00DD040F" w:rsidRPr="00446674">
              <w:rPr>
                <w:rStyle w:val="Kpr"/>
                <w:iCs/>
                <w:noProof/>
              </w:rPr>
              <w:t>Hurriyet API Stream to Database Process</w:t>
            </w:r>
            <w:r w:rsidR="00DD040F">
              <w:rPr>
                <w:noProof/>
                <w:webHidden/>
              </w:rPr>
              <w:tab/>
            </w:r>
            <w:r w:rsidR="00DD040F">
              <w:rPr>
                <w:noProof/>
                <w:webHidden/>
              </w:rPr>
              <w:fldChar w:fldCharType="begin"/>
            </w:r>
            <w:r w:rsidR="00DD040F">
              <w:rPr>
                <w:noProof/>
                <w:webHidden/>
              </w:rPr>
              <w:instrText xml:space="preserve"> PAGEREF _Toc8858457 \h </w:instrText>
            </w:r>
            <w:r w:rsidR="00DD040F">
              <w:rPr>
                <w:noProof/>
                <w:webHidden/>
              </w:rPr>
            </w:r>
            <w:r w:rsidR="00DD040F">
              <w:rPr>
                <w:noProof/>
                <w:webHidden/>
              </w:rPr>
              <w:fldChar w:fldCharType="separate"/>
            </w:r>
            <w:r w:rsidR="00DD040F">
              <w:rPr>
                <w:noProof/>
                <w:webHidden/>
              </w:rPr>
              <w:t>46</w:t>
            </w:r>
            <w:r w:rsidR="00DD040F">
              <w:rPr>
                <w:noProof/>
                <w:webHidden/>
              </w:rPr>
              <w:fldChar w:fldCharType="end"/>
            </w:r>
          </w:hyperlink>
        </w:p>
        <w:p w14:paraId="1D830F16" w14:textId="1254EE55"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58" w:history="1">
            <w:r w:rsidR="00DD040F" w:rsidRPr="00446674">
              <w:rPr>
                <w:rStyle w:val="Kpr"/>
                <w:iCs/>
                <w:noProof/>
              </w:rPr>
              <w:t>5.1.3</w:t>
            </w:r>
            <w:r w:rsidR="00DD040F">
              <w:rPr>
                <w:rFonts w:asciiTheme="minorHAnsi" w:eastAsiaTheme="minorEastAsia" w:hAnsiTheme="minorHAnsi" w:cstheme="minorBidi"/>
                <w:noProof/>
                <w:sz w:val="22"/>
                <w:szCs w:val="22"/>
              </w:rPr>
              <w:tab/>
            </w:r>
            <w:r w:rsidR="00DD040F" w:rsidRPr="00446674">
              <w:rPr>
                <w:rStyle w:val="Kpr"/>
                <w:iCs/>
                <w:noProof/>
              </w:rPr>
              <w:t>ITU NLP API Normalization Process</w:t>
            </w:r>
            <w:r w:rsidR="00DD040F">
              <w:rPr>
                <w:noProof/>
                <w:webHidden/>
              </w:rPr>
              <w:tab/>
            </w:r>
            <w:r w:rsidR="00DD040F">
              <w:rPr>
                <w:noProof/>
                <w:webHidden/>
              </w:rPr>
              <w:fldChar w:fldCharType="begin"/>
            </w:r>
            <w:r w:rsidR="00DD040F">
              <w:rPr>
                <w:noProof/>
                <w:webHidden/>
              </w:rPr>
              <w:instrText xml:space="preserve"> PAGEREF _Toc8858458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47E67A43" w14:textId="14618356"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59" w:history="1">
            <w:r w:rsidR="00DD040F" w:rsidRPr="00446674">
              <w:rPr>
                <w:rStyle w:val="Kpr"/>
                <w:iCs/>
                <w:noProof/>
              </w:rPr>
              <w:t>5.1.4</w:t>
            </w:r>
            <w:r w:rsidR="00DD040F">
              <w:rPr>
                <w:rFonts w:asciiTheme="minorHAnsi" w:eastAsiaTheme="minorEastAsia" w:hAnsiTheme="minorHAnsi" w:cstheme="minorBidi"/>
                <w:noProof/>
                <w:sz w:val="22"/>
                <w:szCs w:val="22"/>
              </w:rPr>
              <w:tab/>
            </w:r>
            <w:r w:rsidR="00DD040F" w:rsidRPr="00446674">
              <w:rPr>
                <w:rStyle w:val="Kpr"/>
                <w:iCs/>
                <w:noProof/>
              </w:rPr>
              <w:t>Security Events Web Portal Process</w:t>
            </w:r>
            <w:r w:rsidR="00DD040F">
              <w:rPr>
                <w:noProof/>
                <w:webHidden/>
              </w:rPr>
              <w:tab/>
            </w:r>
            <w:r w:rsidR="00DD040F">
              <w:rPr>
                <w:noProof/>
                <w:webHidden/>
              </w:rPr>
              <w:fldChar w:fldCharType="begin"/>
            </w:r>
            <w:r w:rsidR="00DD040F">
              <w:rPr>
                <w:noProof/>
                <w:webHidden/>
              </w:rPr>
              <w:instrText xml:space="preserve"> PAGEREF _Toc8858459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6FED29D0" w14:textId="4B7A200D" w:rsidR="00DD040F" w:rsidRDefault="00583CFB">
          <w:pPr>
            <w:pStyle w:val="T2"/>
            <w:rPr>
              <w:rFonts w:asciiTheme="minorHAnsi" w:eastAsiaTheme="minorEastAsia" w:hAnsiTheme="minorHAnsi" w:cstheme="minorBidi"/>
              <w:noProof/>
              <w:sz w:val="22"/>
              <w:szCs w:val="22"/>
            </w:rPr>
          </w:pPr>
          <w:hyperlink w:anchor="_Toc8858460" w:history="1">
            <w:r w:rsidR="00DD040F" w:rsidRPr="00446674">
              <w:rPr>
                <w:rStyle w:val="Kpr"/>
                <w:iCs/>
                <w:noProof/>
              </w:rPr>
              <w:t>5.2</w:t>
            </w:r>
            <w:r w:rsidR="00DD040F">
              <w:rPr>
                <w:rFonts w:asciiTheme="minorHAnsi" w:eastAsiaTheme="minorEastAsia" w:hAnsiTheme="minorHAnsi" w:cstheme="minorBidi"/>
                <w:noProof/>
                <w:sz w:val="22"/>
                <w:szCs w:val="22"/>
              </w:rPr>
              <w:tab/>
            </w:r>
            <w:r w:rsidR="00DD040F" w:rsidRPr="00446674">
              <w:rPr>
                <w:rStyle w:val="Kpr"/>
                <w:iCs/>
                <w:noProof/>
              </w:rPr>
              <w:t>Microservice Architecture</w:t>
            </w:r>
            <w:r w:rsidR="00DD040F">
              <w:rPr>
                <w:noProof/>
                <w:webHidden/>
              </w:rPr>
              <w:tab/>
            </w:r>
            <w:r w:rsidR="00DD040F">
              <w:rPr>
                <w:noProof/>
                <w:webHidden/>
              </w:rPr>
              <w:fldChar w:fldCharType="begin"/>
            </w:r>
            <w:r w:rsidR="00DD040F">
              <w:rPr>
                <w:noProof/>
                <w:webHidden/>
              </w:rPr>
              <w:instrText xml:space="preserve"> PAGEREF _Toc8858460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786A09B8" w14:textId="703DE902" w:rsidR="00DD040F" w:rsidRDefault="00583CFB">
          <w:pPr>
            <w:pStyle w:val="T2"/>
            <w:rPr>
              <w:rFonts w:asciiTheme="minorHAnsi" w:eastAsiaTheme="minorEastAsia" w:hAnsiTheme="minorHAnsi" w:cstheme="minorBidi"/>
              <w:noProof/>
              <w:sz w:val="22"/>
              <w:szCs w:val="22"/>
            </w:rPr>
          </w:pPr>
          <w:hyperlink w:anchor="_Toc8858461" w:history="1">
            <w:r w:rsidR="00DD040F" w:rsidRPr="00446674">
              <w:rPr>
                <w:rStyle w:val="Kpr"/>
                <w:noProof/>
              </w:rPr>
              <w:t>5.3</w:t>
            </w:r>
            <w:r w:rsidR="00DD040F">
              <w:rPr>
                <w:rFonts w:asciiTheme="minorHAnsi" w:eastAsiaTheme="minorEastAsia" w:hAnsiTheme="minorHAnsi" w:cstheme="minorBidi"/>
                <w:noProof/>
                <w:sz w:val="22"/>
                <w:szCs w:val="22"/>
              </w:rPr>
              <w:tab/>
            </w:r>
            <w:r w:rsidR="00DD040F" w:rsidRPr="00446674">
              <w:rPr>
                <w:rStyle w:val="Kpr"/>
                <w:b/>
                <w:noProof/>
              </w:rPr>
              <w:t>Database Architecture of the System</w:t>
            </w:r>
            <w:r w:rsidR="00DD040F">
              <w:rPr>
                <w:noProof/>
                <w:webHidden/>
              </w:rPr>
              <w:tab/>
            </w:r>
            <w:r w:rsidR="00DD040F">
              <w:rPr>
                <w:noProof/>
                <w:webHidden/>
              </w:rPr>
              <w:fldChar w:fldCharType="begin"/>
            </w:r>
            <w:r w:rsidR="00DD040F">
              <w:rPr>
                <w:noProof/>
                <w:webHidden/>
              </w:rPr>
              <w:instrText xml:space="preserve"> PAGEREF _Toc8858461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1703CD1C" w14:textId="03116CD3"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62" w:history="1">
            <w:r w:rsidR="00DD040F" w:rsidRPr="00446674">
              <w:rPr>
                <w:rStyle w:val="Kpr"/>
                <w:noProof/>
              </w:rPr>
              <w:t>5.3.1</w:t>
            </w:r>
            <w:r w:rsidR="00DD040F">
              <w:rPr>
                <w:rFonts w:asciiTheme="minorHAnsi" w:eastAsiaTheme="minorEastAsia" w:hAnsiTheme="minorHAnsi" w:cstheme="minorBidi"/>
                <w:noProof/>
                <w:sz w:val="22"/>
                <w:szCs w:val="22"/>
              </w:rPr>
              <w:tab/>
            </w:r>
            <w:r w:rsidR="00DD040F" w:rsidRPr="00446674">
              <w:rPr>
                <w:rStyle w:val="Kpr"/>
                <w:noProof/>
              </w:rPr>
              <w:t>Source Column of the Database</w:t>
            </w:r>
            <w:r w:rsidR="00DD040F">
              <w:rPr>
                <w:noProof/>
                <w:webHidden/>
              </w:rPr>
              <w:tab/>
            </w:r>
            <w:r w:rsidR="00DD040F">
              <w:rPr>
                <w:noProof/>
                <w:webHidden/>
              </w:rPr>
              <w:fldChar w:fldCharType="begin"/>
            </w:r>
            <w:r w:rsidR="00DD040F">
              <w:rPr>
                <w:noProof/>
                <w:webHidden/>
              </w:rPr>
              <w:instrText xml:space="preserve"> PAGEREF _Toc8858462 \h </w:instrText>
            </w:r>
            <w:r w:rsidR="00DD040F">
              <w:rPr>
                <w:noProof/>
                <w:webHidden/>
              </w:rPr>
            </w:r>
            <w:r w:rsidR="00DD040F">
              <w:rPr>
                <w:noProof/>
                <w:webHidden/>
              </w:rPr>
              <w:fldChar w:fldCharType="separate"/>
            </w:r>
            <w:r w:rsidR="00DD040F">
              <w:rPr>
                <w:noProof/>
                <w:webHidden/>
              </w:rPr>
              <w:t>48</w:t>
            </w:r>
            <w:r w:rsidR="00DD040F">
              <w:rPr>
                <w:noProof/>
                <w:webHidden/>
              </w:rPr>
              <w:fldChar w:fldCharType="end"/>
            </w:r>
          </w:hyperlink>
        </w:p>
        <w:p w14:paraId="07E068FE" w14:textId="1418F4CF"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63" w:history="1">
            <w:r w:rsidR="00DD040F" w:rsidRPr="00446674">
              <w:rPr>
                <w:rStyle w:val="Kpr"/>
                <w:noProof/>
              </w:rPr>
              <w:t>5.3.2</w:t>
            </w:r>
            <w:r w:rsidR="00DD040F">
              <w:rPr>
                <w:rFonts w:asciiTheme="minorHAnsi" w:eastAsiaTheme="minorEastAsia" w:hAnsiTheme="minorHAnsi" w:cstheme="minorBidi"/>
                <w:noProof/>
                <w:sz w:val="22"/>
                <w:szCs w:val="22"/>
              </w:rPr>
              <w:tab/>
            </w:r>
            <w:r w:rsidR="00DD040F" w:rsidRPr="00446674">
              <w:rPr>
                <w:rStyle w:val="Kpr"/>
                <w:noProof/>
              </w:rPr>
              <w:t>Date Column of the Database</w:t>
            </w:r>
            <w:r w:rsidR="00DD040F">
              <w:rPr>
                <w:noProof/>
                <w:webHidden/>
              </w:rPr>
              <w:tab/>
            </w:r>
            <w:r w:rsidR="00DD040F">
              <w:rPr>
                <w:noProof/>
                <w:webHidden/>
              </w:rPr>
              <w:fldChar w:fldCharType="begin"/>
            </w:r>
            <w:r w:rsidR="00DD040F">
              <w:rPr>
                <w:noProof/>
                <w:webHidden/>
              </w:rPr>
              <w:instrText xml:space="preserve"> PAGEREF _Toc8858463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47288621" w14:textId="37FD6311"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64" w:history="1">
            <w:r w:rsidR="00DD040F" w:rsidRPr="00446674">
              <w:rPr>
                <w:rStyle w:val="Kpr"/>
                <w:noProof/>
              </w:rPr>
              <w:t>5.3.3</w:t>
            </w:r>
            <w:r w:rsidR="00DD040F">
              <w:rPr>
                <w:rFonts w:asciiTheme="minorHAnsi" w:eastAsiaTheme="minorEastAsia" w:hAnsiTheme="minorHAnsi" w:cstheme="minorBidi"/>
                <w:noProof/>
                <w:sz w:val="22"/>
                <w:szCs w:val="22"/>
              </w:rPr>
              <w:tab/>
            </w:r>
            <w:r w:rsidR="00DD040F" w:rsidRPr="00446674">
              <w:rPr>
                <w:rStyle w:val="Kpr"/>
                <w:noProof/>
              </w:rPr>
              <w:t>UserName Column of the Database</w:t>
            </w:r>
            <w:r w:rsidR="00DD040F">
              <w:rPr>
                <w:noProof/>
                <w:webHidden/>
              </w:rPr>
              <w:tab/>
            </w:r>
            <w:r w:rsidR="00DD040F">
              <w:rPr>
                <w:noProof/>
                <w:webHidden/>
              </w:rPr>
              <w:fldChar w:fldCharType="begin"/>
            </w:r>
            <w:r w:rsidR="00DD040F">
              <w:rPr>
                <w:noProof/>
                <w:webHidden/>
              </w:rPr>
              <w:instrText xml:space="preserve"> PAGEREF _Toc8858464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78AE801E" w14:textId="1BE7699F"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65" w:history="1">
            <w:r w:rsidR="00DD040F" w:rsidRPr="00446674">
              <w:rPr>
                <w:rStyle w:val="Kpr"/>
                <w:noProof/>
              </w:rPr>
              <w:t>5.3.4</w:t>
            </w:r>
            <w:r w:rsidR="00DD040F">
              <w:rPr>
                <w:rFonts w:asciiTheme="minorHAnsi" w:eastAsiaTheme="minorEastAsia" w:hAnsiTheme="minorHAnsi" w:cstheme="minorBidi"/>
                <w:noProof/>
                <w:sz w:val="22"/>
                <w:szCs w:val="22"/>
              </w:rPr>
              <w:tab/>
            </w:r>
            <w:r w:rsidR="00DD040F" w:rsidRPr="00446674">
              <w:rPr>
                <w:rStyle w:val="Kpr"/>
                <w:noProof/>
              </w:rPr>
              <w:t>Title Column of the Database</w:t>
            </w:r>
            <w:r w:rsidR="00DD040F">
              <w:rPr>
                <w:noProof/>
                <w:webHidden/>
              </w:rPr>
              <w:tab/>
            </w:r>
            <w:r w:rsidR="00DD040F">
              <w:rPr>
                <w:noProof/>
                <w:webHidden/>
              </w:rPr>
              <w:fldChar w:fldCharType="begin"/>
            </w:r>
            <w:r w:rsidR="00DD040F">
              <w:rPr>
                <w:noProof/>
                <w:webHidden/>
              </w:rPr>
              <w:instrText xml:space="preserve"> PAGEREF _Toc8858465 \h </w:instrText>
            </w:r>
            <w:r w:rsidR="00DD040F">
              <w:rPr>
                <w:noProof/>
                <w:webHidden/>
              </w:rPr>
            </w:r>
            <w:r w:rsidR="00DD040F">
              <w:rPr>
                <w:noProof/>
                <w:webHidden/>
              </w:rPr>
              <w:fldChar w:fldCharType="separate"/>
            </w:r>
            <w:r w:rsidR="00DD040F">
              <w:rPr>
                <w:noProof/>
                <w:webHidden/>
              </w:rPr>
              <w:t>49</w:t>
            </w:r>
            <w:r w:rsidR="00DD040F">
              <w:rPr>
                <w:noProof/>
                <w:webHidden/>
              </w:rPr>
              <w:fldChar w:fldCharType="end"/>
            </w:r>
          </w:hyperlink>
        </w:p>
        <w:p w14:paraId="597600D3" w14:textId="1DD011CD"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66" w:history="1">
            <w:r w:rsidR="00DD040F" w:rsidRPr="00446674">
              <w:rPr>
                <w:rStyle w:val="Kpr"/>
                <w:noProof/>
              </w:rPr>
              <w:t>5.3.5</w:t>
            </w:r>
            <w:r w:rsidR="00DD040F">
              <w:rPr>
                <w:rFonts w:asciiTheme="minorHAnsi" w:eastAsiaTheme="minorEastAsia" w:hAnsiTheme="minorHAnsi" w:cstheme="minorBidi"/>
                <w:noProof/>
                <w:sz w:val="22"/>
                <w:szCs w:val="22"/>
              </w:rPr>
              <w:tab/>
            </w:r>
            <w:r w:rsidR="00DD040F" w:rsidRPr="00446674">
              <w:rPr>
                <w:rStyle w:val="Kpr"/>
                <w:noProof/>
              </w:rPr>
              <w:t>Text Column of the Database</w:t>
            </w:r>
            <w:r w:rsidR="00DD040F">
              <w:rPr>
                <w:noProof/>
                <w:webHidden/>
              </w:rPr>
              <w:tab/>
            </w:r>
            <w:r w:rsidR="00DD040F">
              <w:rPr>
                <w:noProof/>
                <w:webHidden/>
              </w:rPr>
              <w:fldChar w:fldCharType="begin"/>
            </w:r>
            <w:r w:rsidR="00DD040F">
              <w:rPr>
                <w:noProof/>
                <w:webHidden/>
              </w:rPr>
              <w:instrText xml:space="preserve"> PAGEREF _Toc8858466 \h </w:instrText>
            </w:r>
            <w:r w:rsidR="00DD040F">
              <w:rPr>
                <w:noProof/>
                <w:webHidden/>
              </w:rPr>
            </w:r>
            <w:r w:rsidR="00DD040F">
              <w:rPr>
                <w:noProof/>
                <w:webHidden/>
              </w:rPr>
              <w:fldChar w:fldCharType="separate"/>
            </w:r>
            <w:r w:rsidR="00DD040F">
              <w:rPr>
                <w:noProof/>
                <w:webHidden/>
              </w:rPr>
              <w:t>50</w:t>
            </w:r>
            <w:r w:rsidR="00DD040F">
              <w:rPr>
                <w:noProof/>
                <w:webHidden/>
              </w:rPr>
              <w:fldChar w:fldCharType="end"/>
            </w:r>
          </w:hyperlink>
        </w:p>
        <w:p w14:paraId="1F0A774B" w14:textId="544E7CAC"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67" w:history="1">
            <w:r w:rsidR="00DD040F" w:rsidRPr="00446674">
              <w:rPr>
                <w:rStyle w:val="Kpr"/>
                <w:noProof/>
              </w:rPr>
              <w:t>5.3.6</w:t>
            </w:r>
            <w:r w:rsidR="00DD040F">
              <w:rPr>
                <w:rFonts w:asciiTheme="minorHAnsi" w:eastAsiaTheme="minorEastAsia" w:hAnsiTheme="minorHAnsi" w:cstheme="minorBidi"/>
                <w:noProof/>
                <w:sz w:val="22"/>
                <w:szCs w:val="22"/>
              </w:rPr>
              <w:tab/>
            </w:r>
            <w:r w:rsidR="00DD040F" w:rsidRPr="00446674">
              <w:rPr>
                <w:rStyle w:val="Kpr"/>
                <w:noProof/>
              </w:rPr>
              <w:t>Status Column of the Database</w:t>
            </w:r>
            <w:r w:rsidR="00DD040F">
              <w:rPr>
                <w:noProof/>
                <w:webHidden/>
              </w:rPr>
              <w:tab/>
            </w:r>
            <w:r w:rsidR="00DD040F">
              <w:rPr>
                <w:noProof/>
                <w:webHidden/>
              </w:rPr>
              <w:fldChar w:fldCharType="begin"/>
            </w:r>
            <w:r w:rsidR="00DD040F">
              <w:rPr>
                <w:noProof/>
                <w:webHidden/>
              </w:rPr>
              <w:instrText xml:space="preserve"> PAGEREF _Toc8858467 \h </w:instrText>
            </w:r>
            <w:r w:rsidR="00DD040F">
              <w:rPr>
                <w:noProof/>
                <w:webHidden/>
              </w:rPr>
            </w:r>
            <w:r w:rsidR="00DD040F">
              <w:rPr>
                <w:noProof/>
                <w:webHidden/>
              </w:rPr>
              <w:fldChar w:fldCharType="separate"/>
            </w:r>
            <w:r w:rsidR="00DD040F">
              <w:rPr>
                <w:noProof/>
                <w:webHidden/>
              </w:rPr>
              <w:t>50</w:t>
            </w:r>
            <w:r w:rsidR="00DD040F">
              <w:rPr>
                <w:noProof/>
                <w:webHidden/>
              </w:rPr>
              <w:fldChar w:fldCharType="end"/>
            </w:r>
          </w:hyperlink>
        </w:p>
        <w:p w14:paraId="6F8F4D83" w14:textId="2A0727A0" w:rsidR="00DD040F" w:rsidRDefault="00583CFB">
          <w:pPr>
            <w:pStyle w:val="T2"/>
            <w:rPr>
              <w:rFonts w:asciiTheme="minorHAnsi" w:eastAsiaTheme="minorEastAsia" w:hAnsiTheme="minorHAnsi" w:cstheme="minorBidi"/>
              <w:noProof/>
              <w:sz w:val="22"/>
              <w:szCs w:val="22"/>
            </w:rPr>
          </w:pPr>
          <w:hyperlink w:anchor="_Toc8858468" w:history="1">
            <w:r w:rsidR="00DD040F" w:rsidRPr="00446674">
              <w:rPr>
                <w:rStyle w:val="Kpr"/>
                <w:iCs/>
                <w:noProof/>
              </w:rPr>
              <w:t>5.4</w:t>
            </w:r>
            <w:r w:rsidR="00DD040F">
              <w:rPr>
                <w:rFonts w:asciiTheme="minorHAnsi" w:eastAsiaTheme="minorEastAsia" w:hAnsiTheme="minorHAnsi" w:cstheme="minorBidi"/>
                <w:noProof/>
                <w:sz w:val="22"/>
                <w:szCs w:val="22"/>
              </w:rPr>
              <w:tab/>
            </w:r>
            <w:r w:rsidR="00DD040F" w:rsidRPr="00446674">
              <w:rPr>
                <w:rStyle w:val="Kpr"/>
                <w:iCs/>
                <w:noProof/>
              </w:rPr>
              <w:t>User Interface of the System</w:t>
            </w:r>
            <w:r w:rsidR="00DD040F">
              <w:rPr>
                <w:noProof/>
                <w:webHidden/>
              </w:rPr>
              <w:tab/>
            </w:r>
            <w:r w:rsidR="00DD040F">
              <w:rPr>
                <w:noProof/>
                <w:webHidden/>
              </w:rPr>
              <w:fldChar w:fldCharType="begin"/>
            </w:r>
            <w:r w:rsidR="00DD040F">
              <w:rPr>
                <w:noProof/>
                <w:webHidden/>
              </w:rPr>
              <w:instrText xml:space="preserve"> PAGEREF _Toc8858468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679D8F8D" w14:textId="78213879" w:rsidR="00DD040F" w:rsidRDefault="00583CFB">
          <w:pPr>
            <w:pStyle w:val="T2"/>
            <w:rPr>
              <w:rFonts w:asciiTheme="minorHAnsi" w:eastAsiaTheme="minorEastAsia" w:hAnsiTheme="minorHAnsi" w:cstheme="minorBidi"/>
              <w:noProof/>
              <w:sz w:val="22"/>
              <w:szCs w:val="22"/>
            </w:rPr>
          </w:pPr>
          <w:hyperlink w:anchor="_Toc8858469" w:history="1">
            <w:r w:rsidR="00DD040F" w:rsidRPr="00446674">
              <w:rPr>
                <w:rStyle w:val="Kpr"/>
                <w:noProof/>
              </w:rPr>
              <w:t>5.5</w:t>
            </w:r>
            <w:r w:rsidR="00DD040F">
              <w:rPr>
                <w:rFonts w:asciiTheme="minorHAnsi" w:eastAsiaTheme="minorEastAsia" w:hAnsiTheme="minorHAnsi" w:cstheme="minorBidi"/>
                <w:noProof/>
                <w:sz w:val="22"/>
                <w:szCs w:val="22"/>
              </w:rPr>
              <w:tab/>
            </w:r>
            <w:r w:rsidR="00DD040F" w:rsidRPr="00446674">
              <w:rPr>
                <w:rStyle w:val="Kpr"/>
                <w:noProof/>
              </w:rPr>
              <w:t>Implementation Details of the Code Files</w:t>
            </w:r>
            <w:r w:rsidR="00DD040F">
              <w:rPr>
                <w:noProof/>
                <w:webHidden/>
              </w:rPr>
              <w:tab/>
            </w:r>
            <w:r w:rsidR="00DD040F">
              <w:rPr>
                <w:noProof/>
                <w:webHidden/>
              </w:rPr>
              <w:fldChar w:fldCharType="begin"/>
            </w:r>
            <w:r w:rsidR="00DD040F">
              <w:rPr>
                <w:noProof/>
                <w:webHidden/>
              </w:rPr>
              <w:instrText xml:space="preserve"> PAGEREF _Toc8858469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229902E5" w14:textId="4591EAA3"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70" w:history="1">
            <w:r w:rsidR="00DD040F" w:rsidRPr="00446674">
              <w:rPr>
                <w:rStyle w:val="Kpr"/>
                <w:noProof/>
              </w:rPr>
              <w:t>5.5.1</w:t>
            </w:r>
            <w:r w:rsidR="00DD040F">
              <w:rPr>
                <w:rFonts w:asciiTheme="minorHAnsi" w:eastAsiaTheme="minorEastAsia" w:hAnsiTheme="minorHAnsi" w:cstheme="minorBidi"/>
                <w:noProof/>
                <w:sz w:val="22"/>
                <w:szCs w:val="22"/>
              </w:rPr>
              <w:tab/>
            </w:r>
            <w:r w:rsidR="00DD040F" w:rsidRPr="00446674">
              <w:rPr>
                <w:rStyle w:val="Kpr"/>
                <w:noProof/>
              </w:rPr>
              <w:t>manager.py Code File</w:t>
            </w:r>
            <w:r w:rsidR="00DD040F">
              <w:rPr>
                <w:noProof/>
                <w:webHidden/>
              </w:rPr>
              <w:tab/>
            </w:r>
            <w:r w:rsidR="00DD040F">
              <w:rPr>
                <w:noProof/>
                <w:webHidden/>
              </w:rPr>
              <w:fldChar w:fldCharType="begin"/>
            </w:r>
            <w:r w:rsidR="00DD040F">
              <w:rPr>
                <w:noProof/>
                <w:webHidden/>
              </w:rPr>
              <w:instrText xml:space="preserve"> PAGEREF _Toc8858470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6310C988" w14:textId="14073783"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71" w:history="1">
            <w:r w:rsidR="00DD040F" w:rsidRPr="00446674">
              <w:rPr>
                <w:rStyle w:val="Kpr"/>
                <w:noProof/>
              </w:rPr>
              <w:t>5.5.2</w:t>
            </w:r>
            <w:r w:rsidR="00DD040F">
              <w:rPr>
                <w:rFonts w:asciiTheme="minorHAnsi" w:eastAsiaTheme="minorEastAsia" w:hAnsiTheme="minorHAnsi" w:cstheme="minorBidi"/>
                <w:noProof/>
                <w:sz w:val="22"/>
                <w:szCs w:val="22"/>
              </w:rPr>
              <w:tab/>
            </w:r>
            <w:r w:rsidR="00DD040F" w:rsidRPr="00446674">
              <w:rPr>
                <w:rStyle w:val="Kpr"/>
                <w:noProof/>
              </w:rPr>
              <w:t>config.py Code File</w:t>
            </w:r>
            <w:r w:rsidR="00DD040F">
              <w:rPr>
                <w:noProof/>
                <w:webHidden/>
              </w:rPr>
              <w:tab/>
            </w:r>
            <w:r w:rsidR="00DD040F">
              <w:rPr>
                <w:noProof/>
                <w:webHidden/>
              </w:rPr>
              <w:fldChar w:fldCharType="begin"/>
            </w:r>
            <w:r w:rsidR="00DD040F">
              <w:rPr>
                <w:noProof/>
                <w:webHidden/>
              </w:rPr>
              <w:instrText xml:space="preserve"> PAGEREF _Toc8858471 \h </w:instrText>
            </w:r>
            <w:r w:rsidR="00DD040F">
              <w:rPr>
                <w:noProof/>
                <w:webHidden/>
              </w:rPr>
            </w:r>
            <w:r w:rsidR="00DD040F">
              <w:rPr>
                <w:noProof/>
                <w:webHidden/>
              </w:rPr>
              <w:fldChar w:fldCharType="separate"/>
            </w:r>
            <w:r w:rsidR="00DD040F">
              <w:rPr>
                <w:noProof/>
                <w:webHidden/>
              </w:rPr>
              <w:t>51</w:t>
            </w:r>
            <w:r w:rsidR="00DD040F">
              <w:rPr>
                <w:noProof/>
                <w:webHidden/>
              </w:rPr>
              <w:fldChar w:fldCharType="end"/>
            </w:r>
          </w:hyperlink>
        </w:p>
        <w:p w14:paraId="1610450B" w14:textId="71BE90C6"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72" w:history="1">
            <w:r w:rsidR="00DD040F" w:rsidRPr="00446674">
              <w:rPr>
                <w:rStyle w:val="Kpr"/>
                <w:noProof/>
              </w:rPr>
              <w:t>5.5.3</w:t>
            </w:r>
            <w:r w:rsidR="00DD040F">
              <w:rPr>
                <w:rFonts w:asciiTheme="minorHAnsi" w:eastAsiaTheme="minorEastAsia" w:hAnsiTheme="minorHAnsi" w:cstheme="minorBidi"/>
                <w:noProof/>
                <w:sz w:val="22"/>
                <w:szCs w:val="22"/>
              </w:rPr>
              <w:tab/>
            </w:r>
            <w:r w:rsidR="00DD040F" w:rsidRPr="00446674">
              <w:rPr>
                <w:rStyle w:val="Kpr"/>
                <w:noProof/>
              </w:rPr>
              <w:t>hurriyetApiToDb.py Code File</w:t>
            </w:r>
            <w:r w:rsidR="00DD040F">
              <w:rPr>
                <w:noProof/>
                <w:webHidden/>
              </w:rPr>
              <w:tab/>
            </w:r>
            <w:r w:rsidR="00DD040F">
              <w:rPr>
                <w:noProof/>
                <w:webHidden/>
              </w:rPr>
              <w:fldChar w:fldCharType="begin"/>
            </w:r>
            <w:r w:rsidR="00DD040F">
              <w:rPr>
                <w:noProof/>
                <w:webHidden/>
              </w:rPr>
              <w:instrText xml:space="preserve"> PAGEREF _Toc8858472 \h </w:instrText>
            </w:r>
            <w:r w:rsidR="00DD040F">
              <w:rPr>
                <w:noProof/>
                <w:webHidden/>
              </w:rPr>
            </w:r>
            <w:r w:rsidR="00DD040F">
              <w:rPr>
                <w:noProof/>
                <w:webHidden/>
              </w:rPr>
              <w:fldChar w:fldCharType="separate"/>
            </w:r>
            <w:r w:rsidR="00DD040F">
              <w:rPr>
                <w:noProof/>
                <w:webHidden/>
              </w:rPr>
              <w:t>61</w:t>
            </w:r>
            <w:r w:rsidR="00DD040F">
              <w:rPr>
                <w:noProof/>
                <w:webHidden/>
              </w:rPr>
              <w:fldChar w:fldCharType="end"/>
            </w:r>
          </w:hyperlink>
        </w:p>
        <w:p w14:paraId="09357A49" w14:textId="4280BF34"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73" w:history="1">
            <w:r w:rsidR="00DD040F" w:rsidRPr="00446674">
              <w:rPr>
                <w:rStyle w:val="Kpr"/>
                <w:noProof/>
              </w:rPr>
              <w:t>5.5.4</w:t>
            </w:r>
            <w:r w:rsidR="00DD040F">
              <w:rPr>
                <w:rFonts w:asciiTheme="minorHAnsi" w:eastAsiaTheme="minorEastAsia" w:hAnsiTheme="minorHAnsi" w:cstheme="minorBidi"/>
                <w:noProof/>
                <w:sz w:val="22"/>
                <w:szCs w:val="22"/>
              </w:rPr>
              <w:tab/>
            </w:r>
            <w:r w:rsidR="00DD040F" w:rsidRPr="00446674">
              <w:rPr>
                <w:rStyle w:val="Kpr"/>
                <w:noProof/>
              </w:rPr>
              <w:t>ituNlpPipeline.py Code File</w:t>
            </w:r>
            <w:r w:rsidR="00DD040F">
              <w:rPr>
                <w:noProof/>
                <w:webHidden/>
              </w:rPr>
              <w:tab/>
            </w:r>
            <w:r w:rsidR="00DD040F">
              <w:rPr>
                <w:noProof/>
                <w:webHidden/>
              </w:rPr>
              <w:fldChar w:fldCharType="begin"/>
            </w:r>
            <w:r w:rsidR="00DD040F">
              <w:rPr>
                <w:noProof/>
                <w:webHidden/>
              </w:rPr>
              <w:instrText xml:space="preserve"> PAGEREF _Toc8858473 \h </w:instrText>
            </w:r>
            <w:r w:rsidR="00DD040F">
              <w:rPr>
                <w:noProof/>
                <w:webHidden/>
              </w:rPr>
            </w:r>
            <w:r w:rsidR="00DD040F">
              <w:rPr>
                <w:noProof/>
                <w:webHidden/>
              </w:rPr>
              <w:fldChar w:fldCharType="separate"/>
            </w:r>
            <w:r w:rsidR="00DD040F">
              <w:rPr>
                <w:noProof/>
                <w:webHidden/>
              </w:rPr>
              <w:t>61</w:t>
            </w:r>
            <w:r w:rsidR="00DD040F">
              <w:rPr>
                <w:noProof/>
                <w:webHidden/>
              </w:rPr>
              <w:fldChar w:fldCharType="end"/>
            </w:r>
          </w:hyperlink>
        </w:p>
        <w:p w14:paraId="63A0FA57" w14:textId="3E85AF3D"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74" w:history="1">
            <w:r w:rsidR="00DD040F" w:rsidRPr="00446674">
              <w:rPr>
                <w:rStyle w:val="Kpr"/>
                <w:noProof/>
              </w:rPr>
              <w:t>5.5.5</w:t>
            </w:r>
            <w:r w:rsidR="00DD040F">
              <w:rPr>
                <w:rFonts w:asciiTheme="minorHAnsi" w:eastAsiaTheme="minorEastAsia" w:hAnsiTheme="minorHAnsi" w:cstheme="minorBidi"/>
                <w:noProof/>
                <w:sz w:val="22"/>
                <w:szCs w:val="22"/>
              </w:rPr>
              <w:tab/>
            </w:r>
            <w:r w:rsidR="00DD040F" w:rsidRPr="00446674">
              <w:rPr>
                <w:rStyle w:val="Kpr"/>
                <w:noProof/>
              </w:rPr>
              <w:t>securityEventsWebPortal.py Code File</w:t>
            </w:r>
            <w:r w:rsidR="00DD040F">
              <w:rPr>
                <w:noProof/>
                <w:webHidden/>
              </w:rPr>
              <w:tab/>
            </w:r>
            <w:r w:rsidR="00DD040F">
              <w:rPr>
                <w:noProof/>
                <w:webHidden/>
              </w:rPr>
              <w:fldChar w:fldCharType="begin"/>
            </w:r>
            <w:r w:rsidR="00DD040F">
              <w:rPr>
                <w:noProof/>
                <w:webHidden/>
              </w:rPr>
              <w:instrText xml:space="preserve"> PAGEREF _Toc8858474 \h </w:instrText>
            </w:r>
            <w:r w:rsidR="00DD040F">
              <w:rPr>
                <w:noProof/>
                <w:webHidden/>
              </w:rPr>
            </w:r>
            <w:r w:rsidR="00DD040F">
              <w:rPr>
                <w:noProof/>
                <w:webHidden/>
              </w:rPr>
              <w:fldChar w:fldCharType="separate"/>
            </w:r>
            <w:r w:rsidR="00DD040F">
              <w:rPr>
                <w:noProof/>
                <w:webHidden/>
              </w:rPr>
              <w:t>62</w:t>
            </w:r>
            <w:r w:rsidR="00DD040F">
              <w:rPr>
                <w:noProof/>
                <w:webHidden/>
              </w:rPr>
              <w:fldChar w:fldCharType="end"/>
            </w:r>
          </w:hyperlink>
        </w:p>
        <w:p w14:paraId="31B0C1CF" w14:textId="43C0C078"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75" w:history="1">
            <w:r w:rsidR="00DD040F" w:rsidRPr="00446674">
              <w:rPr>
                <w:rStyle w:val="Kpr"/>
                <w:noProof/>
              </w:rPr>
              <w:t>5.5.6</w:t>
            </w:r>
            <w:r w:rsidR="00DD040F">
              <w:rPr>
                <w:rFonts w:asciiTheme="minorHAnsi" w:eastAsiaTheme="minorEastAsia" w:hAnsiTheme="minorHAnsi" w:cstheme="minorBidi"/>
                <w:noProof/>
                <w:sz w:val="22"/>
                <w:szCs w:val="22"/>
              </w:rPr>
              <w:tab/>
            </w:r>
            <w:r w:rsidR="00DD040F" w:rsidRPr="00446674">
              <w:rPr>
                <w:rStyle w:val="Kpr"/>
                <w:noProof/>
              </w:rPr>
              <w:t>sqliteOperations.py Code File</w:t>
            </w:r>
            <w:r w:rsidR="00DD040F">
              <w:rPr>
                <w:noProof/>
                <w:webHidden/>
              </w:rPr>
              <w:tab/>
            </w:r>
            <w:r w:rsidR="00DD040F">
              <w:rPr>
                <w:noProof/>
                <w:webHidden/>
              </w:rPr>
              <w:fldChar w:fldCharType="begin"/>
            </w:r>
            <w:r w:rsidR="00DD040F">
              <w:rPr>
                <w:noProof/>
                <w:webHidden/>
              </w:rPr>
              <w:instrText xml:space="preserve"> PAGEREF _Toc8858475 \h </w:instrText>
            </w:r>
            <w:r w:rsidR="00DD040F">
              <w:rPr>
                <w:noProof/>
                <w:webHidden/>
              </w:rPr>
            </w:r>
            <w:r w:rsidR="00DD040F">
              <w:rPr>
                <w:noProof/>
                <w:webHidden/>
              </w:rPr>
              <w:fldChar w:fldCharType="separate"/>
            </w:r>
            <w:r w:rsidR="00DD040F">
              <w:rPr>
                <w:noProof/>
                <w:webHidden/>
              </w:rPr>
              <w:t>63</w:t>
            </w:r>
            <w:r w:rsidR="00DD040F">
              <w:rPr>
                <w:noProof/>
                <w:webHidden/>
              </w:rPr>
              <w:fldChar w:fldCharType="end"/>
            </w:r>
          </w:hyperlink>
        </w:p>
        <w:p w14:paraId="6507F2BF" w14:textId="6F08A660" w:rsidR="00DD040F" w:rsidRDefault="00583CFB">
          <w:pPr>
            <w:pStyle w:val="T3"/>
            <w:tabs>
              <w:tab w:val="left" w:pos="1320"/>
              <w:tab w:val="right" w:leader="dot" w:pos="8544"/>
            </w:tabs>
            <w:rPr>
              <w:rFonts w:asciiTheme="minorHAnsi" w:eastAsiaTheme="minorEastAsia" w:hAnsiTheme="minorHAnsi" w:cstheme="minorBidi"/>
              <w:noProof/>
              <w:sz w:val="22"/>
              <w:szCs w:val="22"/>
            </w:rPr>
          </w:pPr>
          <w:hyperlink w:anchor="_Toc8858476" w:history="1">
            <w:r w:rsidR="00DD040F" w:rsidRPr="00446674">
              <w:rPr>
                <w:rStyle w:val="Kpr"/>
                <w:noProof/>
              </w:rPr>
              <w:t>5.5.7</w:t>
            </w:r>
            <w:r w:rsidR="00DD040F">
              <w:rPr>
                <w:rFonts w:asciiTheme="minorHAnsi" w:eastAsiaTheme="minorEastAsia" w:hAnsiTheme="minorHAnsi" w:cstheme="minorBidi"/>
                <w:noProof/>
                <w:sz w:val="22"/>
                <w:szCs w:val="22"/>
              </w:rPr>
              <w:tab/>
            </w:r>
            <w:r w:rsidR="00DD040F" w:rsidRPr="00446674">
              <w:rPr>
                <w:rStyle w:val="Kpr"/>
                <w:noProof/>
              </w:rPr>
              <w:t>twitterStreamToDb.py Code File</w:t>
            </w:r>
            <w:r w:rsidR="00DD040F">
              <w:rPr>
                <w:noProof/>
                <w:webHidden/>
              </w:rPr>
              <w:tab/>
            </w:r>
            <w:r w:rsidR="00DD040F">
              <w:rPr>
                <w:noProof/>
                <w:webHidden/>
              </w:rPr>
              <w:fldChar w:fldCharType="begin"/>
            </w:r>
            <w:r w:rsidR="00DD040F">
              <w:rPr>
                <w:noProof/>
                <w:webHidden/>
              </w:rPr>
              <w:instrText xml:space="preserve"> PAGEREF _Toc8858476 \h </w:instrText>
            </w:r>
            <w:r w:rsidR="00DD040F">
              <w:rPr>
                <w:noProof/>
                <w:webHidden/>
              </w:rPr>
            </w:r>
            <w:r w:rsidR="00DD040F">
              <w:rPr>
                <w:noProof/>
                <w:webHidden/>
              </w:rPr>
              <w:fldChar w:fldCharType="separate"/>
            </w:r>
            <w:r w:rsidR="00DD040F">
              <w:rPr>
                <w:noProof/>
                <w:webHidden/>
              </w:rPr>
              <w:t>64</w:t>
            </w:r>
            <w:r w:rsidR="00DD040F">
              <w:rPr>
                <w:noProof/>
                <w:webHidden/>
              </w:rPr>
              <w:fldChar w:fldCharType="end"/>
            </w:r>
          </w:hyperlink>
        </w:p>
        <w:p w14:paraId="7CF86D56" w14:textId="5475216C" w:rsidR="00DD040F" w:rsidRDefault="00583CFB">
          <w:pPr>
            <w:pStyle w:val="T1"/>
            <w:rPr>
              <w:rFonts w:asciiTheme="minorHAnsi" w:eastAsiaTheme="minorEastAsia" w:hAnsiTheme="minorHAnsi" w:cstheme="minorBidi"/>
              <w:noProof/>
              <w:sz w:val="22"/>
              <w:szCs w:val="22"/>
            </w:rPr>
          </w:pPr>
          <w:hyperlink w:anchor="_Toc8858477" w:history="1">
            <w:r w:rsidR="00DD040F" w:rsidRPr="00446674">
              <w:rPr>
                <w:rStyle w:val="Kpr"/>
                <w:noProof/>
              </w:rPr>
              <w:t>6</w:t>
            </w:r>
            <w:r w:rsidR="00DD040F">
              <w:rPr>
                <w:rFonts w:asciiTheme="minorHAnsi" w:eastAsiaTheme="minorEastAsia" w:hAnsiTheme="minorHAnsi" w:cstheme="minorBidi"/>
                <w:noProof/>
                <w:sz w:val="22"/>
                <w:szCs w:val="22"/>
              </w:rPr>
              <w:tab/>
            </w:r>
            <w:r w:rsidR="00DD040F" w:rsidRPr="00446674">
              <w:rPr>
                <w:rStyle w:val="Kpr"/>
                <w:noProof/>
              </w:rPr>
              <w:t>RESULTS</w:t>
            </w:r>
            <w:r w:rsidR="00DD040F">
              <w:rPr>
                <w:noProof/>
                <w:webHidden/>
              </w:rPr>
              <w:tab/>
            </w:r>
            <w:r w:rsidR="00DD040F">
              <w:rPr>
                <w:noProof/>
                <w:webHidden/>
              </w:rPr>
              <w:fldChar w:fldCharType="begin"/>
            </w:r>
            <w:r w:rsidR="00DD040F">
              <w:rPr>
                <w:noProof/>
                <w:webHidden/>
              </w:rPr>
              <w:instrText xml:space="preserve"> PAGEREF _Toc8858477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61878848" w14:textId="631AA167" w:rsidR="00DD040F" w:rsidRDefault="00583CFB">
          <w:pPr>
            <w:pStyle w:val="T1"/>
            <w:rPr>
              <w:rFonts w:asciiTheme="minorHAnsi" w:eastAsiaTheme="minorEastAsia" w:hAnsiTheme="minorHAnsi" w:cstheme="minorBidi"/>
              <w:noProof/>
              <w:sz w:val="22"/>
              <w:szCs w:val="22"/>
            </w:rPr>
          </w:pPr>
          <w:hyperlink w:anchor="_Toc8858478" w:history="1">
            <w:r w:rsidR="00DD040F" w:rsidRPr="00446674">
              <w:rPr>
                <w:rStyle w:val="Kpr"/>
                <w:noProof/>
              </w:rPr>
              <w:t>7</w:t>
            </w:r>
            <w:r w:rsidR="00DD040F">
              <w:rPr>
                <w:rFonts w:asciiTheme="minorHAnsi" w:eastAsiaTheme="minorEastAsia" w:hAnsiTheme="minorHAnsi" w:cstheme="minorBidi"/>
                <w:noProof/>
                <w:sz w:val="22"/>
                <w:szCs w:val="22"/>
              </w:rPr>
              <w:tab/>
            </w:r>
            <w:r w:rsidR="00DD040F" w:rsidRPr="00446674">
              <w:rPr>
                <w:rStyle w:val="Kpr"/>
                <w:noProof/>
              </w:rPr>
              <w:t>CONCLUSION AND FUTURE WORK</w:t>
            </w:r>
            <w:r w:rsidR="00DD040F">
              <w:rPr>
                <w:noProof/>
                <w:webHidden/>
              </w:rPr>
              <w:tab/>
            </w:r>
            <w:r w:rsidR="00DD040F">
              <w:rPr>
                <w:noProof/>
                <w:webHidden/>
              </w:rPr>
              <w:fldChar w:fldCharType="begin"/>
            </w:r>
            <w:r w:rsidR="00DD040F">
              <w:rPr>
                <w:noProof/>
                <w:webHidden/>
              </w:rPr>
              <w:instrText xml:space="preserve"> PAGEREF _Toc8858478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27841EBB" w14:textId="67C0BE8B" w:rsidR="00DD040F" w:rsidRDefault="00583CFB">
          <w:pPr>
            <w:pStyle w:val="T2"/>
            <w:rPr>
              <w:rFonts w:asciiTheme="minorHAnsi" w:eastAsiaTheme="minorEastAsia" w:hAnsiTheme="minorHAnsi" w:cstheme="minorBidi"/>
              <w:noProof/>
              <w:sz w:val="22"/>
              <w:szCs w:val="22"/>
            </w:rPr>
          </w:pPr>
          <w:hyperlink w:anchor="_Toc8858479" w:history="1">
            <w:r w:rsidR="00DD040F" w:rsidRPr="00446674">
              <w:rPr>
                <w:rStyle w:val="Kpr"/>
                <w:noProof/>
              </w:rPr>
              <w:t>7.1</w:t>
            </w:r>
            <w:r w:rsidR="00DD040F">
              <w:rPr>
                <w:rFonts w:asciiTheme="minorHAnsi" w:eastAsiaTheme="minorEastAsia" w:hAnsiTheme="minorHAnsi" w:cstheme="minorBidi"/>
                <w:noProof/>
                <w:sz w:val="22"/>
                <w:szCs w:val="22"/>
              </w:rPr>
              <w:tab/>
            </w:r>
            <w:r w:rsidR="00DD040F" w:rsidRPr="00446674">
              <w:rPr>
                <w:rStyle w:val="Kpr"/>
                <w:noProof/>
              </w:rPr>
              <w:t>Conclusion</w:t>
            </w:r>
            <w:r w:rsidR="00DD040F">
              <w:rPr>
                <w:noProof/>
                <w:webHidden/>
              </w:rPr>
              <w:tab/>
            </w:r>
            <w:r w:rsidR="00DD040F">
              <w:rPr>
                <w:noProof/>
                <w:webHidden/>
              </w:rPr>
              <w:fldChar w:fldCharType="begin"/>
            </w:r>
            <w:r w:rsidR="00DD040F">
              <w:rPr>
                <w:noProof/>
                <w:webHidden/>
              </w:rPr>
              <w:instrText xml:space="preserve"> PAGEREF _Toc8858479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129BA6FB" w14:textId="73EF956B" w:rsidR="00DD040F" w:rsidRDefault="00583CFB">
          <w:pPr>
            <w:pStyle w:val="T2"/>
            <w:rPr>
              <w:rFonts w:asciiTheme="minorHAnsi" w:eastAsiaTheme="minorEastAsia" w:hAnsiTheme="minorHAnsi" w:cstheme="minorBidi"/>
              <w:noProof/>
              <w:sz w:val="22"/>
              <w:szCs w:val="22"/>
            </w:rPr>
          </w:pPr>
          <w:hyperlink w:anchor="_Toc8858480" w:history="1">
            <w:r w:rsidR="00DD040F" w:rsidRPr="00446674">
              <w:rPr>
                <w:rStyle w:val="Kpr"/>
                <w:noProof/>
              </w:rPr>
              <w:t>7.2</w:t>
            </w:r>
            <w:r w:rsidR="00DD040F">
              <w:rPr>
                <w:rFonts w:asciiTheme="minorHAnsi" w:eastAsiaTheme="minorEastAsia" w:hAnsiTheme="minorHAnsi" w:cstheme="minorBidi"/>
                <w:noProof/>
                <w:sz w:val="22"/>
                <w:szCs w:val="22"/>
              </w:rPr>
              <w:tab/>
            </w:r>
            <w:r w:rsidR="00DD040F" w:rsidRPr="00446674">
              <w:rPr>
                <w:rStyle w:val="Kpr"/>
                <w:noProof/>
              </w:rPr>
              <w:t>Future Work</w:t>
            </w:r>
            <w:r w:rsidR="00DD040F">
              <w:rPr>
                <w:noProof/>
                <w:webHidden/>
              </w:rPr>
              <w:tab/>
            </w:r>
            <w:r w:rsidR="00DD040F">
              <w:rPr>
                <w:noProof/>
                <w:webHidden/>
              </w:rPr>
              <w:fldChar w:fldCharType="begin"/>
            </w:r>
            <w:r w:rsidR="00DD040F">
              <w:rPr>
                <w:noProof/>
                <w:webHidden/>
              </w:rPr>
              <w:instrText xml:space="preserve"> PAGEREF _Toc8858480 \h </w:instrText>
            </w:r>
            <w:r w:rsidR="00DD040F">
              <w:rPr>
                <w:noProof/>
                <w:webHidden/>
              </w:rPr>
            </w:r>
            <w:r w:rsidR="00DD040F">
              <w:rPr>
                <w:noProof/>
                <w:webHidden/>
              </w:rPr>
              <w:fldChar w:fldCharType="separate"/>
            </w:r>
            <w:r w:rsidR="00DD040F">
              <w:rPr>
                <w:noProof/>
                <w:webHidden/>
              </w:rPr>
              <w:t>65</w:t>
            </w:r>
            <w:r w:rsidR="00DD040F">
              <w:rPr>
                <w:noProof/>
                <w:webHidden/>
              </w:rPr>
              <w:fldChar w:fldCharType="end"/>
            </w:r>
          </w:hyperlink>
        </w:p>
        <w:p w14:paraId="7861A3C0" w14:textId="7CF9F808" w:rsidR="00DD040F" w:rsidRDefault="00583CFB">
          <w:pPr>
            <w:pStyle w:val="T1"/>
            <w:rPr>
              <w:rFonts w:asciiTheme="minorHAnsi" w:eastAsiaTheme="minorEastAsia" w:hAnsiTheme="minorHAnsi" w:cstheme="minorBidi"/>
              <w:noProof/>
              <w:sz w:val="22"/>
              <w:szCs w:val="22"/>
            </w:rPr>
          </w:pPr>
          <w:hyperlink w:anchor="_Toc8858481" w:history="1">
            <w:r w:rsidR="00DD040F" w:rsidRPr="00446674">
              <w:rPr>
                <w:rStyle w:val="Kpr"/>
                <w:noProof/>
              </w:rPr>
              <w:t>REFERENCES</w:t>
            </w:r>
            <w:r w:rsidR="00DD040F">
              <w:rPr>
                <w:noProof/>
                <w:webHidden/>
              </w:rPr>
              <w:tab/>
            </w:r>
            <w:r w:rsidR="00DD040F">
              <w:rPr>
                <w:noProof/>
                <w:webHidden/>
              </w:rPr>
              <w:fldChar w:fldCharType="begin"/>
            </w:r>
            <w:r w:rsidR="00DD040F">
              <w:rPr>
                <w:noProof/>
                <w:webHidden/>
              </w:rPr>
              <w:instrText xml:space="preserve"> PAGEREF _Toc8858481 \h </w:instrText>
            </w:r>
            <w:r w:rsidR="00DD040F">
              <w:rPr>
                <w:noProof/>
                <w:webHidden/>
              </w:rPr>
            </w:r>
            <w:r w:rsidR="00DD040F">
              <w:rPr>
                <w:noProof/>
                <w:webHidden/>
              </w:rPr>
              <w:fldChar w:fldCharType="separate"/>
            </w:r>
            <w:r w:rsidR="00DD040F">
              <w:rPr>
                <w:noProof/>
                <w:webHidden/>
              </w:rPr>
              <w:t>66</w:t>
            </w:r>
            <w:r w:rsidR="00DD040F">
              <w:rPr>
                <w:noProof/>
                <w:webHidden/>
              </w:rPr>
              <w:fldChar w:fldCharType="end"/>
            </w:r>
          </w:hyperlink>
        </w:p>
        <w:p w14:paraId="54D40245" w14:textId="3EE130D8" w:rsidR="00DD040F" w:rsidRDefault="00583CFB">
          <w:pPr>
            <w:pStyle w:val="T1"/>
            <w:rPr>
              <w:rFonts w:asciiTheme="minorHAnsi" w:eastAsiaTheme="minorEastAsia" w:hAnsiTheme="minorHAnsi" w:cstheme="minorBidi"/>
              <w:noProof/>
              <w:sz w:val="22"/>
              <w:szCs w:val="22"/>
            </w:rPr>
          </w:pPr>
          <w:hyperlink w:anchor="_Toc8858482" w:history="1">
            <w:r w:rsidR="00DD040F" w:rsidRPr="00446674">
              <w:rPr>
                <w:rStyle w:val="Kpr"/>
                <w:noProof/>
              </w:rPr>
              <w:t>APPENDICES</w:t>
            </w:r>
            <w:r w:rsidR="00DD040F">
              <w:rPr>
                <w:noProof/>
                <w:webHidden/>
              </w:rPr>
              <w:tab/>
            </w:r>
            <w:r w:rsidR="00DD040F">
              <w:rPr>
                <w:noProof/>
                <w:webHidden/>
              </w:rPr>
              <w:fldChar w:fldCharType="begin"/>
            </w:r>
            <w:r w:rsidR="00DD040F">
              <w:rPr>
                <w:noProof/>
                <w:webHidden/>
              </w:rPr>
              <w:instrText xml:space="preserve"> PAGEREF _Toc8858482 \h </w:instrText>
            </w:r>
            <w:r w:rsidR="00DD040F">
              <w:rPr>
                <w:noProof/>
                <w:webHidden/>
              </w:rPr>
            </w:r>
            <w:r w:rsidR="00DD040F">
              <w:rPr>
                <w:noProof/>
                <w:webHidden/>
              </w:rPr>
              <w:fldChar w:fldCharType="separate"/>
            </w:r>
            <w:r w:rsidR="00DD040F">
              <w:rPr>
                <w:noProof/>
                <w:webHidden/>
              </w:rPr>
              <w:t>69</w:t>
            </w:r>
            <w:r w:rsidR="00DD040F">
              <w:rPr>
                <w:noProof/>
                <w:webHidden/>
              </w:rPr>
              <w:fldChar w:fldCharType="end"/>
            </w:r>
          </w:hyperlink>
        </w:p>
        <w:p w14:paraId="64680547" w14:textId="73C3EDA0" w:rsidR="00DD040F" w:rsidRDefault="00583CFB">
          <w:pPr>
            <w:pStyle w:val="T1"/>
            <w:rPr>
              <w:rFonts w:asciiTheme="minorHAnsi" w:eastAsiaTheme="minorEastAsia" w:hAnsiTheme="minorHAnsi" w:cstheme="minorBidi"/>
              <w:noProof/>
              <w:sz w:val="22"/>
              <w:szCs w:val="22"/>
            </w:rPr>
          </w:pPr>
          <w:hyperlink w:anchor="_Toc8858483" w:history="1">
            <w:r w:rsidR="00DD040F" w:rsidRPr="00446674">
              <w:rPr>
                <w:rStyle w:val="Kpr"/>
                <w:noProof/>
              </w:rPr>
              <w:t>APPENDIX A</w:t>
            </w:r>
            <w:r w:rsidR="00DD040F">
              <w:rPr>
                <w:noProof/>
                <w:webHidden/>
              </w:rPr>
              <w:tab/>
            </w:r>
            <w:r w:rsidR="00DD040F">
              <w:rPr>
                <w:noProof/>
                <w:webHidden/>
              </w:rPr>
              <w:fldChar w:fldCharType="begin"/>
            </w:r>
            <w:r w:rsidR="00DD040F">
              <w:rPr>
                <w:noProof/>
                <w:webHidden/>
              </w:rPr>
              <w:instrText xml:space="preserve"> PAGEREF _Toc8858483 \h </w:instrText>
            </w:r>
            <w:r w:rsidR="00DD040F">
              <w:rPr>
                <w:noProof/>
                <w:webHidden/>
              </w:rPr>
            </w:r>
            <w:r w:rsidR="00DD040F">
              <w:rPr>
                <w:noProof/>
                <w:webHidden/>
              </w:rPr>
              <w:fldChar w:fldCharType="separate"/>
            </w:r>
            <w:r w:rsidR="00DD040F">
              <w:rPr>
                <w:noProof/>
                <w:webHidden/>
              </w:rPr>
              <w:t>69</w:t>
            </w:r>
            <w:r w:rsidR="00DD040F">
              <w:rPr>
                <w:noProof/>
                <w:webHidden/>
              </w:rPr>
              <w:fldChar w:fldCharType="end"/>
            </w:r>
          </w:hyperlink>
        </w:p>
        <w:p w14:paraId="059F6A6F" w14:textId="05FA8981" w:rsidR="00DD040F" w:rsidRDefault="00583CFB">
          <w:pPr>
            <w:pStyle w:val="T1"/>
            <w:rPr>
              <w:rFonts w:asciiTheme="minorHAnsi" w:eastAsiaTheme="minorEastAsia" w:hAnsiTheme="minorHAnsi" w:cstheme="minorBidi"/>
              <w:noProof/>
              <w:sz w:val="22"/>
              <w:szCs w:val="22"/>
            </w:rPr>
          </w:pPr>
          <w:hyperlink w:anchor="_Toc8858484" w:history="1">
            <w:r w:rsidR="00DD040F" w:rsidRPr="00446674">
              <w:rPr>
                <w:rStyle w:val="Kpr"/>
                <w:noProof/>
              </w:rPr>
              <w:t>APPENDIX B</w:t>
            </w:r>
            <w:r w:rsidR="00DD040F">
              <w:rPr>
                <w:noProof/>
                <w:webHidden/>
              </w:rPr>
              <w:tab/>
            </w:r>
            <w:r w:rsidR="00DD040F">
              <w:rPr>
                <w:noProof/>
                <w:webHidden/>
              </w:rPr>
              <w:fldChar w:fldCharType="begin"/>
            </w:r>
            <w:r w:rsidR="00DD040F">
              <w:rPr>
                <w:noProof/>
                <w:webHidden/>
              </w:rPr>
              <w:instrText xml:space="preserve"> PAGEREF _Toc8858484 \h </w:instrText>
            </w:r>
            <w:r w:rsidR="00DD040F">
              <w:rPr>
                <w:noProof/>
                <w:webHidden/>
              </w:rPr>
            </w:r>
            <w:r w:rsidR="00DD040F">
              <w:rPr>
                <w:noProof/>
                <w:webHidden/>
              </w:rPr>
              <w:fldChar w:fldCharType="separate"/>
            </w:r>
            <w:r w:rsidR="00DD040F">
              <w:rPr>
                <w:noProof/>
                <w:webHidden/>
              </w:rPr>
              <w:t>70</w:t>
            </w:r>
            <w:r w:rsidR="00DD040F">
              <w:rPr>
                <w:noProof/>
                <w:webHidden/>
              </w:rPr>
              <w:fldChar w:fldCharType="end"/>
            </w:r>
          </w:hyperlink>
        </w:p>
        <w:p w14:paraId="5081F17F" w14:textId="32E6DDC8"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8858418"/>
      <w:r w:rsidRPr="007E1CF6">
        <w:rPr>
          <w:noProof/>
        </w:rPr>
        <w:lastRenderedPageBreak/>
        <w:t>LIST OF TABLES</w:t>
      </w:r>
      <w:bookmarkEnd w:id="6"/>
    </w:p>
    <w:p w14:paraId="3EEBD723" w14:textId="77777777" w:rsidR="00814651" w:rsidRPr="007E1CF6" w:rsidRDefault="00814651" w:rsidP="00814651">
      <w:pPr>
        <w:rPr>
          <w:noProof/>
        </w:rPr>
      </w:pPr>
    </w:p>
    <w:p w14:paraId="36ED8888" w14:textId="37C37310" w:rsidR="00DD040F"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8858385" w:history="1">
        <w:r w:rsidR="00DD040F" w:rsidRPr="005E5F0B">
          <w:rPr>
            <w:rStyle w:val="Kpr"/>
            <w:noProof/>
          </w:rPr>
          <w:t>Table 1: Example high-confidence events extracted using the system published within this paper.</w:t>
        </w:r>
        <w:r w:rsidR="00DD040F">
          <w:rPr>
            <w:noProof/>
            <w:webHidden/>
          </w:rPr>
          <w:tab/>
        </w:r>
        <w:r w:rsidR="00DD040F">
          <w:rPr>
            <w:noProof/>
            <w:webHidden/>
          </w:rPr>
          <w:fldChar w:fldCharType="begin"/>
        </w:r>
        <w:r w:rsidR="00DD040F">
          <w:rPr>
            <w:noProof/>
            <w:webHidden/>
          </w:rPr>
          <w:instrText xml:space="preserve"> PAGEREF _Toc8858385 \h </w:instrText>
        </w:r>
        <w:r w:rsidR="00DD040F">
          <w:rPr>
            <w:noProof/>
            <w:webHidden/>
          </w:rPr>
        </w:r>
        <w:r w:rsidR="00DD040F">
          <w:rPr>
            <w:noProof/>
            <w:webHidden/>
          </w:rPr>
          <w:fldChar w:fldCharType="separate"/>
        </w:r>
        <w:r w:rsidR="00DD040F">
          <w:rPr>
            <w:noProof/>
            <w:webHidden/>
          </w:rPr>
          <w:t>32</w:t>
        </w:r>
        <w:r w:rsidR="00DD040F">
          <w:rPr>
            <w:noProof/>
            <w:webHidden/>
          </w:rPr>
          <w:fldChar w:fldCharType="end"/>
        </w:r>
      </w:hyperlink>
    </w:p>
    <w:p w14:paraId="519B8D11" w14:textId="3659E976" w:rsidR="00DD040F" w:rsidRDefault="00583CFB">
      <w:pPr>
        <w:pStyle w:val="ekillerTablosu"/>
        <w:tabs>
          <w:tab w:val="right" w:leader="dot" w:pos="8544"/>
        </w:tabs>
        <w:rPr>
          <w:rFonts w:asciiTheme="minorHAnsi" w:eastAsiaTheme="minorEastAsia" w:hAnsiTheme="minorHAnsi" w:cstheme="minorBidi"/>
          <w:noProof/>
          <w:sz w:val="22"/>
          <w:szCs w:val="22"/>
        </w:rPr>
      </w:pPr>
      <w:hyperlink r:id="rId9" w:anchor="_Toc8858386" w:history="1">
        <w:r w:rsidR="00DD040F" w:rsidRPr="005E5F0B">
          <w:rPr>
            <w:rStyle w:val="Kpr"/>
            <w:noProof/>
          </w:rPr>
          <w:t>Table 2: Example of high-weight features. Context words other than nouns and verbs are replaced with their part of speech tags for better generalization.</w:t>
        </w:r>
        <w:r w:rsidR="00DD040F">
          <w:rPr>
            <w:noProof/>
            <w:webHidden/>
          </w:rPr>
          <w:tab/>
        </w:r>
        <w:r w:rsidR="00DD040F">
          <w:rPr>
            <w:noProof/>
            <w:webHidden/>
          </w:rPr>
          <w:fldChar w:fldCharType="begin"/>
        </w:r>
        <w:r w:rsidR="00DD040F">
          <w:rPr>
            <w:noProof/>
            <w:webHidden/>
          </w:rPr>
          <w:instrText xml:space="preserve"> PAGEREF _Toc8858386 \h </w:instrText>
        </w:r>
        <w:r w:rsidR="00DD040F">
          <w:rPr>
            <w:noProof/>
            <w:webHidden/>
          </w:rPr>
        </w:r>
        <w:r w:rsidR="00DD040F">
          <w:rPr>
            <w:noProof/>
            <w:webHidden/>
          </w:rPr>
          <w:fldChar w:fldCharType="separate"/>
        </w:r>
        <w:r w:rsidR="00DD040F">
          <w:rPr>
            <w:noProof/>
            <w:webHidden/>
          </w:rPr>
          <w:t>33</w:t>
        </w:r>
        <w:r w:rsidR="00DD040F">
          <w:rPr>
            <w:noProof/>
            <w:webHidden/>
          </w:rPr>
          <w:fldChar w:fldCharType="end"/>
        </w:r>
      </w:hyperlink>
    </w:p>
    <w:p w14:paraId="577F9FD7" w14:textId="0F935096" w:rsidR="00DD040F" w:rsidRDefault="00583CFB">
      <w:pPr>
        <w:pStyle w:val="ekillerTablosu"/>
        <w:tabs>
          <w:tab w:val="right" w:leader="dot" w:pos="8544"/>
        </w:tabs>
        <w:rPr>
          <w:rFonts w:asciiTheme="minorHAnsi" w:eastAsiaTheme="minorEastAsia" w:hAnsiTheme="minorHAnsi" w:cstheme="minorBidi"/>
          <w:noProof/>
          <w:sz w:val="22"/>
          <w:szCs w:val="22"/>
        </w:rPr>
      </w:pPr>
      <w:hyperlink r:id="rId10" w:anchor="_Toc8858387" w:history="1">
        <w:r w:rsidR="00DD040F" w:rsidRPr="005E5F0B">
          <w:rPr>
            <w:rStyle w:val="Kpr"/>
            <w:noProof/>
          </w:rPr>
          <w:t>Table 3 Seed Instances for DDoS Attacks.</w:t>
        </w:r>
        <w:r w:rsidR="00DD040F">
          <w:rPr>
            <w:noProof/>
            <w:webHidden/>
          </w:rPr>
          <w:tab/>
        </w:r>
        <w:r w:rsidR="00DD040F">
          <w:rPr>
            <w:noProof/>
            <w:webHidden/>
          </w:rPr>
          <w:fldChar w:fldCharType="begin"/>
        </w:r>
        <w:r w:rsidR="00DD040F">
          <w:rPr>
            <w:noProof/>
            <w:webHidden/>
          </w:rPr>
          <w:instrText xml:space="preserve"> PAGEREF _Toc8858387 \h </w:instrText>
        </w:r>
        <w:r w:rsidR="00DD040F">
          <w:rPr>
            <w:noProof/>
            <w:webHidden/>
          </w:rPr>
        </w:r>
        <w:r w:rsidR="00DD040F">
          <w:rPr>
            <w:noProof/>
            <w:webHidden/>
          </w:rPr>
          <w:fldChar w:fldCharType="separate"/>
        </w:r>
        <w:r w:rsidR="00DD040F">
          <w:rPr>
            <w:noProof/>
            <w:webHidden/>
          </w:rPr>
          <w:t>33</w:t>
        </w:r>
        <w:r w:rsidR="00DD040F">
          <w:rPr>
            <w:noProof/>
            <w:webHidden/>
          </w:rPr>
          <w:fldChar w:fldCharType="end"/>
        </w:r>
      </w:hyperlink>
    </w:p>
    <w:p w14:paraId="5623CCB4" w14:textId="6E8BF6B5" w:rsidR="00DD040F" w:rsidRDefault="00583CFB">
      <w:pPr>
        <w:pStyle w:val="ekillerTablosu"/>
        <w:tabs>
          <w:tab w:val="right" w:leader="dot" w:pos="8544"/>
        </w:tabs>
        <w:rPr>
          <w:rFonts w:asciiTheme="minorHAnsi" w:eastAsiaTheme="minorEastAsia" w:hAnsiTheme="minorHAnsi" w:cstheme="minorBidi"/>
          <w:noProof/>
          <w:sz w:val="22"/>
          <w:szCs w:val="22"/>
        </w:rPr>
      </w:pPr>
      <w:hyperlink r:id="rId11" w:anchor="_Toc8858388" w:history="1">
        <w:r w:rsidR="00DD040F" w:rsidRPr="005E5F0B">
          <w:rPr>
            <w:rStyle w:val="Kpr"/>
            <w:noProof/>
          </w:rPr>
          <w:t>Table 4 Tweet Examples with Attack Targets.</w:t>
        </w:r>
        <w:r w:rsidR="00DD040F">
          <w:rPr>
            <w:noProof/>
            <w:webHidden/>
          </w:rPr>
          <w:tab/>
        </w:r>
        <w:r w:rsidR="00DD040F">
          <w:rPr>
            <w:noProof/>
            <w:webHidden/>
          </w:rPr>
          <w:fldChar w:fldCharType="begin"/>
        </w:r>
        <w:r w:rsidR="00DD040F">
          <w:rPr>
            <w:noProof/>
            <w:webHidden/>
          </w:rPr>
          <w:instrText xml:space="preserve"> PAGEREF _Toc8858388 \h </w:instrText>
        </w:r>
        <w:r w:rsidR="00DD040F">
          <w:rPr>
            <w:noProof/>
            <w:webHidden/>
          </w:rPr>
        </w:r>
        <w:r w:rsidR="00DD040F">
          <w:rPr>
            <w:noProof/>
            <w:webHidden/>
          </w:rPr>
          <w:fldChar w:fldCharType="separate"/>
        </w:r>
        <w:r w:rsidR="00DD040F">
          <w:rPr>
            <w:noProof/>
            <w:webHidden/>
          </w:rPr>
          <w:t>34</w:t>
        </w:r>
        <w:r w:rsidR="00DD040F">
          <w:rPr>
            <w:noProof/>
            <w:webHidden/>
          </w:rPr>
          <w:fldChar w:fldCharType="end"/>
        </w:r>
      </w:hyperlink>
    </w:p>
    <w:p w14:paraId="3670E7D0" w14:textId="4A89F23C" w:rsidR="00DD040F" w:rsidRDefault="00583CFB">
      <w:pPr>
        <w:pStyle w:val="ekillerTablosu"/>
        <w:tabs>
          <w:tab w:val="right" w:leader="dot" w:pos="8544"/>
        </w:tabs>
        <w:rPr>
          <w:rFonts w:asciiTheme="minorHAnsi" w:eastAsiaTheme="minorEastAsia" w:hAnsiTheme="minorHAnsi" w:cstheme="minorBidi"/>
          <w:noProof/>
          <w:sz w:val="22"/>
          <w:szCs w:val="22"/>
        </w:rPr>
      </w:pPr>
      <w:hyperlink w:anchor="_Toc8858389" w:history="1">
        <w:r w:rsidR="00DD040F" w:rsidRPr="005E5F0B">
          <w:rPr>
            <w:rStyle w:val="Kpr"/>
            <w:noProof/>
          </w:rPr>
          <w:t>Table 5: Sample Table after the Analyze</w:t>
        </w:r>
        <w:r w:rsidR="00DD040F">
          <w:rPr>
            <w:noProof/>
            <w:webHidden/>
          </w:rPr>
          <w:tab/>
        </w:r>
        <w:r w:rsidR="00DD040F">
          <w:rPr>
            <w:noProof/>
            <w:webHidden/>
          </w:rPr>
          <w:fldChar w:fldCharType="begin"/>
        </w:r>
        <w:r w:rsidR="00DD040F">
          <w:rPr>
            <w:noProof/>
            <w:webHidden/>
          </w:rPr>
          <w:instrText xml:space="preserve"> PAGEREF _Toc8858389 \h </w:instrText>
        </w:r>
        <w:r w:rsidR="00DD040F">
          <w:rPr>
            <w:noProof/>
            <w:webHidden/>
          </w:rPr>
        </w:r>
        <w:r w:rsidR="00DD040F">
          <w:rPr>
            <w:noProof/>
            <w:webHidden/>
          </w:rPr>
          <w:fldChar w:fldCharType="separate"/>
        </w:r>
        <w:r w:rsidR="00DD040F">
          <w:rPr>
            <w:noProof/>
            <w:webHidden/>
          </w:rPr>
          <w:t>41</w:t>
        </w:r>
        <w:r w:rsidR="00DD040F">
          <w:rPr>
            <w:noProof/>
            <w:webHidden/>
          </w:rPr>
          <w:fldChar w:fldCharType="end"/>
        </w:r>
      </w:hyperlink>
    </w:p>
    <w:p w14:paraId="2479E8E9" w14:textId="57881E6A" w:rsidR="00DD040F" w:rsidRDefault="00583CFB">
      <w:pPr>
        <w:pStyle w:val="ekillerTablosu"/>
        <w:tabs>
          <w:tab w:val="right" w:leader="dot" w:pos="8544"/>
        </w:tabs>
        <w:rPr>
          <w:rFonts w:asciiTheme="minorHAnsi" w:eastAsiaTheme="minorEastAsia" w:hAnsiTheme="minorHAnsi" w:cstheme="minorBidi"/>
          <w:noProof/>
          <w:sz w:val="22"/>
          <w:szCs w:val="22"/>
        </w:rPr>
      </w:pPr>
      <w:hyperlink w:anchor="_Toc8858390" w:history="1">
        <w:r w:rsidR="00DD040F" w:rsidRPr="005E5F0B">
          <w:rPr>
            <w:rStyle w:val="Kpr"/>
            <w:noProof/>
          </w:rPr>
          <w:t>Table 6 Sample Information Sharing Plan Table</w:t>
        </w:r>
        <w:r w:rsidR="00DD040F">
          <w:rPr>
            <w:noProof/>
            <w:webHidden/>
          </w:rPr>
          <w:tab/>
        </w:r>
        <w:r w:rsidR="00DD040F">
          <w:rPr>
            <w:noProof/>
            <w:webHidden/>
          </w:rPr>
          <w:fldChar w:fldCharType="begin"/>
        </w:r>
        <w:r w:rsidR="00DD040F">
          <w:rPr>
            <w:noProof/>
            <w:webHidden/>
          </w:rPr>
          <w:instrText xml:space="preserve"> PAGEREF _Toc8858390 \h </w:instrText>
        </w:r>
        <w:r w:rsidR="00DD040F">
          <w:rPr>
            <w:noProof/>
            <w:webHidden/>
          </w:rPr>
        </w:r>
        <w:r w:rsidR="00DD040F">
          <w:rPr>
            <w:noProof/>
            <w:webHidden/>
          </w:rPr>
          <w:fldChar w:fldCharType="separate"/>
        </w:r>
        <w:r w:rsidR="00DD040F">
          <w:rPr>
            <w:noProof/>
            <w:webHidden/>
          </w:rPr>
          <w:t>41</w:t>
        </w:r>
        <w:r w:rsidR="00DD040F">
          <w:rPr>
            <w:noProof/>
            <w:webHidden/>
          </w:rPr>
          <w:fldChar w:fldCharType="end"/>
        </w:r>
      </w:hyperlink>
    </w:p>
    <w:p w14:paraId="73E8FE05" w14:textId="61D109E5" w:rsidR="00DD040F" w:rsidRDefault="00583CFB">
      <w:pPr>
        <w:pStyle w:val="ekillerTablosu"/>
        <w:tabs>
          <w:tab w:val="right" w:leader="dot" w:pos="8544"/>
        </w:tabs>
        <w:rPr>
          <w:rFonts w:asciiTheme="minorHAnsi" w:eastAsiaTheme="minorEastAsia" w:hAnsiTheme="minorHAnsi" w:cstheme="minorBidi"/>
          <w:noProof/>
          <w:sz w:val="22"/>
          <w:szCs w:val="22"/>
        </w:rPr>
      </w:pPr>
      <w:hyperlink w:anchor="_Toc8858391" w:history="1">
        <w:r w:rsidR="00DD040F" w:rsidRPr="005E5F0B">
          <w:rPr>
            <w:rStyle w:val="Kpr"/>
            <w:noProof/>
          </w:rPr>
          <w:t>Table 7: Sample Detected Events Table</w:t>
        </w:r>
        <w:r w:rsidR="00DD040F">
          <w:rPr>
            <w:noProof/>
            <w:webHidden/>
          </w:rPr>
          <w:tab/>
        </w:r>
        <w:r w:rsidR="00DD040F">
          <w:rPr>
            <w:noProof/>
            <w:webHidden/>
          </w:rPr>
          <w:fldChar w:fldCharType="begin"/>
        </w:r>
        <w:r w:rsidR="00DD040F">
          <w:rPr>
            <w:noProof/>
            <w:webHidden/>
          </w:rPr>
          <w:instrText xml:space="preserve"> PAGEREF _Toc8858391 \h </w:instrText>
        </w:r>
        <w:r w:rsidR="00DD040F">
          <w:rPr>
            <w:noProof/>
            <w:webHidden/>
          </w:rPr>
        </w:r>
        <w:r w:rsidR="00DD040F">
          <w:rPr>
            <w:noProof/>
            <w:webHidden/>
          </w:rPr>
          <w:fldChar w:fldCharType="separate"/>
        </w:r>
        <w:r w:rsidR="00DD040F">
          <w:rPr>
            <w:noProof/>
            <w:webHidden/>
          </w:rPr>
          <w:t>42</w:t>
        </w:r>
        <w:r w:rsidR="00DD040F">
          <w:rPr>
            <w:noProof/>
            <w:webHidden/>
          </w:rPr>
          <w:fldChar w:fldCharType="end"/>
        </w:r>
      </w:hyperlink>
    </w:p>
    <w:p w14:paraId="3EEBD728" w14:textId="61C3FDD4"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8858419"/>
      <w:r w:rsidRPr="007E1CF6">
        <w:rPr>
          <w:noProof/>
        </w:rPr>
        <w:lastRenderedPageBreak/>
        <w:t>LIST OF FIGURES</w:t>
      </w:r>
      <w:bookmarkEnd w:id="7"/>
    </w:p>
    <w:p w14:paraId="3EEBD72A" w14:textId="77777777" w:rsidR="00ED32CA" w:rsidRPr="007E1CF6" w:rsidRDefault="00ED32CA" w:rsidP="00ED32CA">
      <w:pPr>
        <w:rPr>
          <w:noProof/>
        </w:rPr>
      </w:pPr>
    </w:p>
    <w:p w14:paraId="26253E19" w14:textId="5AE742A0" w:rsidR="00DD040F"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8858393" w:history="1">
        <w:r w:rsidR="00DD040F" w:rsidRPr="00A82CDF">
          <w:rPr>
            <w:rStyle w:val="Kpr"/>
            <w:noProof/>
          </w:rPr>
          <w:t>Figure 1: Tweets in Turkish After the Turktrust Vulnerability Announcement on 3 January 2013</w:t>
        </w:r>
        <w:r w:rsidR="00DD040F">
          <w:rPr>
            <w:noProof/>
            <w:webHidden/>
          </w:rPr>
          <w:tab/>
        </w:r>
        <w:r w:rsidR="00DD040F">
          <w:rPr>
            <w:noProof/>
            <w:webHidden/>
          </w:rPr>
          <w:fldChar w:fldCharType="begin"/>
        </w:r>
        <w:r w:rsidR="00DD040F">
          <w:rPr>
            <w:noProof/>
            <w:webHidden/>
          </w:rPr>
          <w:instrText xml:space="preserve"> PAGEREF _Toc8858393 \h </w:instrText>
        </w:r>
        <w:r w:rsidR="00DD040F">
          <w:rPr>
            <w:noProof/>
            <w:webHidden/>
          </w:rPr>
        </w:r>
        <w:r w:rsidR="00DD040F">
          <w:rPr>
            <w:noProof/>
            <w:webHidden/>
          </w:rPr>
          <w:fldChar w:fldCharType="separate"/>
        </w:r>
        <w:r w:rsidR="00DD040F">
          <w:rPr>
            <w:noProof/>
            <w:webHidden/>
          </w:rPr>
          <w:t>17</w:t>
        </w:r>
        <w:r w:rsidR="00DD040F">
          <w:rPr>
            <w:noProof/>
            <w:webHidden/>
          </w:rPr>
          <w:fldChar w:fldCharType="end"/>
        </w:r>
      </w:hyperlink>
    </w:p>
    <w:p w14:paraId="7DCC037E" w14:textId="2E9AE740" w:rsidR="00DD040F" w:rsidRDefault="00583CFB">
      <w:pPr>
        <w:pStyle w:val="ekillerTablosu"/>
        <w:tabs>
          <w:tab w:val="right" w:leader="dot" w:pos="8544"/>
        </w:tabs>
        <w:rPr>
          <w:rFonts w:asciiTheme="minorHAnsi" w:eastAsiaTheme="minorEastAsia" w:hAnsiTheme="minorHAnsi" w:cstheme="minorBidi"/>
          <w:noProof/>
          <w:sz w:val="22"/>
          <w:szCs w:val="22"/>
        </w:rPr>
      </w:pPr>
      <w:hyperlink r:id="rId13" w:anchor="_Toc8858394" w:history="1">
        <w:r w:rsidR="00DD040F" w:rsidRPr="00A82CDF">
          <w:rPr>
            <w:rStyle w:val="Kpr"/>
            <w:noProof/>
          </w:rPr>
          <w:t>Figure 2: Hürriyet Newspaper News after the Turktrust SSL Vulnerability is Detected</w:t>
        </w:r>
        <w:r w:rsidR="00DD040F">
          <w:rPr>
            <w:noProof/>
            <w:webHidden/>
          </w:rPr>
          <w:tab/>
        </w:r>
        <w:r w:rsidR="00DD040F">
          <w:rPr>
            <w:noProof/>
            <w:webHidden/>
          </w:rPr>
          <w:fldChar w:fldCharType="begin"/>
        </w:r>
        <w:r w:rsidR="00DD040F">
          <w:rPr>
            <w:noProof/>
            <w:webHidden/>
          </w:rPr>
          <w:instrText xml:space="preserve"> PAGEREF _Toc8858394 \h </w:instrText>
        </w:r>
        <w:r w:rsidR="00DD040F">
          <w:rPr>
            <w:noProof/>
            <w:webHidden/>
          </w:rPr>
        </w:r>
        <w:r w:rsidR="00DD040F">
          <w:rPr>
            <w:noProof/>
            <w:webHidden/>
          </w:rPr>
          <w:fldChar w:fldCharType="separate"/>
        </w:r>
        <w:r w:rsidR="00DD040F">
          <w:rPr>
            <w:noProof/>
            <w:webHidden/>
          </w:rPr>
          <w:t>18</w:t>
        </w:r>
        <w:r w:rsidR="00DD040F">
          <w:rPr>
            <w:noProof/>
            <w:webHidden/>
          </w:rPr>
          <w:fldChar w:fldCharType="end"/>
        </w:r>
      </w:hyperlink>
    </w:p>
    <w:p w14:paraId="16AF04BE" w14:textId="15D0802D" w:rsidR="00DD040F" w:rsidRDefault="00583CFB">
      <w:pPr>
        <w:pStyle w:val="ekillerTablosu"/>
        <w:tabs>
          <w:tab w:val="right" w:leader="dot" w:pos="8544"/>
        </w:tabs>
        <w:rPr>
          <w:rFonts w:asciiTheme="minorHAnsi" w:eastAsiaTheme="minorEastAsia" w:hAnsiTheme="minorHAnsi" w:cstheme="minorBidi"/>
          <w:noProof/>
          <w:sz w:val="22"/>
          <w:szCs w:val="22"/>
        </w:rPr>
      </w:pPr>
      <w:hyperlink r:id="rId14" w:anchor="_Toc8858395" w:history="1">
        <w:r w:rsidR="00DD040F" w:rsidRPr="00A82CDF">
          <w:rPr>
            <w:rStyle w:val="Kpr"/>
            <w:noProof/>
          </w:rPr>
          <w:t>Figure 3: Research results of IBM Security Lab about Cyber Security Analysts</w:t>
        </w:r>
        <w:r w:rsidR="00DD040F">
          <w:rPr>
            <w:noProof/>
            <w:webHidden/>
          </w:rPr>
          <w:tab/>
        </w:r>
        <w:r w:rsidR="00DD040F">
          <w:rPr>
            <w:noProof/>
            <w:webHidden/>
          </w:rPr>
          <w:fldChar w:fldCharType="begin"/>
        </w:r>
        <w:r w:rsidR="00DD040F">
          <w:rPr>
            <w:noProof/>
            <w:webHidden/>
          </w:rPr>
          <w:instrText xml:space="preserve"> PAGEREF _Toc8858395 \h </w:instrText>
        </w:r>
        <w:r w:rsidR="00DD040F">
          <w:rPr>
            <w:noProof/>
            <w:webHidden/>
          </w:rPr>
        </w:r>
        <w:r w:rsidR="00DD040F">
          <w:rPr>
            <w:noProof/>
            <w:webHidden/>
          </w:rPr>
          <w:fldChar w:fldCharType="separate"/>
        </w:r>
        <w:r w:rsidR="00DD040F">
          <w:rPr>
            <w:noProof/>
            <w:webHidden/>
          </w:rPr>
          <w:t>23</w:t>
        </w:r>
        <w:r w:rsidR="00DD040F">
          <w:rPr>
            <w:noProof/>
            <w:webHidden/>
          </w:rPr>
          <w:fldChar w:fldCharType="end"/>
        </w:r>
      </w:hyperlink>
    </w:p>
    <w:p w14:paraId="5355AC30" w14:textId="6CDBE668" w:rsidR="00DD040F" w:rsidRDefault="00583CFB">
      <w:pPr>
        <w:pStyle w:val="ekillerTablosu"/>
        <w:tabs>
          <w:tab w:val="right" w:leader="dot" w:pos="8544"/>
        </w:tabs>
        <w:rPr>
          <w:rFonts w:asciiTheme="minorHAnsi" w:eastAsiaTheme="minorEastAsia" w:hAnsiTheme="minorHAnsi" w:cstheme="minorBidi"/>
          <w:noProof/>
          <w:sz w:val="22"/>
          <w:szCs w:val="22"/>
        </w:rPr>
      </w:pPr>
      <w:hyperlink r:id="rId15" w:anchor="_Toc8858396" w:history="1">
        <w:r w:rsidR="00DD040F" w:rsidRPr="00A82CDF">
          <w:rPr>
            <w:rStyle w:val="Kpr"/>
            <w:noProof/>
          </w:rPr>
          <w:t>Figure 4</w:t>
        </w:r>
        <w:r w:rsidR="00DD040F" w:rsidRPr="00A82CDF">
          <w:rPr>
            <w:rStyle w:val="Kpr"/>
            <w:noProof/>
            <w:lang w:val="tr-TR"/>
          </w:rPr>
          <w:t>:</w:t>
        </w:r>
        <w:r w:rsidR="00DD040F" w:rsidRPr="00A82CDF">
          <w:rPr>
            <w:rStyle w:val="Kpr"/>
            <w:noProof/>
          </w:rPr>
          <w:t xml:space="preserve"> A Simple diagram to explain what NLP does.</w:t>
        </w:r>
        <w:r w:rsidR="00DD040F">
          <w:rPr>
            <w:noProof/>
            <w:webHidden/>
          </w:rPr>
          <w:tab/>
        </w:r>
        <w:r w:rsidR="00DD040F">
          <w:rPr>
            <w:noProof/>
            <w:webHidden/>
          </w:rPr>
          <w:fldChar w:fldCharType="begin"/>
        </w:r>
        <w:r w:rsidR="00DD040F">
          <w:rPr>
            <w:noProof/>
            <w:webHidden/>
          </w:rPr>
          <w:instrText xml:space="preserve"> PAGEREF _Toc8858396 \h </w:instrText>
        </w:r>
        <w:r w:rsidR="00DD040F">
          <w:rPr>
            <w:noProof/>
            <w:webHidden/>
          </w:rPr>
        </w:r>
        <w:r w:rsidR="00DD040F">
          <w:rPr>
            <w:noProof/>
            <w:webHidden/>
          </w:rPr>
          <w:fldChar w:fldCharType="separate"/>
        </w:r>
        <w:r w:rsidR="00DD040F">
          <w:rPr>
            <w:noProof/>
            <w:webHidden/>
          </w:rPr>
          <w:t>24</w:t>
        </w:r>
        <w:r w:rsidR="00DD040F">
          <w:rPr>
            <w:noProof/>
            <w:webHidden/>
          </w:rPr>
          <w:fldChar w:fldCharType="end"/>
        </w:r>
      </w:hyperlink>
    </w:p>
    <w:p w14:paraId="18BB8C00" w14:textId="359CAD3D" w:rsidR="00DD040F" w:rsidRDefault="00583CFB">
      <w:pPr>
        <w:pStyle w:val="ekillerTablosu"/>
        <w:tabs>
          <w:tab w:val="right" w:leader="dot" w:pos="8544"/>
        </w:tabs>
        <w:rPr>
          <w:rFonts w:asciiTheme="minorHAnsi" w:eastAsiaTheme="minorEastAsia" w:hAnsiTheme="minorHAnsi" w:cstheme="minorBidi"/>
          <w:noProof/>
          <w:sz w:val="22"/>
          <w:szCs w:val="22"/>
        </w:rPr>
      </w:pPr>
      <w:hyperlink r:id="rId16" w:anchor="_Toc8858397" w:history="1">
        <w:r w:rsidR="00DD040F" w:rsidRPr="00A82CDF">
          <w:rPr>
            <w:rStyle w:val="Kpr"/>
            <w:noProof/>
          </w:rPr>
          <w:t>Figure 5 Sample Turkish Tweets Related with a Security Incident</w:t>
        </w:r>
        <w:r w:rsidR="00DD040F">
          <w:rPr>
            <w:noProof/>
            <w:webHidden/>
          </w:rPr>
          <w:tab/>
        </w:r>
        <w:r w:rsidR="00DD040F">
          <w:rPr>
            <w:noProof/>
            <w:webHidden/>
          </w:rPr>
          <w:fldChar w:fldCharType="begin"/>
        </w:r>
        <w:r w:rsidR="00DD040F">
          <w:rPr>
            <w:noProof/>
            <w:webHidden/>
          </w:rPr>
          <w:instrText xml:space="preserve"> PAGEREF _Toc8858397 \h </w:instrText>
        </w:r>
        <w:r w:rsidR="00DD040F">
          <w:rPr>
            <w:noProof/>
            <w:webHidden/>
          </w:rPr>
        </w:r>
        <w:r w:rsidR="00DD040F">
          <w:rPr>
            <w:noProof/>
            <w:webHidden/>
          </w:rPr>
          <w:fldChar w:fldCharType="separate"/>
        </w:r>
        <w:r w:rsidR="00DD040F">
          <w:rPr>
            <w:noProof/>
            <w:webHidden/>
          </w:rPr>
          <w:t>26</w:t>
        </w:r>
        <w:r w:rsidR="00DD040F">
          <w:rPr>
            <w:noProof/>
            <w:webHidden/>
          </w:rPr>
          <w:fldChar w:fldCharType="end"/>
        </w:r>
      </w:hyperlink>
    </w:p>
    <w:p w14:paraId="6DF69851" w14:textId="2A63B909" w:rsidR="00DD040F" w:rsidRDefault="00583CFB">
      <w:pPr>
        <w:pStyle w:val="ekillerTablosu"/>
        <w:tabs>
          <w:tab w:val="right" w:leader="dot" w:pos="8544"/>
        </w:tabs>
        <w:rPr>
          <w:rFonts w:asciiTheme="minorHAnsi" w:eastAsiaTheme="minorEastAsia" w:hAnsiTheme="minorHAnsi" w:cstheme="minorBidi"/>
          <w:noProof/>
          <w:sz w:val="22"/>
          <w:szCs w:val="22"/>
        </w:rPr>
      </w:pPr>
      <w:hyperlink r:id="rId17" w:anchor="_Toc8858398" w:history="1">
        <w:r w:rsidR="00DD040F" w:rsidRPr="00A82CDF">
          <w:rPr>
            <w:rStyle w:val="Kpr"/>
            <w:noProof/>
          </w:rPr>
          <w:t>Figure 6: Architecture of the Keyword Finder Component.</w:t>
        </w:r>
        <w:r w:rsidR="00DD040F">
          <w:rPr>
            <w:noProof/>
            <w:webHidden/>
          </w:rPr>
          <w:tab/>
        </w:r>
        <w:r w:rsidR="00DD040F">
          <w:rPr>
            <w:noProof/>
            <w:webHidden/>
          </w:rPr>
          <w:fldChar w:fldCharType="begin"/>
        </w:r>
        <w:r w:rsidR="00DD040F">
          <w:rPr>
            <w:noProof/>
            <w:webHidden/>
          </w:rPr>
          <w:instrText xml:space="preserve"> PAGEREF _Toc8858398 \h </w:instrText>
        </w:r>
        <w:r w:rsidR="00DD040F">
          <w:rPr>
            <w:noProof/>
            <w:webHidden/>
          </w:rPr>
        </w:r>
        <w:r w:rsidR="00DD040F">
          <w:rPr>
            <w:noProof/>
            <w:webHidden/>
          </w:rPr>
          <w:fldChar w:fldCharType="separate"/>
        </w:r>
        <w:r w:rsidR="00DD040F">
          <w:rPr>
            <w:noProof/>
            <w:webHidden/>
          </w:rPr>
          <w:t>36</w:t>
        </w:r>
        <w:r w:rsidR="00DD040F">
          <w:rPr>
            <w:noProof/>
            <w:webHidden/>
          </w:rPr>
          <w:fldChar w:fldCharType="end"/>
        </w:r>
      </w:hyperlink>
    </w:p>
    <w:p w14:paraId="283E3DBC" w14:textId="76109520" w:rsidR="00DD040F" w:rsidRDefault="00583CFB">
      <w:pPr>
        <w:pStyle w:val="ekillerTablosu"/>
        <w:tabs>
          <w:tab w:val="right" w:leader="dot" w:pos="8544"/>
        </w:tabs>
        <w:rPr>
          <w:rFonts w:asciiTheme="minorHAnsi" w:eastAsiaTheme="minorEastAsia" w:hAnsiTheme="minorHAnsi" w:cstheme="minorBidi"/>
          <w:noProof/>
          <w:sz w:val="22"/>
          <w:szCs w:val="22"/>
        </w:rPr>
      </w:pPr>
      <w:hyperlink r:id="rId18" w:anchor="_Toc8858399" w:history="1">
        <w:r w:rsidR="00DD040F" w:rsidRPr="00A82CDF">
          <w:rPr>
            <w:rStyle w:val="Kpr"/>
            <w:noProof/>
          </w:rPr>
          <w:t>Figure 7: Technical Overview of Sonar.</w:t>
        </w:r>
        <w:r w:rsidR="00DD040F">
          <w:rPr>
            <w:noProof/>
            <w:webHidden/>
          </w:rPr>
          <w:tab/>
        </w:r>
        <w:r w:rsidR="00DD040F">
          <w:rPr>
            <w:noProof/>
            <w:webHidden/>
          </w:rPr>
          <w:fldChar w:fldCharType="begin"/>
        </w:r>
        <w:r w:rsidR="00DD040F">
          <w:rPr>
            <w:noProof/>
            <w:webHidden/>
          </w:rPr>
          <w:instrText xml:space="preserve"> PAGEREF _Toc8858399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76D314C2" w14:textId="66E2469D" w:rsidR="00DD040F" w:rsidRDefault="00583CFB">
      <w:pPr>
        <w:pStyle w:val="ekillerTablosu"/>
        <w:tabs>
          <w:tab w:val="right" w:leader="dot" w:pos="8544"/>
        </w:tabs>
        <w:rPr>
          <w:rFonts w:asciiTheme="minorHAnsi" w:eastAsiaTheme="minorEastAsia" w:hAnsiTheme="minorHAnsi" w:cstheme="minorBidi"/>
          <w:noProof/>
          <w:sz w:val="22"/>
          <w:szCs w:val="22"/>
        </w:rPr>
      </w:pPr>
      <w:hyperlink r:id="rId19" w:anchor="_Toc8858400" w:history="1">
        <w:r w:rsidR="00DD040F" w:rsidRPr="00A82CDF">
          <w:rPr>
            <w:rStyle w:val="Kpr"/>
            <w:noProof/>
          </w:rPr>
          <w:t>Figure 8: A Schematic Overview of Cybersecurity Event Detection System from The Publication.</w:t>
        </w:r>
        <w:r w:rsidR="00DD040F">
          <w:rPr>
            <w:noProof/>
            <w:webHidden/>
          </w:rPr>
          <w:tab/>
        </w:r>
        <w:r w:rsidR="00DD040F">
          <w:rPr>
            <w:noProof/>
            <w:webHidden/>
          </w:rPr>
          <w:fldChar w:fldCharType="begin"/>
        </w:r>
        <w:r w:rsidR="00DD040F">
          <w:rPr>
            <w:noProof/>
            <w:webHidden/>
          </w:rPr>
          <w:instrText xml:space="preserve"> PAGEREF _Toc8858400 \h </w:instrText>
        </w:r>
        <w:r w:rsidR="00DD040F">
          <w:rPr>
            <w:noProof/>
            <w:webHidden/>
          </w:rPr>
        </w:r>
        <w:r w:rsidR="00DD040F">
          <w:rPr>
            <w:noProof/>
            <w:webHidden/>
          </w:rPr>
          <w:fldChar w:fldCharType="separate"/>
        </w:r>
        <w:r w:rsidR="00DD040F">
          <w:rPr>
            <w:noProof/>
            <w:webHidden/>
          </w:rPr>
          <w:t>37</w:t>
        </w:r>
        <w:r w:rsidR="00DD040F">
          <w:rPr>
            <w:noProof/>
            <w:webHidden/>
          </w:rPr>
          <w:fldChar w:fldCharType="end"/>
        </w:r>
      </w:hyperlink>
    </w:p>
    <w:p w14:paraId="1AD050E9" w14:textId="7B9EDBB6" w:rsidR="00DD040F" w:rsidRDefault="00583CFB">
      <w:pPr>
        <w:pStyle w:val="ekillerTablosu"/>
        <w:tabs>
          <w:tab w:val="right" w:leader="dot" w:pos="8544"/>
        </w:tabs>
        <w:rPr>
          <w:rFonts w:asciiTheme="minorHAnsi" w:eastAsiaTheme="minorEastAsia" w:hAnsiTheme="minorHAnsi" w:cstheme="minorBidi"/>
          <w:noProof/>
          <w:sz w:val="22"/>
          <w:szCs w:val="22"/>
        </w:rPr>
      </w:pPr>
      <w:hyperlink r:id="rId20" w:anchor="_Toc8858401" w:history="1">
        <w:r w:rsidR="00DD040F" w:rsidRPr="00A82CDF">
          <w:rPr>
            <w:rStyle w:val="Kpr"/>
            <w:noProof/>
          </w:rPr>
          <w:t>Figure 9: Streamgraph Showing Normalized Volume of Tweets (September 2015 through October 2016) Tagged with Data Breach (red), DDoS Activity (grey) and Account Hijacking (blue) Types of Cybersecurity Events.</w:t>
        </w:r>
        <w:r w:rsidR="00DD040F">
          <w:rPr>
            <w:noProof/>
            <w:webHidden/>
          </w:rPr>
          <w:tab/>
        </w:r>
        <w:r w:rsidR="00DD040F">
          <w:rPr>
            <w:noProof/>
            <w:webHidden/>
          </w:rPr>
          <w:fldChar w:fldCharType="begin"/>
        </w:r>
        <w:r w:rsidR="00DD040F">
          <w:rPr>
            <w:noProof/>
            <w:webHidden/>
          </w:rPr>
          <w:instrText xml:space="preserve"> PAGEREF _Toc8858401 \h </w:instrText>
        </w:r>
        <w:r w:rsidR="00DD040F">
          <w:rPr>
            <w:noProof/>
            <w:webHidden/>
          </w:rPr>
        </w:r>
        <w:r w:rsidR="00DD040F">
          <w:rPr>
            <w:noProof/>
            <w:webHidden/>
          </w:rPr>
          <w:fldChar w:fldCharType="separate"/>
        </w:r>
        <w:r w:rsidR="00DD040F">
          <w:rPr>
            <w:noProof/>
            <w:webHidden/>
          </w:rPr>
          <w:t>38</w:t>
        </w:r>
        <w:r w:rsidR="00DD040F">
          <w:rPr>
            <w:noProof/>
            <w:webHidden/>
          </w:rPr>
          <w:fldChar w:fldCharType="end"/>
        </w:r>
      </w:hyperlink>
    </w:p>
    <w:p w14:paraId="44BCCCFE" w14:textId="5436F0F9" w:rsidR="00DD040F" w:rsidRDefault="00583CFB">
      <w:pPr>
        <w:pStyle w:val="ekillerTablosu"/>
        <w:tabs>
          <w:tab w:val="right" w:leader="dot" w:pos="8544"/>
        </w:tabs>
        <w:rPr>
          <w:rFonts w:asciiTheme="minorHAnsi" w:eastAsiaTheme="minorEastAsia" w:hAnsiTheme="minorHAnsi" w:cstheme="minorBidi"/>
          <w:noProof/>
          <w:sz w:val="22"/>
          <w:szCs w:val="22"/>
        </w:rPr>
      </w:pPr>
      <w:hyperlink w:anchor="_Toc8858402" w:history="1">
        <w:r w:rsidR="00DD040F" w:rsidRPr="00A82CDF">
          <w:rPr>
            <w:rStyle w:val="Kpr"/>
            <w:noProof/>
          </w:rPr>
          <w:t>Figure 10: Normalizer Sample from ITU NLP API</w:t>
        </w:r>
        <w:r w:rsidR="00DD040F">
          <w:rPr>
            <w:noProof/>
            <w:webHidden/>
          </w:rPr>
          <w:tab/>
        </w:r>
        <w:r w:rsidR="00DD040F">
          <w:rPr>
            <w:noProof/>
            <w:webHidden/>
          </w:rPr>
          <w:fldChar w:fldCharType="begin"/>
        </w:r>
        <w:r w:rsidR="00DD040F">
          <w:rPr>
            <w:noProof/>
            <w:webHidden/>
          </w:rPr>
          <w:instrText xml:space="preserve"> PAGEREF _Toc8858402 \h </w:instrText>
        </w:r>
        <w:r w:rsidR="00DD040F">
          <w:rPr>
            <w:noProof/>
            <w:webHidden/>
          </w:rPr>
        </w:r>
        <w:r w:rsidR="00DD040F">
          <w:rPr>
            <w:noProof/>
            <w:webHidden/>
          </w:rPr>
          <w:fldChar w:fldCharType="separate"/>
        </w:r>
        <w:r w:rsidR="00DD040F">
          <w:rPr>
            <w:noProof/>
            <w:webHidden/>
          </w:rPr>
          <w:t>40</w:t>
        </w:r>
        <w:r w:rsidR="00DD040F">
          <w:rPr>
            <w:noProof/>
            <w:webHidden/>
          </w:rPr>
          <w:fldChar w:fldCharType="end"/>
        </w:r>
      </w:hyperlink>
    </w:p>
    <w:p w14:paraId="1A10F7A7" w14:textId="0A9A761B" w:rsidR="00DD040F" w:rsidRDefault="00583CFB">
      <w:pPr>
        <w:pStyle w:val="ekillerTablosu"/>
        <w:tabs>
          <w:tab w:val="right" w:leader="dot" w:pos="8544"/>
        </w:tabs>
        <w:rPr>
          <w:rFonts w:asciiTheme="minorHAnsi" w:eastAsiaTheme="minorEastAsia" w:hAnsiTheme="minorHAnsi" w:cstheme="minorBidi"/>
          <w:noProof/>
          <w:sz w:val="22"/>
          <w:szCs w:val="22"/>
        </w:rPr>
      </w:pPr>
      <w:hyperlink w:anchor="_Toc8858403" w:history="1">
        <w:r w:rsidR="00DD040F" w:rsidRPr="00A82CDF">
          <w:rPr>
            <w:rStyle w:val="Kpr"/>
            <w:noProof/>
          </w:rPr>
          <w:t>Figure 11: The General Overview of the System</w:t>
        </w:r>
        <w:r w:rsidR="00DD040F">
          <w:rPr>
            <w:noProof/>
            <w:webHidden/>
          </w:rPr>
          <w:tab/>
        </w:r>
        <w:r w:rsidR="00DD040F">
          <w:rPr>
            <w:noProof/>
            <w:webHidden/>
          </w:rPr>
          <w:fldChar w:fldCharType="begin"/>
        </w:r>
        <w:r w:rsidR="00DD040F">
          <w:rPr>
            <w:noProof/>
            <w:webHidden/>
          </w:rPr>
          <w:instrText xml:space="preserve"> PAGEREF _Toc8858403 \h </w:instrText>
        </w:r>
        <w:r w:rsidR="00DD040F">
          <w:rPr>
            <w:noProof/>
            <w:webHidden/>
          </w:rPr>
        </w:r>
        <w:r w:rsidR="00DD040F">
          <w:rPr>
            <w:noProof/>
            <w:webHidden/>
          </w:rPr>
          <w:fldChar w:fldCharType="separate"/>
        </w:r>
        <w:r w:rsidR="00DD040F">
          <w:rPr>
            <w:noProof/>
            <w:webHidden/>
          </w:rPr>
          <w:t>43</w:t>
        </w:r>
        <w:r w:rsidR="00DD040F">
          <w:rPr>
            <w:noProof/>
            <w:webHidden/>
          </w:rPr>
          <w:fldChar w:fldCharType="end"/>
        </w:r>
      </w:hyperlink>
    </w:p>
    <w:p w14:paraId="17F9912B" w14:textId="5FE22B3A" w:rsidR="00DD040F" w:rsidRDefault="00583CFB">
      <w:pPr>
        <w:pStyle w:val="ekillerTablosu"/>
        <w:tabs>
          <w:tab w:val="right" w:leader="dot" w:pos="8544"/>
        </w:tabs>
        <w:rPr>
          <w:rFonts w:asciiTheme="minorHAnsi" w:eastAsiaTheme="minorEastAsia" w:hAnsiTheme="minorHAnsi" w:cstheme="minorBidi"/>
          <w:noProof/>
          <w:sz w:val="22"/>
          <w:szCs w:val="22"/>
        </w:rPr>
      </w:pPr>
      <w:hyperlink w:anchor="_Toc8858404" w:history="1">
        <w:r w:rsidR="00DD040F" w:rsidRPr="00A82CDF">
          <w:rPr>
            <w:rStyle w:val="Kpr"/>
            <w:noProof/>
          </w:rPr>
          <w:t>Figure 12: Sample Stored Twitter Data in the Database File</w:t>
        </w:r>
        <w:r w:rsidR="00DD040F">
          <w:rPr>
            <w:noProof/>
            <w:webHidden/>
          </w:rPr>
          <w:tab/>
        </w:r>
        <w:r w:rsidR="00DD040F">
          <w:rPr>
            <w:noProof/>
            <w:webHidden/>
          </w:rPr>
          <w:fldChar w:fldCharType="begin"/>
        </w:r>
        <w:r w:rsidR="00DD040F">
          <w:rPr>
            <w:noProof/>
            <w:webHidden/>
          </w:rPr>
          <w:instrText xml:space="preserve"> PAGEREF _Toc8858404 \h </w:instrText>
        </w:r>
        <w:r w:rsidR="00DD040F">
          <w:rPr>
            <w:noProof/>
            <w:webHidden/>
          </w:rPr>
        </w:r>
        <w:r w:rsidR="00DD040F">
          <w:rPr>
            <w:noProof/>
            <w:webHidden/>
          </w:rPr>
          <w:fldChar w:fldCharType="separate"/>
        </w:r>
        <w:r w:rsidR="00DD040F">
          <w:rPr>
            <w:noProof/>
            <w:webHidden/>
          </w:rPr>
          <w:t>46</w:t>
        </w:r>
        <w:r w:rsidR="00DD040F">
          <w:rPr>
            <w:noProof/>
            <w:webHidden/>
          </w:rPr>
          <w:fldChar w:fldCharType="end"/>
        </w:r>
      </w:hyperlink>
    </w:p>
    <w:p w14:paraId="5C42EDBE" w14:textId="4F5D5842" w:rsidR="00DD040F" w:rsidRDefault="00583CFB">
      <w:pPr>
        <w:pStyle w:val="ekillerTablosu"/>
        <w:tabs>
          <w:tab w:val="right" w:leader="dot" w:pos="8544"/>
        </w:tabs>
        <w:rPr>
          <w:rFonts w:asciiTheme="minorHAnsi" w:eastAsiaTheme="minorEastAsia" w:hAnsiTheme="minorHAnsi" w:cstheme="minorBidi"/>
          <w:noProof/>
          <w:sz w:val="22"/>
          <w:szCs w:val="22"/>
        </w:rPr>
      </w:pPr>
      <w:hyperlink w:anchor="_Toc8858405" w:history="1">
        <w:r w:rsidR="00DD040F" w:rsidRPr="00A82CDF">
          <w:rPr>
            <w:rStyle w:val="Kpr"/>
            <w:noProof/>
          </w:rPr>
          <w:t>Figure 13: Sample Stored Hurriyet Newspaper Data in the Database File</w:t>
        </w:r>
        <w:r w:rsidR="00DD040F">
          <w:rPr>
            <w:noProof/>
            <w:webHidden/>
          </w:rPr>
          <w:tab/>
        </w:r>
        <w:r w:rsidR="00DD040F">
          <w:rPr>
            <w:noProof/>
            <w:webHidden/>
          </w:rPr>
          <w:fldChar w:fldCharType="begin"/>
        </w:r>
        <w:r w:rsidR="00DD040F">
          <w:rPr>
            <w:noProof/>
            <w:webHidden/>
          </w:rPr>
          <w:instrText xml:space="preserve"> PAGEREF _Toc8858405 \h </w:instrText>
        </w:r>
        <w:r w:rsidR="00DD040F">
          <w:rPr>
            <w:noProof/>
            <w:webHidden/>
          </w:rPr>
        </w:r>
        <w:r w:rsidR="00DD040F">
          <w:rPr>
            <w:noProof/>
            <w:webHidden/>
          </w:rPr>
          <w:fldChar w:fldCharType="separate"/>
        </w:r>
        <w:r w:rsidR="00DD040F">
          <w:rPr>
            <w:noProof/>
            <w:webHidden/>
          </w:rPr>
          <w:t>47</w:t>
        </w:r>
        <w:r w:rsidR="00DD040F">
          <w:rPr>
            <w:noProof/>
            <w:webHidden/>
          </w:rPr>
          <w:fldChar w:fldCharType="end"/>
        </w:r>
      </w:hyperlink>
    </w:p>
    <w:p w14:paraId="3EEBD735" w14:textId="63CC0D40"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8858420"/>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8858421"/>
      <w:r w:rsidRPr="007E1CF6">
        <w:rPr>
          <w:noProof/>
          <w:szCs w:val="24"/>
        </w:rPr>
        <w:t>INTRODUCTION</w:t>
      </w:r>
      <w:bookmarkEnd w:id="10"/>
    </w:p>
    <w:p w14:paraId="2ED0A052" w14:textId="65AB2DB7" w:rsidR="009A1E30" w:rsidRDefault="008A3617" w:rsidP="009A1E30">
      <w:pPr>
        <w:pStyle w:val="Balk2"/>
        <w:rPr>
          <w:noProof/>
        </w:rPr>
      </w:pPr>
      <w:bookmarkStart w:id="11" w:name="_Toc8858422"/>
      <w:r w:rsidRPr="007E1CF6">
        <w:rPr>
          <w:noProof/>
        </w:rPr>
        <w:t>Motivation</w:t>
      </w:r>
      <w:bookmarkEnd w:id="11"/>
    </w:p>
    <w:p w14:paraId="7305B977" w14:textId="77777777" w:rsidR="00FA2D5B" w:rsidRPr="00FA2D5B" w:rsidRDefault="00FA2D5B" w:rsidP="00FA2D5B"/>
    <w:p w14:paraId="6BFFB081" w14:textId="1BB76043" w:rsidR="002758E9" w:rsidRDefault="002758E9" w:rsidP="00216905">
      <w:pPr>
        <w:spacing w:line="360" w:lineRule="auto"/>
        <w:ind w:firstLine="576"/>
        <w:rPr>
          <w:noProof/>
        </w:rPr>
      </w:pPr>
      <w:bookmarkStart w:id="12" w:name="_Hlk6188018"/>
      <w:r w:rsidRPr="002758E9">
        <w:rPr>
          <w:noProof/>
        </w:rPr>
        <w:t>Security awareness tools help security analysts to protect an institution's sensitive and mission-critical data from being stolen, damaged</w:t>
      </w:r>
      <w:r w:rsidR="00E41742">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1BD7A1AE" w14:textId="196814CE"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B847CCD"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05CCCD96" w14:textId="77777777" w:rsidR="007F3FCF" w:rsidRDefault="000B221A" w:rsidP="001E5990">
      <w:pPr>
        <w:spacing w:line="360" w:lineRule="auto"/>
        <w:ind w:firstLine="576"/>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629F7758" w14:textId="19368E2A" w:rsidR="007F3FCF" w:rsidRDefault="007F3FCF" w:rsidP="001E5990">
      <w:pPr>
        <w:spacing w:line="360" w:lineRule="auto"/>
        <w:ind w:firstLine="576"/>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4CEFAE82">
                <wp:simplePos x="0" y="0"/>
                <wp:positionH relativeFrom="page">
                  <wp:posOffset>1276350</wp:posOffset>
                </wp:positionH>
                <wp:positionV relativeFrom="paragraph">
                  <wp:posOffset>4881880</wp:posOffset>
                </wp:positionV>
                <wp:extent cx="5215890" cy="182880"/>
                <wp:effectExtent l="0" t="0" r="3810" b="7620"/>
                <wp:wrapTopAndBottom/>
                <wp:docPr id="36" name="Metin Kutusu 36"/>
                <wp:cNvGraphicFramePr/>
                <a:graphic xmlns:a="http://schemas.openxmlformats.org/drawingml/2006/main">
                  <a:graphicData uri="http://schemas.microsoft.com/office/word/2010/wordprocessingShape">
                    <wps:wsp>
                      <wps:cNvSpPr txBox="1"/>
                      <wps:spPr>
                        <a:xfrm>
                          <a:off x="0" y="0"/>
                          <a:ext cx="5215890" cy="182880"/>
                        </a:xfrm>
                        <a:prstGeom prst="rect">
                          <a:avLst/>
                        </a:prstGeom>
                        <a:solidFill>
                          <a:prstClr val="white"/>
                        </a:solidFill>
                        <a:ln>
                          <a:noFill/>
                        </a:ln>
                      </wps:spPr>
                      <wps:txbx>
                        <w:txbxContent>
                          <w:p w14:paraId="09FDA762" w14:textId="77967076" w:rsidR="00583CFB" w:rsidRPr="00695A01" w:rsidRDefault="00583CFB" w:rsidP="000C162D">
                            <w:pPr>
                              <w:pStyle w:val="ResimYazs"/>
                              <w:rPr>
                                <w:noProof/>
                                <w:sz w:val="24"/>
                                <w:szCs w:val="20"/>
                                <w:lang w:val="tr-TR"/>
                              </w:rPr>
                            </w:pPr>
                            <w:bookmarkStart w:id="14" w:name="_Toc8858393"/>
                            <w:r>
                              <w:t xml:space="preserve">Figure </w:t>
                            </w:r>
                            <w:r>
                              <w:fldChar w:fldCharType="begin"/>
                            </w:r>
                            <w:r>
                              <w:instrText xml:space="preserve"> SEQ Figure \* ARABIC </w:instrText>
                            </w:r>
                            <w:r>
                              <w:fldChar w:fldCharType="separate"/>
                            </w:r>
                            <w:r w:rsidR="00423167">
                              <w:rPr>
                                <w:noProof/>
                              </w:rPr>
                              <w:t>1</w:t>
                            </w:r>
                            <w:r>
                              <w:fldChar w:fldCharType="end"/>
                            </w:r>
                            <w:r>
                              <w:t xml:space="preserve">: </w:t>
                            </w:r>
                            <w:r w:rsidRPr="00F829D0">
                              <w:t>Tweets in Turkish After the Turk</w:t>
                            </w:r>
                            <w:r>
                              <w:t>t</w:t>
                            </w:r>
                            <w:r w:rsidRPr="00F829D0">
                              <w: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100.5pt;margin-top:384.4pt;width:410.7pt;height:14.4pt;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JkNgIAAGYEAAAOAAAAZHJzL2Uyb0RvYy54bWysVMFu2zAMvQ/YPwi6L04ytMiMOEWWIsOw&#10;rC2QDj0rshwLkERNomN3Xz/KjtOt22nYRaZIitJ7j/TyprOGnVSIGlzBZ5MpZ8pJKLU7Fvzb4/bd&#10;grOIwpXCgFMFf1aR36zevlm2PldzqMGUKjAq4mLe+oLXiD7PsihrZUWcgFeOghUEK5C24ZiVQbRU&#10;3ZpsPp1eZy2E0geQKkby3g5BvurrV5WSeF9VUSEzBae3Yb+Gfj2kNVstRX4Mwtdanp8h/uEVVmhH&#10;l15K3QoUrAn6j1JWywARKpxIsBlUlZaqx0BoZtNXaPa18KrHQuREf6Ep/r+y8u70EJguC/7+mjMn&#10;LGn0VaF27EuDTWwYuYmj1secUveekrH7CB1pPfojORP0rgo2fQkUozix/XxhWHXIJDmv5rOrxQcK&#10;SYrNFvPFopcgezntQ8RPCixLRsEDKdgTK067iPQSSh1T0mURjC632pi0SYGNCewkSO221qjSG+nE&#10;b1nGpVwH6dQQTp4sQRygJAu7Q3fGfYDymWAHGJonernVdNFORHwQgbqF4NAE4D0tlYG24HC2OKsh&#10;/PibP+WTiBTlrKXuK3j83oigODOfHcmbWnU0wmgcRsM1dgMEcUaz5WVv0oGAZjSrAPaJBmOdbqGQ&#10;cJLuKjiO5gaHGaDBkmq97pOoIb3Andt7mUqPhD52TyL4sxxIQt7B2Jcif6XKkDvQu24QKt1Llggd&#10;WDzzTM3c63IevDQtv+77rJffw+onAAAA//8DAFBLAwQUAAYACAAAACEAHeT9PeEAAAAMAQAADwAA&#10;AGRycy9kb3ducmV2LnhtbEyPwU7DMAyG70i8Q2QkLogli1A3StMJNrjBYWPa2WtCW9E4VZKu3duT&#10;ndjR9q/f31esJtuxk/GhdaRgPhPADFVOt1Qr2H9/PC6BhYiksXNkFJxNgFV5e1Ngrt1IW3PaxZql&#10;Ego5Kmhi7HPOQ9UYi2HmekPp9uO8xZhGX3PtcUzltuNSiIxbbCl9aLA368ZUv7vBKsg2fhi3tH7Y&#10;7N8/8auv5eHtfFDq/m56fQEWzRT/w3DBT+hQJqajG0gH1imQYp5cooJFtkwOl4SQ8gnYMa2eFxnw&#10;suDXEuUfAAAA//8DAFBLAQItABQABgAIAAAAIQC2gziS/gAAAOEBAAATAAAAAAAAAAAAAAAAAAAA&#10;AABbQ29udGVudF9UeXBlc10ueG1sUEsBAi0AFAAGAAgAAAAhADj9If/WAAAAlAEAAAsAAAAAAAAA&#10;AAAAAAAALwEAAF9yZWxzLy5yZWxzUEsBAi0AFAAGAAgAAAAhAGtBQmQ2AgAAZgQAAA4AAAAAAAAA&#10;AAAAAAAALgIAAGRycy9lMm9Eb2MueG1sUEsBAi0AFAAGAAgAAAAhAB3k/T3hAAAADAEAAA8AAAAA&#10;AAAAAAAAAAAAkAQAAGRycy9kb3ducmV2LnhtbFBLBQYAAAAABAAEAPMAAACeBQAAAAA=&#10;" stroked="f">
                <v:textbox inset="0,0,0,0">
                  <w:txbxContent>
                    <w:p w14:paraId="09FDA762" w14:textId="77967076" w:rsidR="00583CFB" w:rsidRPr="00695A01" w:rsidRDefault="00583CFB" w:rsidP="000C162D">
                      <w:pPr>
                        <w:pStyle w:val="ResimYazs"/>
                        <w:rPr>
                          <w:noProof/>
                          <w:sz w:val="24"/>
                          <w:szCs w:val="20"/>
                          <w:lang w:val="tr-TR"/>
                        </w:rPr>
                      </w:pPr>
                      <w:bookmarkStart w:id="15" w:name="_Toc8858393"/>
                      <w:r>
                        <w:t xml:space="preserve">Figure </w:t>
                      </w:r>
                      <w:r>
                        <w:fldChar w:fldCharType="begin"/>
                      </w:r>
                      <w:r>
                        <w:instrText xml:space="preserve"> SEQ Figure \* ARABIC </w:instrText>
                      </w:r>
                      <w:r>
                        <w:fldChar w:fldCharType="separate"/>
                      </w:r>
                      <w:r w:rsidR="00423167">
                        <w:rPr>
                          <w:noProof/>
                        </w:rPr>
                        <w:t>1</w:t>
                      </w:r>
                      <w:r>
                        <w:fldChar w:fldCharType="end"/>
                      </w:r>
                      <w:r>
                        <w:t xml:space="preserve">: </w:t>
                      </w:r>
                      <w:r w:rsidRPr="00F829D0">
                        <w:t>Tweets in Turkish After the Turk</w:t>
                      </w:r>
                      <w:r>
                        <w:t>t</w:t>
                      </w:r>
                      <w:r w:rsidRPr="00F829D0">
                        <w:t>rust Vulnerability Announcement on 3 January 2013</w:t>
                      </w:r>
                      <w:bookmarkEnd w:id="15"/>
                    </w:p>
                  </w:txbxContent>
                </v:textbox>
                <w10:wrap type="topAndBottom" anchorx="page"/>
              </v:shape>
            </w:pict>
          </mc:Fallback>
        </mc:AlternateContent>
      </w:r>
      <w:r>
        <w:rPr>
          <w:noProof/>
          <w:lang w:val="tr-TR"/>
        </w:rPr>
        <w:drawing>
          <wp:anchor distT="0" distB="0" distL="114300" distR="114300" simplePos="0" relativeHeight="251905024" behindDoc="0" locked="0" layoutInCell="1" allowOverlap="1" wp14:anchorId="3BE29306" wp14:editId="574353B8">
            <wp:simplePos x="0" y="0"/>
            <wp:positionH relativeFrom="margin">
              <wp:posOffset>811530</wp:posOffset>
            </wp:positionH>
            <wp:positionV relativeFrom="paragraph">
              <wp:posOffset>19050</wp:posOffset>
            </wp:positionV>
            <wp:extent cx="3858260" cy="4926330"/>
            <wp:effectExtent l="19050" t="19050" r="27940" b="266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58260" cy="49263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83CA55D" w14:textId="6D48C4EB" w:rsidR="000C162D" w:rsidRDefault="00AE69F3" w:rsidP="001E5990">
      <w:pPr>
        <w:spacing w:line="360" w:lineRule="auto"/>
        <w:ind w:firstLine="576"/>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6F1B6BA6" w14:textId="3F157452" w:rsidR="000C162D" w:rsidRPr="007E1CF6" w:rsidRDefault="000C162D" w:rsidP="006B03FA">
      <w:pPr>
        <w:spacing w:line="360" w:lineRule="auto"/>
        <w:ind w:firstLine="576"/>
        <w:rPr>
          <w:noProof/>
        </w:rPr>
      </w:pPr>
    </w:p>
    <w:p w14:paraId="4703F26F" w14:textId="3A115D94" w:rsidR="000C162D" w:rsidRPr="005C1DAF" w:rsidRDefault="003C38B5" w:rsidP="000C162D">
      <w:pPr>
        <w:spacing w:line="360" w:lineRule="auto"/>
        <w:ind w:firstLine="576"/>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7D787392" w14:textId="40DA505B" w:rsidR="000C162D" w:rsidRDefault="000C162D" w:rsidP="000C162D">
      <w:pPr>
        <w:spacing w:line="360" w:lineRule="auto"/>
        <w:ind w:firstLine="576"/>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733FF1D4" w:rsidR="00583CFB" w:rsidRPr="009D4719" w:rsidRDefault="00583CFB" w:rsidP="00776B01">
                            <w:pPr>
                              <w:pStyle w:val="ResimYazs"/>
                              <w:rPr>
                                <w:noProof/>
                                <w:sz w:val="24"/>
                                <w:szCs w:val="20"/>
                              </w:rPr>
                            </w:pPr>
                            <w:bookmarkStart w:id="16" w:name="_Toc8858394"/>
                            <w:r>
                              <w:t xml:space="preserve">Figure </w:t>
                            </w:r>
                            <w:r>
                              <w:fldChar w:fldCharType="begin"/>
                            </w:r>
                            <w:r>
                              <w:instrText xml:space="preserve"> SEQ Figure \* ARABIC </w:instrText>
                            </w:r>
                            <w:r>
                              <w:fldChar w:fldCharType="separate"/>
                            </w:r>
                            <w:r w:rsidR="00423167">
                              <w:rPr>
                                <w:noProof/>
                              </w:rPr>
                              <w:t>2</w:t>
                            </w:r>
                            <w:r>
                              <w:fldChar w:fldCharType="end"/>
                            </w:r>
                            <w:r>
                              <w:t xml:space="preserve">: </w:t>
                            </w:r>
                            <w:r w:rsidRPr="007D1292">
                              <w:t>Hürriyet Newspaper News after the Turktrust SSL Vulnerability is Detected</w:t>
                            </w:r>
                            <w:bookmarkEnd w:id="16"/>
                          </w:p>
                          <w:p w14:paraId="071CEDA0" w14:textId="77777777" w:rsidR="00583CFB" w:rsidRPr="009D4719" w:rsidRDefault="00583CFB"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733FF1D4" w:rsidR="00583CFB" w:rsidRPr="009D4719" w:rsidRDefault="00583CFB" w:rsidP="00776B01">
                      <w:pPr>
                        <w:pStyle w:val="ResimYazs"/>
                        <w:rPr>
                          <w:noProof/>
                          <w:sz w:val="24"/>
                          <w:szCs w:val="20"/>
                        </w:rPr>
                      </w:pPr>
                      <w:bookmarkStart w:id="17" w:name="_Toc8858394"/>
                      <w:r>
                        <w:t xml:space="preserve">Figure </w:t>
                      </w:r>
                      <w:r>
                        <w:fldChar w:fldCharType="begin"/>
                      </w:r>
                      <w:r>
                        <w:instrText xml:space="preserve"> SEQ Figure \* ARABIC </w:instrText>
                      </w:r>
                      <w:r>
                        <w:fldChar w:fldCharType="separate"/>
                      </w:r>
                      <w:r w:rsidR="00423167">
                        <w:rPr>
                          <w:noProof/>
                        </w:rPr>
                        <w:t>2</w:t>
                      </w:r>
                      <w:r>
                        <w:fldChar w:fldCharType="end"/>
                      </w:r>
                      <w:r>
                        <w:t xml:space="preserve">: </w:t>
                      </w:r>
                      <w:r w:rsidRPr="007D1292">
                        <w:t>Hürriyet Newspaper News after the Turktrust SSL Vulnerability is Detected</w:t>
                      </w:r>
                      <w:bookmarkEnd w:id="17"/>
                    </w:p>
                    <w:p w14:paraId="071CEDA0" w14:textId="77777777" w:rsidR="00583CFB" w:rsidRPr="009D4719" w:rsidRDefault="00583CFB" w:rsidP="00776B01">
                      <w:pPr>
                        <w:pStyle w:val="ResimYazs"/>
                        <w:rPr>
                          <w:noProof/>
                          <w:sz w:val="24"/>
                          <w:szCs w:val="20"/>
                        </w:rPr>
                      </w:pPr>
                    </w:p>
                  </w:txbxContent>
                </v:textbox>
                <w10:wrap type="topAndBottom" anchorx="margin"/>
              </v:shape>
            </w:pict>
          </mc:Fallback>
        </mc:AlternateContent>
      </w:r>
    </w:p>
    <w:p w14:paraId="449E2F38" w14:textId="190281ED"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18" w:name="_Toc8858423"/>
      <w:r>
        <w:rPr>
          <w:noProof/>
        </w:rPr>
        <w:t xml:space="preserve">Research Question and </w:t>
      </w:r>
      <w:r w:rsidR="00E214B1" w:rsidRPr="007E1CF6">
        <w:rPr>
          <w:noProof/>
        </w:rPr>
        <w:t>Objectives</w:t>
      </w:r>
      <w:bookmarkEnd w:id="18"/>
    </w:p>
    <w:p w14:paraId="1A0A8A2D" w14:textId="77777777" w:rsidR="00FA2D5B" w:rsidRPr="00FA2D5B" w:rsidRDefault="00FA2D5B" w:rsidP="00FA2D5B"/>
    <w:p w14:paraId="71BAAF51" w14:textId="55ACB401" w:rsidR="00374BEB"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5D826E17" w14:textId="720D5F39" w:rsidR="00561A82" w:rsidRPr="007E1CF6" w:rsidRDefault="00561A82" w:rsidP="0090419B">
      <w:pPr>
        <w:pStyle w:val="ListeParagraf"/>
        <w:numPr>
          <w:ilvl w:val="0"/>
          <w:numId w:val="9"/>
        </w:numPr>
        <w:spacing w:line="360" w:lineRule="auto"/>
        <w:rPr>
          <w:noProof/>
        </w:rPr>
      </w:pPr>
      <w:r w:rsidRPr="00561A82">
        <w:rPr>
          <w:noProof/>
        </w:rPr>
        <w:t xml:space="preserve">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Pr="00561A82">
        <w:rPr>
          <w:noProof/>
        </w:rPr>
        <w:t xml:space="preserve"> is our research question. This thesis also answers this research question by proposing a methodology and its implementation.</w:t>
      </w:r>
    </w:p>
    <w:p w14:paraId="24AB1938" w14:textId="5B530FE5" w:rsidR="00374BEB" w:rsidRDefault="00C94939" w:rsidP="0090419B">
      <w:pPr>
        <w:pStyle w:val="ListeParagraf"/>
        <w:numPr>
          <w:ilvl w:val="0"/>
          <w:numId w:val="9"/>
        </w:numPr>
        <w:spacing w:line="360" w:lineRule="auto"/>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90419B">
      <w:pPr>
        <w:pStyle w:val="ListeParagraf"/>
        <w:numPr>
          <w:ilvl w:val="0"/>
          <w:numId w:val="9"/>
        </w:numPr>
        <w:spacing w:line="360" w:lineRule="auto"/>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90419B">
      <w:pPr>
        <w:pStyle w:val="ListeParagraf"/>
        <w:numPr>
          <w:ilvl w:val="0"/>
          <w:numId w:val="9"/>
        </w:numPr>
        <w:spacing w:line="360" w:lineRule="auto"/>
        <w:rPr>
          <w:noProof/>
        </w:rPr>
      </w:pPr>
      <w:r>
        <w:rPr>
          <w:noProof/>
        </w:rPr>
        <w:lastRenderedPageBreak/>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90419B">
      <w:pPr>
        <w:pStyle w:val="ListeParagraf"/>
        <w:numPr>
          <w:ilvl w:val="0"/>
          <w:numId w:val="9"/>
        </w:numPr>
        <w:spacing w:line="360" w:lineRule="auto"/>
        <w:rPr>
          <w:noProof/>
        </w:rPr>
      </w:pPr>
      <w:r>
        <w:rPr>
          <w:noProof/>
        </w:rPr>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14646F77" w:rsidR="007C488C" w:rsidRDefault="00C94939" w:rsidP="0090419B">
      <w:pPr>
        <w:pStyle w:val="ListeParagraf"/>
        <w:numPr>
          <w:ilvl w:val="0"/>
          <w:numId w:val="9"/>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w:t>
      </w:r>
      <w:r w:rsidR="00E41742">
        <w:rPr>
          <w:noProof/>
        </w:rPr>
        <w:t>,</w:t>
      </w:r>
      <w:r w:rsidR="007C488C">
        <w:rPr>
          <w:noProof/>
        </w:rPr>
        <w:t xml:space="preserve"> and so on.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6F01ECA2" w14:textId="493BEFD6" w:rsidR="00732724" w:rsidRPr="007E1CF6" w:rsidRDefault="00C94939" w:rsidP="0090419B">
      <w:pPr>
        <w:pStyle w:val="ListeParagraf"/>
        <w:numPr>
          <w:ilvl w:val="0"/>
          <w:numId w:val="9"/>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A3FA1F6" w14:textId="21639ED7" w:rsidR="006F34C7" w:rsidRDefault="006F34C7" w:rsidP="006F34C7">
      <w:pPr>
        <w:pStyle w:val="Balk2"/>
        <w:rPr>
          <w:noProof/>
        </w:rPr>
      </w:pPr>
      <w:bookmarkStart w:id="19" w:name="_Toc8858424"/>
      <w:r w:rsidRPr="007E1CF6">
        <w:rPr>
          <w:noProof/>
        </w:rPr>
        <w:t>Use Cases</w:t>
      </w:r>
      <w:bookmarkEnd w:id="19"/>
    </w:p>
    <w:p w14:paraId="05D16451" w14:textId="77777777" w:rsidR="00FA2D5B" w:rsidRPr="00FA2D5B" w:rsidRDefault="00FA2D5B" w:rsidP="00FA2D5B"/>
    <w:p w14:paraId="198703A6" w14:textId="7ED1B640" w:rsidR="00FA2D5B" w:rsidRDefault="00317F3C" w:rsidP="00277F62">
      <w:pPr>
        <w:spacing w:line="360" w:lineRule="auto"/>
        <w:ind w:firstLine="576"/>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proofErr w:type="gramStart"/>
      <w:r w:rsidR="002756AD">
        <w:t>language</w:t>
      </w:r>
      <w:r w:rsidR="00F01461">
        <w:t>-</w:t>
      </w:r>
      <w:r w:rsidR="002756AD">
        <w:t>specific</w:t>
      </w:r>
      <w:proofErr w:type="gramEnd"/>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w:t>
      </w:r>
      <w:r w:rsidR="002756AD">
        <w:lastRenderedPageBreak/>
        <w:t xml:space="preserve">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proofErr w:type="gramStart"/>
      <w:r w:rsidR="004F248B">
        <w:t>has to</w:t>
      </w:r>
      <w:proofErr w:type="gramEnd"/>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0" w:name="_Toc8858425"/>
      <w:r w:rsidRPr="007E1CF6">
        <w:rPr>
          <w:noProof/>
        </w:rPr>
        <w:t>Outline</w:t>
      </w:r>
      <w:bookmarkEnd w:id="20"/>
    </w:p>
    <w:p w14:paraId="68570487" w14:textId="77777777" w:rsidR="00FA2D5B" w:rsidRPr="00FA2D5B" w:rsidRDefault="00FA2D5B" w:rsidP="00FA2D5B"/>
    <w:p w14:paraId="38B70549" w14:textId="4266BC1E" w:rsidR="00D248B6" w:rsidRDefault="00D248B6" w:rsidP="0090419B">
      <w:pPr>
        <w:pStyle w:val="ListeParagraf"/>
        <w:numPr>
          <w:ilvl w:val="0"/>
          <w:numId w:val="10"/>
        </w:numPr>
        <w:spacing w:line="360" w:lineRule="auto"/>
        <w:rPr>
          <w:noProof/>
        </w:rPr>
      </w:pPr>
      <w:r>
        <w:rPr>
          <w:noProof/>
        </w:rPr>
        <w:t xml:space="preserve">Chapter 2 </w:t>
      </w:r>
      <w:r w:rsidR="004F248B">
        <w:rPr>
          <w:noProof/>
        </w:rPr>
        <w:t>presents</w:t>
      </w:r>
      <w:r>
        <w:rPr>
          <w:noProof/>
        </w:rPr>
        <w:t xml:space="preserve"> background information</w:t>
      </w:r>
      <w:r w:rsidR="004F248B">
        <w:rPr>
          <w:noProof/>
        </w:rPr>
        <w:t xml:space="preserve"> for the thesis</w:t>
      </w:r>
      <w:r>
        <w:rPr>
          <w:noProof/>
        </w:rPr>
        <w:t xml:space="preserve">. </w:t>
      </w:r>
      <w:r w:rsidR="004F248B">
        <w:rPr>
          <w:noProof/>
        </w:rPr>
        <w:t>A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4F248B">
        <w:rPr>
          <w:noProof/>
        </w:rPr>
        <w:t>presented in this chapter.</w:t>
      </w:r>
    </w:p>
    <w:p w14:paraId="0B68158E" w14:textId="59CD9263" w:rsidR="00D248B6" w:rsidRDefault="00D248B6" w:rsidP="0090419B">
      <w:pPr>
        <w:pStyle w:val="ListeParagraf"/>
        <w:numPr>
          <w:ilvl w:val="0"/>
          <w:numId w:val="10"/>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90419B">
      <w:pPr>
        <w:pStyle w:val="ListeParagraf"/>
        <w:numPr>
          <w:ilvl w:val="0"/>
          <w:numId w:val="10"/>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90419B">
      <w:pPr>
        <w:pStyle w:val="ListeParagraf"/>
        <w:numPr>
          <w:ilvl w:val="0"/>
          <w:numId w:val="10"/>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90419B">
      <w:pPr>
        <w:pStyle w:val="ListeParagraf"/>
        <w:numPr>
          <w:ilvl w:val="0"/>
          <w:numId w:val="10"/>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90419B">
      <w:pPr>
        <w:pStyle w:val="ListeParagraf"/>
        <w:numPr>
          <w:ilvl w:val="0"/>
          <w:numId w:val="10"/>
        </w:numPr>
        <w:spacing w:line="360" w:lineRule="auto"/>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8858426"/>
      <w:r w:rsidRPr="007E1CF6">
        <w:rPr>
          <w:noProof/>
          <w:szCs w:val="24"/>
        </w:rPr>
        <w:t>BACKGROUND INFORMATION</w:t>
      </w:r>
      <w:bookmarkEnd w:id="21"/>
    </w:p>
    <w:p w14:paraId="6BF8906D" w14:textId="2CECDC7E" w:rsidR="00D34556" w:rsidRDefault="00534A29" w:rsidP="00542B1E">
      <w:pPr>
        <w:pStyle w:val="Balk2"/>
        <w:rPr>
          <w:noProof/>
        </w:rPr>
      </w:pPr>
      <w:bookmarkStart w:id="22" w:name="_Toc8858427"/>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2"/>
    </w:p>
    <w:p w14:paraId="38DC44A4" w14:textId="77777777" w:rsidR="00FA2D5B" w:rsidRPr="00FA2D5B" w:rsidRDefault="00FA2D5B" w:rsidP="00FA2D5B"/>
    <w:p w14:paraId="4299384C" w14:textId="4CCE2B6B" w:rsidR="004F25AD" w:rsidRDefault="004F25AD" w:rsidP="00216905">
      <w:pPr>
        <w:spacing w:line="360" w:lineRule="auto"/>
        <w:ind w:firstLine="576"/>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7C4C938" w:rsidR="00E63315" w:rsidRPr="007E1CF6" w:rsidRDefault="00866B8F" w:rsidP="00216905">
      <w:pPr>
        <w:spacing w:line="360" w:lineRule="auto"/>
        <w:ind w:firstLine="576"/>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295F2E8D" w14:textId="32F3C4B5" w:rsidR="008C7A41" w:rsidRDefault="00952028" w:rsidP="00216905">
      <w:pPr>
        <w:spacing w:line="360" w:lineRule="auto"/>
        <w:ind w:firstLine="576"/>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709FF2B1" w:rsidR="00583CFB" w:rsidRPr="00E4744A" w:rsidRDefault="00583CFB" w:rsidP="009B66BC">
                            <w:pPr>
                              <w:pStyle w:val="ResimYazs"/>
                              <w:rPr>
                                <w:noProof/>
                                <w:sz w:val="24"/>
                                <w:szCs w:val="20"/>
                              </w:rPr>
                            </w:pPr>
                            <w:bookmarkStart w:id="23" w:name="_Toc8858395"/>
                            <w:r>
                              <w:t xml:space="preserve">Figure </w:t>
                            </w:r>
                            <w:r>
                              <w:fldChar w:fldCharType="begin"/>
                            </w:r>
                            <w:r>
                              <w:instrText xml:space="preserve"> SEQ Figure \* ARABIC </w:instrText>
                            </w:r>
                            <w:r>
                              <w:fldChar w:fldCharType="separate"/>
                            </w:r>
                            <w:r w:rsidR="00423167">
                              <w:rPr>
                                <w:noProof/>
                              </w:rPr>
                              <w:t>3</w:t>
                            </w:r>
                            <w:r>
                              <w:fldChar w:fldCharType="end"/>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709FF2B1" w:rsidR="00583CFB" w:rsidRPr="00E4744A" w:rsidRDefault="00583CFB" w:rsidP="009B66BC">
                      <w:pPr>
                        <w:pStyle w:val="ResimYazs"/>
                        <w:rPr>
                          <w:noProof/>
                          <w:sz w:val="24"/>
                          <w:szCs w:val="20"/>
                        </w:rPr>
                      </w:pPr>
                      <w:bookmarkStart w:id="24" w:name="_Toc8858395"/>
                      <w:r>
                        <w:t xml:space="preserve">Figure </w:t>
                      </w:r>
                      <w:r>
                        <w:fldChar w:fldCharType="begin"/>
                      </w:r>
                      <w:r>
                        <w:instrText xml:space="preserve"> SEQ Figure \* ARABIC </w:instrText>
                      </w:r>
                      <w:r>
                        <w:fldChar w:fldCharType="separate"/>
                      </w:r>
                      <w:r w:rsidR="00423167">
                        <w:rPr>
                          <w:noProof/>
                        </w:rPr>
                        <w:t>3</w:t>
                      </w:r>
                      <w:r>
                        <w:fldChar w:fldCharType="end"/>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D87155">
      <w:pPr>
        <w:spacing w:line="360" w:lineRule="auto"/>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5" w:name="_Toc8858428"/>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525BB218" w14:textId="1CF9B725" w:rsidR="00FA2D5B" w:rsidRDefault="007E6958" w:rsidP="00A85C7E">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4828F9D6" w14:textId="06B5E33D" w:rsidR="00FA2D5B" w:rsidRPr="007E1CF6" w:rsidRDefault="00F462D3" w:rsidP="00805071">
      <w:pPr>
        <w:spacing w:line="360" w:lineRule="auto"/>
        <w:rPr>
          <w:noProof/>
        </w:rPr>
      </w:pPr>
      <w:r>
        <w:rPr>
          <w:noProof/>
        </w:rPr>
        <w:lastRenderedPageBreak/>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xml:space="preserve">. According to </w:t>
      </w:r>
      <w:r w:rsidR="00E41742">
        <w:rPr>
          <w:noProof/>
        </w:rPr>
        <w:t xml:space="preserve">the </w:t>
      </w:r>
      <w:r w:rsidR="00D87155">
        <w:rPr>
          <w:noProof/>
        </w:rPr>
        <w:t>data-flair website, “</w:t>
      </w:r>
      <w:r w:rsidRPr="00F462D3">
        <w:rPr>
          <w:noProof/>
        </w:rPr>
        <w:t>The role of NLP in text mining is to 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56183370" w:rsidR="00583CFB" w:rsidRPr="005875B2" w:rsidRDefault="00583CFB" w:rsidP="009B66BC">
                            <w:pPr>
                              <w:pStyle w:val="ResimYazs"/>
                              <w:rPr>
                                <w:noProof/>
                                <w:sz w:val="24"/>
                                <w:szCs w:val="20"/>
                              </w:rPr>
                            </w:pPr>
                            <w:bookmarkStart w:id="27" w:name="_Toc8858396"/>
                            <w:r>
                              <w:t xml:space="preserve">Figure </w:t>
                            </w:r>
                            <w:r>
                              <w:fldChar w:fldCharType="begin"/>
                            </w:r>
                            <w:r>
                              <w:instrText xml:space="preserve"> SEQ Figure \* ARABIC </w:instrText>
                            </w:r>
                            <w:r>
                              <w:fldChar w:fldCharType="separate"/>
                            </w:r>
                            <w:r w:rsidR="00423167">
                              <w:rPr>
                                <w:noProof/>
                              </w:rPr>
                              <w:t>4</w:t>
                            </w:r>
                            <w:r>
                              <w:fldChar w:fldCharType="end"/>
                            </w:r>
                            <w:r>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56183370" w:rsidR="00583CFB" w:rsidRPr="005875B2" w:rsidRDefault="00583CFB" w:rsidP="009B66BC">
                      <w:pPr>
                        <w:pStyle w:val="ResimYazs"/>
                        <w:rPr>
                          <w:noProof/>
                          <w:sz w:val="24"/>
                          <w:szCs w:val="20"/>
                        </w:rPr>
                      </w:pPr>
                      <w:bookmarkStart w:id="28" w:name="_Toc8858396"/>
                      <w:r>
                        <w:t xml:space="preserve">Figure </w:t>
                      </w:r>
                      <w:r>
                        <w:fldChar w:fldCharType="begin"/>
                      </w:r>
                      <w:r>
                        <w:instrText xml:space="preserve"> SEQ Figure \* ARABIC </w:instrText>
                      </w:r>
                      <w:r>
                        <w:fldChar w:fldCharType="separate"/>
                      </w:r>
                      <w:r w:rsidR="00423167">
                        <w:rPr>
                          <w:noProof/>
                        </w:rPr>
                        <w:t>4</w:t>
                      </w:r>
                      <w:r>
                        <w:fldChar w:fldCharType="end"/>
                      </w:r>
                      <w:r>
                        <w:rPr>
                          <w:lang w:val="tr-TR"/>
                        </w:rPr>
                        <w:t>:</w:t>
                      </w:r>
                      <w:r>
                        <w:t xml:space="preserve"> </w:t>
                      </w:r>
                      <w:r w:rsidRPr="00F37E1F">
                        <w:t>A Simple diagram to explain what NLP does.</w:t>
                      </w:r>
                      <w:bookmarkEnd w:id="28"/>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29" w:name="_Toc8858429"/>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0D8DA9D4" w14:textId="28DC3A6B" w:rsidR="00FA2D5B" w:rsidRDefault="00E04CAE" w:rsidP="00DF2F80">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Text mining vs data mining: discover the differences -,” n.d.)</w:t>
      </w:r>
      <w:r w:rsidR="00F94711">
        <w:rPr>
          <w:noProof/>
        </w:rPr>
        <w:fldChar w:fldCharType="end"/>
      </w:r>
      <w:r w:rsidR="00F94711">
        <w:rPr>
          <w:noProof/>
        </w:rPr>
        <w:t xml:space="preserve"> </w:t>
      </w:r>
      <w:r w:rsidR="00D56DB3">
        <w:rPr>
          <w:noProof/>
        </w:rPr>
        <w:t>A</w:t>
      </w:r>
      <w:r w:rsidR="00F94711">
        <w:rPr>
          <w:noProof/>
        </w:rPr>
        <w:t xml:space="preserve">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7526015" w14:textId="4D2E604D" w:rsidR="00D87155" w:rsidRPr="007E1CF6" w:rsidRDefault="00DF2F80" w:rsidP="00DF2F80">
      <w:pPr>
        <w:spacing w:line="360" w:lineRule="auto"/>
        <w:ind w:firstLine="576"/>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1" w:name="_Toc8858430"/>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8858431"/>
      <w:r w:rsidRPr="003B5DAA">
        <w:t>What is Twitter?</w:t>
      </w:r>
      <w:bookmarkEnd w:id="32"/>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07313B20"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22C00AEB" w:rsidR="00FA2D5B" w:rsidRDefault="00C869F4" w:rsidP="00A43579">
      <w:pPr>
        <w:spacing w:line="360" w:lineRule="auto"/>
        <w:ind w:firstLine="720"/>
        <w:rPr>
          <w:noProof/>
        </w:rPr>
      </w:pPr>
      <w:r w:rsidRPr="007E1CF6">
        <w:rPr>
          <w:noProof/>
        </w:rPr>
        <w:lastRenderedPageBreak/>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7D238AB5" w14:textId="3C6FAF04" w:rsidR="009C0833" w:rsidRDefault="00C042E6" w:rsidP="00A43579">
      <w:pPr>
        <w:spacing w:line="360" w:lineRule="auto"/>
        <w:ind w:firstLine="720"/>
        <w:rPr>
          <w:noProof/>
        </w:rPr>
      </w:pPr>
      <w:r>
        <w:rPr>
          <w:noProof/>
        </w:rPr>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6842F5C7" w:rsidR="00583CFB" w:rsidRPr="0011316D" w:rsidRDefault="00583CFB" w:rsidP="00C042E6">
                            <w:pPr>
                              <w:pStyle w:val="ResimYazs"/>
                              <w:rPr>
                                <w:noProof/>
                                <w:sz w:val="24"/>
                                <w:szCs w:val="20"/>
                              </w:rPr>
                            </w:pPr>
                            <w:bookmarkStart w:id="33" w:name="_Toc8858397"/>
                            <w:r>
                              <w:t xml:space="preserve">Figure </w:t>
                            </w:r>
                            <w:r>
                              <w:fldChar w:fldCharType="begin"/>
                            </w:r>
                            <w:r>
                              <w:instrText xml:space="preserve"> SEQ Figure \* ARABIC </w:instrText>
                            </w:r>
                            <w:r>
                              <w:fldChar w:fldCharType="separate"/>
                            </w:r>
                            <w:r w:rsidR="00423167">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6842F5C7" w:rsidR="00583CFB" w:rsidRPr="0011316D" w:rsidRDefault="00583CFB" w:rsidP="00C042E6">
                      <w:pPr>
                        <w:pStyle w:val="ResimYazs"/>
                        <w:rPr>
                          <w:noProof/>
                          <w:sz w:val="24"/>
                          <w:szCs w:val="20"/>
                        </w:rPr>
                      </w:pPr>
                      <w:bookmarkStart w:id="34" w:name="_Toc8858397"/>
                      <w:r>
                        <w:t xml:space="preserve">Figure </w:t>
                      </w:r>
                      <w:r>
                        <w:fldChar w:fldCharType="begin"/>
                      </w:r>
                      <w:r>
                        <w:instrText xml:space="preserve"> SEQ Figure \* ARABIC </w:instrText>
                      </w:r>
                      <w:r>
                        <w:fldChar w:fldCharType="separate"/>
                      </w:r>
                      <w:r w:rsidR="00423167">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private direct message</w:t>
      </w:r>
      <w:r w:rsidR="00E41742">
        <w:rPr>
          <w:noProof/>
        </w:rPr>
        <w:t>,</w:t>
      </w:r>
      <w:r w:rsidR="00370C84">
        <w:rPr>
          <w:noProof/>
        </w:rPr>
        <w:t xml:space="preserve"> and so on. </w:t>
      </w:r>
    </w:p>
    <w:p w14:paraId="276D932C" w14:textId="2450B957" w:rsidR="00A51531" w:rsidRDefault="00A05686" w:rsidP="00A41CBE">
      <w:pPr>
        <w:spacing w:line="360" w:lineRule="auto"/>
        <w:rPr>
          <w:noProof/>
        </w:rPr>
      </w:pPr>
      <w:r>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8858432"/>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11D1332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1A3B18A" w14:textId="77777777" w:rsidR="005274A4" w:rsidRDefault="005274A4" w:rsidP="000233D9">
      <w:pPr>
        <w:spacing w:line="360" w:lineRule="auto"/>
        <w:ind w:firstLine="720"/>
        <w:rPr>
          <w:noProof/>
        </w:rPr>
      </w:pPr>
    </w:p>
    <w:p w14:paraId="31C047BC" w14:textId="6504A763" w:rsidR="00427803" w:rsidRPr="007E1CF6" w:rsidRDefault="007263C3" w:rsidP="00DB09E7">
      <w:pPr>
        <w:spacing w:line="360" w:lineRule="auto"/>
        <w:ind w:firstLine="576"/>
        <w:rPr>
          <w:noProof/>
        </w:rPr>
      </w:pPr>
      <w:r w:rsidRPr="007E1CF6">
        <w:rPr>
          <w:noProof/>
        </w:rPr>
        <w:lastRenderedPageBreak/>
        <w:t>T</w:t>
      </w:r>
      <w:r w:rsidR="00427803" w:rsidRPr="007E1CF6">
        <w:rPr>
          <w:noProof/>
        </w:rPr>
        <w:t>witter provides several APIs to get tweets:</w:t>
      </w:r>
    </w:p>
    <w:p w14:paraId="7B4D98D5" w14:textId="015FBCCE"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303BCE22" w:rsidR="00F757F3"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232D56A8" w14:textId="66A3FC99" w:rsidR="00C25D57" w:rsidRDefault="00C25D57" w:rsidP="000233D9">
      <w:pPr>
        <w:spacing w:line="360" w:lineRule="auto"/>
        <w:ind w:firstLine="576"/>
        <w:rPr>
          <w:noProof/>
        </w:rPr>
      </w:pPr>
      <w:bookmarkStart w:id="36"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w:t>
      </w:r>
      <w:r w:rsidR="00E41742">
        <w:rPr>
          <w:noProof/>
        </w:rPr>
        <w:t>,</w:t>
      </w:r>
      <w:r>
        <w:rPr>
          <w:noProof/>
        </w:rPr>
        <w:t xml:space="preserve"> Hurriyet Newspaper is introduced in the following Section.</w:t>
      </w:r>
    </w:p>
    <w:p w14:paraId="34553FEF" w14:textId="324B72C8" w:rsidR="00B144B9" w:rsidRDefault="00A82317" w:rsidP="00A82317">
      <w:pPr>
        <w:pStyle w:val="Balk2"/>
        <w:rPr>
          <w:noProof/>
        </w:rPr>
      </w:pPr>
      <w:bookmarkStart w:id="37" w:name="_Toc8858433"/>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FA2D5B"/>
    <w:p w14:paraId="1CF5F327" w14:textId="4EEF75FC" w:rsidR="00186106" w:rsidRDefault="00186106" w:rsidP="00FA2D5B">
      <w:pPr>
        <w:pStyle w:val="Balk3"/>
        <w:rPr>
          <w:noProof/>
        </w:rPr>
      </w:pPr>
      <w:bookmarkStart w:id="38" w:name="_Toc8858434"/>
      <w:r w:rsidRPr="007E1CF6">
        <w:rPr>
          <w:noProof/>
        </w:rPr>
        <w:t>What is Hurriyet Newspaper?</w:t>
      </w:r>
      <w:bookmarkEnd w:id="38"/>
    </w:p>
    <w:p w14:paraId="538E17F1" w14:textId="77777777" w:rsidR="00FA2D5B" w:rsidRPr="007E1CF6" w:rsidRDefault="00FA2D5B" w:rsidP="00FA2D5B">
      <w:pPr>
        <w:rPr>
          <w:iCs/>
          <w:noProof/>
        </w:rPr>
      </w:pPr>
    </w:p>
    <w:p w14:paraId="76E709BF" w14:textId="5A7EA757"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9" w:name="_Toc8858435"/>
      <w:r w:rsidRPr="00FA2D5B">
        <w:rPr>
          <w:noProof/>
        </w:rPr>
        <w:t>Hurriyet Newspaper API</w:t>
      </w:r>
      <w:bookmarkEnd w:id="39"/>
    </w:p>
    <w:p w14:paraId="0E341073" w14:textId="77777777" w:rsidR="00FA2D5B" w:rsidRPr="007E1CF6" w:rsidRDefault="00FA2D5B" w:rsidP="00FA2D5B">
      <w:pPr>
        <w:ind w:left="720"/>
        <w:rPr>
          <w:iCs/>
          <w:noProof/>
        </w:rPr>
      </w:pPr>
    </w:p>
    <w:p w14:paraId="550FE557" w14:textId="79F0D130" w:rsidR="00CF78A0" w:rsidRDefault="00186106" w:rsidP="00CF78A0">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15E00B61" w14:textId="7CF52D82" w:rsidR="00CF78A0" w:rsidRDefault="00C11DEE" w:rsidP="002F78A6">
      <w:pPr>
        <w:spacing w:line="360" w:lineRule="auto"/>
        <w:ind w:firstLine="720"/>
        <w:rPr>
          <w:iCs/>
          <w:noProof/>
        </w:rPr>
      </w:pPr>
      <w:r w:rsidRPr="00C11DEE">
        <w:rPr>
          <w:iCs/>
          <w:noProof/>
        </w:rPr>
        <w:lastRenderedPageBreak/>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164385">
      <w:pPr>
        <w:spacing w:line="360" w:lineRule="auto"/>
        <w:rPr>
          <w:iCs/>
          <w:noProof/>
        </w:rPr>
      </w:pPr>
    </w:p>
    <w:p w14:paraId="209632DC" w14:textId="3FDA4392" w:rsidR="00837D74" w:rsidRDefault="004650B6" w:rsidP="00FA2D5B">
      <w:pPr>
        <w:pStyle w:val="Balk3"/>
        <w:rPr>
          <w:noProof/>
        </w:rPr>
      </w:pPr>
      <w:bookmarkStart w:id="40" w:name="_Toc8858436"/>
      <w:r w:rsidRPr="007E1CF6">
        <w:rPr>
          <w:noProof/>
        </w:rPr>
        <w:t>What is OData</w:t>
      </w:r>
      <w:bookmarkEnd w:id="40"/>
    </w:p>
    <w:p w14:paraId="335F0F2F" w14:textId="77777777" w:rsidR="00FA2D5B" w:rsidRPr="00FA2D5B" w:rsidRDefault="00FA2D5B" w:rsidP="00FA2D5B"/>
    <w:p w14:paraId="56B20C8F" w14:textId="64DFD4BA" w:rsidR="004650B6" w:rsidRPr="007E1CF6" w:rsidRDefault="004650B6" w:rsidP="002F78A6">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4239714B" w14:textId="03AA9B60" w:rsidR="00593AD1" w:rsidRDefault="00D86051" w:rsidP="002F78A6">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FA2D5B">
      <w:pPr>
        <w:pStyle w:val="Balk3"/>
        <w:rPr>
          <w:noProof/>
        </w:rPr>
      </w:pPr>
      <w:bookmarkStart w:id="41" w:name="_Toc8858437"/>
      <w:r w:rsidRPr="007E1CF6">
        <w:rPr>
          <w:noProof/>
        </w:rPr>
        <w:t>Hürriyet API - OData Usage</w:t>
      </w:r>
      <w:bookmarkEnd w:id="41"/>
    </w:p>
    <w:p w14:paraId="15A4CF79" w14:textId="77777777" w:rsidR="00FA2D5B" w:rsidRPr="007E1CF6" w:rsidRDefault="00FA2D5B" w:rsidP="00FA2D5B">
      <w:pPr>
        <w:ind w:left="720"/>
        <w:rPr>
          <w:iCs/>
          <w:noProof/>
        </w:rPr>
      </w:pPr>
    </w:p>
    <w:p w14:paraId="42860D9C" w14:textId="511A570A" w:rsidR="004650B6" w:rsidRPr="007E1CF6" w:rsidRDefault="004650B6" w:rsidP="002F78A6">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2F78A6">
      <w:pPr>
        <w:spacing w:line="360" w:lineRule="auto"/>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90419B">
      <w:pPr>
        <w:pStyle w:val="ListeParagraf"/>
        <w:numPr>
          <w:ilvl w:val="0"/>
          <w:numId w:val="8"/>
        </w:numPr>
        <w:spacing w:line="360" w:lineRule="auto"/>
        <w:rPr>
          <w:iCs/>
          <w:noProof/>
        </w:rPr>
      </w:pPr>
      <w:r w:rsidRPr="007E1CF6">
        <w:rPr>
          <w:iCs/>
          <w:noProof/>
        </w:rPr>
        <w:t>https://api.hurriyet.com.tr/v1/articles?$select=Title</w:t>
      </w:r>
    </w:p>
    <w:p w14:paraId="35FE9D5F" w14:textId="3DF4BEC3" w:rsidR="004650B6" w:rsidRPr="007E1CF6" w:rsidRDefault="004650B6" w:rsidP="002F78A6">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90419B">
      <w:pPr>
        <w:pStyle w:val="ListeParagraf"/>
        <w:numPr>
          <w:ilvl w:val="0"/>
          <w:numId w:val="8"/>
        </w:numPr>
        <w:spacing w:line="360" w:lineRule="auto"/>
        <w:rPr>
          <w:iCs/>
          <w:noProof/>
        </w:rPr>
      </w:pPr>
      <w:r w:rsidRPr="007E1CF6">
        <w:rPr>
          <w:iCs/>
          <w:noProof/>
        </w:rPr>
        <w:t>https://api.hurriyet.com.tr/v1/articles?$select=Files&amp;$expand=Files</w:t>
      </w:r>
    </w:p>
    <w:p w14:paraId="7A105C7C" w14:textId="0171ADD3" w:rsidR="004650B6" w:rsidRPr="007E1CF6" w:rsidRDefault="004650B6" w:rsidP="002F78A6">
      <w:pPr>
        <w:spacing w:line="360" w:lineRule="auto"/>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90419B">
      <w:pPr>
        <w:pStyle w:val="ListeParagraf"/>
        <w:numPr>
          <w:ilvl w:val="0"/>
          <w:numId w:val="8"/>
        </w:numPr>
        <w:spacing w:line="360" w:lineRule="auto"/>
        <w:rPr>
          <w:iCs/>
          <w:noProof/>
        </w:rPr>
      </w:pPr>
      <w:r w:rsidRPr="007E1CF6">
        <w:rPr>
          <w:iCs/>
          <w:noProof/>
        </w:rPr>
        <w:t>https://api.hurriyet.com.tr/v1/articles?$filter=Path eq '/gundem/'</w:t>
      </w:r>
    </w:p>
    <w:p w14:paraId="3EAF22E4" w14:textId="5FF6FD9C" w:rsidR="004650B6" w:rsidRPr="007E1CF6" w:rsidRDefault="00E230CD" w:rsidP="002F78A6">
      <w:pPr>
        <w:spacing w:line="360" w:lineRule="auto"/>
        <w:ind w:firstLine="360"/>
        <w:rPr>
          <w:iCs/>
          <w:noProof/>
        </w:rPr>
      </w:pPr>
      <w:r>
        <w:rPr>
          <w:iCs/>
          <w:noProof/>
        </w:rPr>
        <w:lastRenderedPageBreak/>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2F78A6">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90419B">
      <w:pPr>
        <w:pStyle w:val="ListeParagraf"/>
        <w:numPr>
          <w:ilvl w:val="0"/>
          <w:numId w:val="8"/>
        </w:numPr>
        <w:spacing w:line="360" w:lineRule="auto"/>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90419B">
      <w:pPr>
        <w:pStyle w:val="ListeParagraf"/>
        <w:numPr>
          <w:ilvl w:val="0"/>
          <w:numId w:val="8"/>
        </w:numPr>
        <w:spacing w:line="360" w:lineRule="auto"/>
        <w:rPr>
          <w:iCs/>
          <w:noProof/>
        </w:rPr>
      </w:pPr>
      <w:r w:rsidRPr="00F548E8">
        <w:rPr>
          <w:iCs/>
          <w:noProof/>
        </w:rPr>
        <w:t>Columns in the system</w:t>
      </w:r>
    </w:p>
    <w:p w14:paraId="390ADAF6" w14:textId="3DFD453C" w:rsidR="004650B6" w:rsidRPr="00F548E8" w:rsidRDefault="004650B6" w:rsidP="0090419B">
      <w:pPr>
        <w:pStyle w:val="ListeParagraf"/>
        <w:numPr>
          <w:ilvl w:val="0"/>
          <w:numId w:val="8"/>
        </w:numPr>
        <w:spacing w:line="360" w:lineRule="auto"/>
        <w:rPr>
          <w:iCs/>
          <w:noProof/>
        </w:rPr>
      </w:pPr>
      <w:r w:rsidRPr="00F548E8">
        <w:rPr>
          <w:iCs/>
          <w:noProof/>
        </w:rPr>
        <w:t>In-system photo galleries</w:t>
      </w:r>
    </w:p>
    <w:p w14:paraId="707EE4B5" w14:textId="53713F63" w:rsidR="004650B6" w:rsidRPr="00F548E8" w:rsidRDefault="004650B6" w:rsidP="0090419B">
      <w:pPr>
        <w:pStyle w:val="ListeParagraf"/>
        <w:numPr>
          <w:ilvl w:val="0"/>
          <w:numId w:val="8"/>
        </w:numPr>
        <w:spacing w:line="360" w:lineRule="auto"/>
        <w:rPr>
          <w:iCs/>
          <w:noProof/>
        </w:rPr>
      </w:pPr>
      <w:r w:rsidRPr="00F548E8">
        <w:rPr>
          <w:iCs/>
          <w:noProof/>
        </w:rPr>
        <w:t>The pages in the system and the pages assigned to the pages</w:t>
      </w:r>
    </w:p>
    <w:p w14:paraId="4F18EFAF" w14:textId="0B1C990D" w:rsidR="004650B6" w:rsidRPr="00F548E8" w:rsidRDefault="004650B6" w:rsidP="0090419B">
      <w:pPr>
        <w:pStyle w:val="ListeParagraf"/>
        <w:numPr>
          <w:ilvl w:val="0"/>
          <w:numId w:val="8"/>
        </w:numPr>
        <w:spacing w:line="360" w:lineRule="auto"/>
        <w:rPr>
          <w:iCs/>
          <w:noProof/>
        </w:rPr>
      </w:pPr>
      <w:r w:rsidRPr="00F548E8">
        <w:rPr>
          <w:iCs/>
          <w:noProof/>
        </w:rPr>
        <w:t>Folders in the system</w:t>
      </w:r>
    </w:p>
    <w:p w14:paraId="0AAFF733" w14:textId="0C49044A" w:rsidR="004650B6" w:rsidRDefault="004650B6" w:rsidP="0090419B">
      <w:pPr>
        <w:pStyle w:val="ListeParagraf"/>
        <w:numPr>
          <w:ilvl w:val="0"/>
          <w:numId w:val="8"/>
        </w:numPr>
        <w:spacing w:line="360" w:lineRule="auto"/>
        <w:rPr>
          <w:iCs/>
          <w:noProof/>
        </w:rPr>
      </w:pPr>
      <w:r w:rsidRPr="00F548E8">
        <w:rPr>
          <w:iCs/>
          <w:noProof/>
        </w:rPr>
        <w:t>Writers</w:t>
      </w:r>
    </w:p>
    <w:p w14:paraId="68363CB5" w14:textId="3F32EB59" w:rsidR="00F548E8" w:rsidRDefault="00F548E8" w:rsidP="002F78A6">
      <w:pPr>
        <w:spacing w:line="360"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2F78A6">
      <w:pPr>
        <w:spacing w:line="360" w:lineRule="auto"/>
        <w:ind w:firstLine="360"/>
        <w:rPr>
          <w:iCs/>
          <w:noProof/>
        </w:rPr>
      </w:pPr>
      <w:r>
        <w:rPr>
          <w:iCs/>
          <w:noProof/>
        </w:rPr>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F548E8">
      <w:pPr>
        <w:pStyle w:val="Balk2"/>
        <w:rPr>
          <w:noProof/>
        </w:rPr>
      </w:pPr>
      <w:bookmarkStart w:id="42" w:name="_Toc8858438"/>
      <w:r>
        <w:rPr>
          <w:noProof/>
        </w:rPr>
        <w:t>Python Programming Language</w:t>
      </w:r>
      <w:bookmarkEnd w:id="42"/>
    </w:p>
    <w:p w14:paraId="2725251B" w14:textId="77777777" w:rsidR="00FA2D5B" w:rsidRPr="00FA2D5B" w:rsidRDefault="00FA2D5B" w:rsidP="00FA2D5B"/>
    <w:p w14:paraId="79BAB8D8" w14:textId="7A1C5FCB" w:rsidR="00365F3A" w:rsidRPr="004B42F9" w:rsidRDefault="004B42F9" w:rsidP="00812319">
      <w:pPr>
        <w:spacing w:line="360" w:lineRule="auto"/>
        <w:ind w:firstLine="576"/>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w:t>
      </w:r>
      <w:r w:rsidR="00021CCB" w:rsidRPr="00021CCB">
        <w:lastRenderedPageBreak/>
        <w:t>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r w:rsidR="00812319">
        <w:br/>
      </w:r>
      <w:r w:rsidR="00812319">
        <w:tab/>
      </w:r>
      <w:r w:rsidR="00812319" w:rsidRPr="00812319">
        <w:t>In the following section, a Turkish language specific NLP API, which I use in the present thesis is explained.</w:t>
      </w:r>
    </w:p>
    <w:p w14:paraId="2F47FA3C" w14:textId="09A712D7" w:rsidR="003B5DAA" w:rsidRDefault="003B5DAA" w:rsidP="003B5DAA">
      <w:pPr>
        <w:pStyle w:val="Balk2"/>
        <w:rPr>
          <w:noProof/>
        </w:rPr>
      </w:pPr>
      <w:bookmarkStart w:id="43" w:name="_Toc8858439"/>
      <w:r>
        <w:rPr>
          <w:noProof/>
        </w:rPr>
        <w:t>Istanbul Technical University NLP API</w:t>
      </w:r>
      <w:bookmarkEnd w:id="43"/>
    </w:p>
    <w:p w14:paraId="698A8863" w14:textId="77777777" w:rsidR="00FA2D5B" w:rsidRPr="00FA2D5B" w:rsidRDefault="00FA2D5B" w:rsidP="00FA2D5B"/>
    <w:p w14:paraId="30925862" w14:textId="02A64D09"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34E67F1C" w14:textId="7E4B7FC8" w:rsidR="00FA2D5B" w:rsidRDefault="0074113F" w:rsidP="00FA2D5B">
      <w:pPr>
        <w:spacing w:line="360" w:lineRule="auto"/>
        <w:ind w:firstLine="576"/>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7D6907B" w:rsidR="00021CCB" w:rsidRDefault="00FD23FC" w:rsidP="000233D9">
      <w:pPr>
        <w:spacing w:line="360" w:lineRule="auto"/>
        <w:ind w:firstLine="576"/>
      </w:pPr>
      <w:r>
        <w:lastRenderedPageBreak/>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4D717D53" w14:textId="3930D2FC" w:rsidR="00210E3E" w:rsidRPr="00021CCB" w:rsidRDefault="00210E3E" w:rsidP="000233D9">
      <w:pPr>
        <w:spacing w:line="360" w:lineRule="auto"/>
        <w:ind w:firstLine="576"/>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5DAA">
      <w:pPr>
        <w:pStyle w:val="Balk2"/>
        <w:rPr>
          <w:noProof/>
        </w:rPr>
      </w:pPr>
      <w:bookmarkStart w:id="44" w:name="_Toc8858440"/>
      <w:r>
        <w:rPr>
          <w:noProof/>
        </w:rPr>
        <w:t>SQLite Database</w:t>
      </w:r>
      <w:bookmarkEnd w:id="44"/>
    </w:p>
    <w:p w14:paraId="359F7188" w14:textId="77777777" w:rsidR="00FA2D5B" w:rsidRPr="00FA2D5B" w:rsidRDefault="00FA2D5B" w:rsidP="00FA2D5B"/>
    <w:p w14:paraId="606869AA" w14:textId="29C9AE4F"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5" w:name="_Toc8858441"/>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FA2D5B"/>
    <w:p w14:paraId="12E9CD30" w14:textId="40F74B7E"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6" w:name="_Toc8858442"/>
      <w:r w:rsidRPr="007E1CF6">
        <w:rPr>
          <w:noProof/>
          <w:szCs w:val="24"/>
        </w:rPr>
        <w:t>LITERATURE REVIEW</w:t>
      </w:r>
      <w:bookmarkEnd w:id="46"/>
    </w:p>
    <w:p w14:paraId="7AFBB6C4" w14:textId="3D80C3BB" w:rsidR="003F103E" w:rsidRDefault="00B87BBB" w:rsidP="00D47232">
      <w:pPr>
        <w:spacing w:line="360" w:lineRule="auto"/>
        <w:ind w:firstLine="432"/>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6272CF14" w14:textId="645145B7" w:rsidR="003525AB" w:rsidRDefault="003A5D57" w:rsidP="003A5D57">
      <w:pPr>
        <w:pStyle w:val="Balk2"/>
      </w:pPr>
      <w:bookmarkStart w:id="47" w:name="_Toc8858443"/>
      <w:r w:rsidRPr="003A5D57">
        <w:t>Weakly Supervised Extraction of Computer Security Events from Twitter</w:t>
      </w:r>
      <w:bookmarkEnd w:id="47"/>
    </w:p>
    <w:p w14:paraId="1CEC6363" w14:textId="77777777" w:rsidR="00FA2D5B" w:rsidRPr="00FA2D5B" w:rsidRDefault="00FA2D5B" w:rsidP="00FA2D5B"/>
    <w:p w14:paraId="21E623A7" w14:textId="5DF44E34"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77777777" w:rsidR="00250142" w:rsidRDefault="00250142"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583CFB" w:rsidRPr="00BB25EB" w:rsidRDefault="00583CFB" w:rsidP="00C47686">
                            <w:pPr>
                              <w:pStyle w:val="ResimYazs"/>
                              <w:rPr>
                                <w:noProof/>
                                <w:sz w:val="24"/>
                                <w:szCs w:val="20"/>
                              </w:rPr>
                            </w:pPr>
                            <w:bookmarkStart w:id="48" w:name="_Toc885838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583CFB" w:rsidRPr="00BB25EB" w:rsidRDefault="00583CFB" w:rsidP="00C47686">
                      <w:pPr>
                        <w:pStyle w:val="ResimYazs"/>
                        <w:rPr>
                          <w:noProof/>
                          <w:sz w:val="24"/>
                          <w:szCs w:val="20"/>
                        </w:rPr>
                      </w:pPr>
                      <w:bookmarkStart w:id="49" w:name="_Toc8858385"/>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9"/>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58EB9819" w:rsidR="00C47686" w:rsidRDefault="00C47686" w:rsidP="00D0693E">
      <w:pPr>
        <w:spacing w:line="360" w:lineRule="auto"/>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583CFB" w:rsidRPr="00250142" w:rsidRDefault="00583CFB" w:rsidP="00C47686">
                            <w:pPr>
                              <w:pStyle w:val="Abstract"/>
                              <w:rPr>
                                <w:b w:val="0"/>
                                <w:smallCaps/>
                                <w:noProof/>
                                <w:sz w:val="20"/>
                                <w:szCs w:val="20"/>
                              </w:rPr>
                            </w:pPr>
                            <w:bookmarkStart w:id="50" w:name="_Toc885838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583CFB" w:rsidRPr="00250142" w:rsidRDefault="00583CFB" w:rsidP="00C47686">
                      <w:pPr>
                        <w:pStyle w:val="Abstract"/>
                        <w:rPr>
                          <w:b w:val="0"/>
                          <w:smallCaps/>
                          <w:noProof/>
                          <w:sz w:val="20"/>
                          <w:szCs w:val="20"/>
                        </w:rPr>
                      </w:pPr>
                      <w:bookmarkStart w:id="51" w:name="_Toc8858386"/>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1"/>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72E89BD9" w14:textId="77777777" w:rsidR="00310A0E" w:rsidRDefault="00310A0E" w:rsidP="00D0693E">
      <w:pPr>
        <w:spacing w:line="360" w:lineRule="auto"/>
      </w:pPr>
    </w:p>
    <w:p w14:paraId="53D3F9E4" w14:textId="62B3E0F3" w:rsidR="00310A0E" w:rsidRDefault="00C47686" w:rsidP="00D0693E">
      <w:pPr>
        <w:spacing w:line="360" w:lineRule="auto"/>
      </w:pPr>
      <w:r>
        <w:t>Then they are trying to find the victim, institution</w:t>
      </w:r>
      <w:r w:rsidR="00607867">
        <w:t>,</w:t>
      </w:r>
      <w:r>
        <w:t xml:space="preserve"> or program affected by these events.</w:t>
      </w:r>
    </w:p>
    <w:p w14:paraId="6C04249F" w14:textId="51D14723" w:rsidR="00310A0E" w:rsidRDefault="00310A0E" w:rsidP="00D0693E">
      <w:pPr>
        <w:spacing w:line="360" w:lineRule="auto"/>
      </w:pPr>
      <w:r>
        <w:rPr>
          <w:noProof/>
        </w:rPr>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26B500A0" w:rsidR="00583CFB" w:rsidRPr="00C81464" w:rsidRDefault="00583CFB" w:rsidP="007A6CB6">
                            <w:pPr>
                              <w:pStyle w:val="ResimYazs"/>
                              <w:rPr>
                                <w:noProof/>
                                <w:sz w:val="24"/>
                                <w:szCs w:val="20"/>
                              </w:rPr>
                            </w:pPr>
                            <w:bookmarkStart w:id="52" w:name="_Toc885838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26B500A0" w:rsidR="00583CFB" w:rsidRPr="00C81464" w:rsidRDefault="00583CFB" w:rsidP="007A6CB6">
                      <w:pPr>
                        <w:pStyle w:val="ResimYazs"/>
                        <w:rPr>
                          <w:noProof/>
                          <w:sz w:val="24"/>
                          <w:szCs w:val="20"/>
                        </w:rPr>
                      </w:pPr>
                      <w:bookmarkStart w:id="53" w:name="_Toc8858387"/>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3"/>
                    </w:p>
                  </w:txbxContent>
                </v:textbox>
                <w10:wrap type="topAndBottom"/>
              </v:shape>
            </w:pict>
          </mc:Fallback>
        </mc:AlternateContent>
      </w:r>
    </w:p>
    <w:p w14:paraId="45BCB05A" w14:textId="469429EE" w:rsidR="007A6CB6" w:rsidRPr="003A5D57" w:rsidRDefault="003A3D3B" w:rsidP="003A3D3B">
      <w:pPr>
        <w:spacing w:line="360" w:lineRule="auto"/>
        <w:ind w:firstLine="576"/>
      </w:pPr>
      <w:r w:rsidRPr="003A3D3B">
        <w:lastRenderedPageBreak/>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A5D57">
      <w:pPr>
        <w:pStyle w:val="Balk2"/>
      </w:pPr>
      <w:bookmarkStart w:id="54" w:name="_Toc8858444"/>
      <w:r w:rsidRPr="004574B0">
        <w:t xml:space="preserve">Automatic Detection of Cyber Security Related Accounts on Online Social Networks: Twitter as an </w:t>
      </w:r>
      <w:r w:rsidR="00D0693E">
        <w:t>E</w:t>
      </w:r>
      <w:r w:rsidRPr="004574B0">
        <w:t>xample</w:t>
      </w:r>
      <w:bookmarkEnd w:id="54"/>
    </w:p>
    <w:p w14:paraId="22533EA8" w14:textId="4F8EE1B3" w:rsidR="00FA2D5B" w:rsidRPr="00FA2D5B" w:rsidRDefault="00FA2D5B" w:rsidP="00FA2D5B"/>
    <w:p w14:paraId="6A286B7F" w14:textId="470C1B2B" w:rsidR="004574B0" w:rsidRDefault="00D0693E" w:rsidP="00232733">
      <w:pPr>
        <w:spacing w:line="360" w:lineRule="auto"/>
        <w:ind w:firstLine="576"/>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367B124B" w14:textId="1938AE20" w:rsidR="00F01D82" w:rsidRDefault="00F01D82" w:rsidP="00232733">
      <w:pPr>
        <w:spacing w:line="360" w:lineRule="auto"/>
        <w:ind w:firstLine="576"/>
      </w:pPr>
      <w:r>
        <w:t>To prepare their dataset to use in their research, they develop a crawler with Twitter API using Python programming language.</w:t>
      </w:r>
      <w:r w:rsidR="00CA68D8">
        <w:t xml:space="preserve"> We also use Twitter crawler with Python programming language. </w:t>
      </w:r>
    </w:p>
    <w:p w14:paraId="44764297" w14:textId="6E9770D8" w:rsidR="004574B0" w:rsidRDefault="004574B0" w:rsidP="004574B0">
      <w:pPr>
        <w:pStyle w:val="Balk2"/>
      </w:pPr>
      <w:bookmarkStart w:id="55" w:name="_Toc8858445"/>
      <w:r w:rsidRPr="004574B0">
        <w:t>DDoS Event Forecasting using Twitter Data</w:t>
      </w:r>
      <w:bookmarkEnd w:id="55"/>
    </w:p>
    <w:p w14:paraId="42D1090D" w14:textId="77777777" w:rsidR="00FA2D5B" w:rsidRPr="00FA2D5B" w:rsidRDefault="00FA2D5B" w:rsidP="00FA2D5B"/>
    <w:p w14:paraId="71E0B4C6" w14:textId="15315698" w:rsidR="000C0AD1" w:rsidRDefault="00ED0777" w:rsidP="00232733">
      <w:pPr>
        <w:spacing w:line="360" w:lineRule="auto"/>
        <w:ind w:firstLine="576"/>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56" w:name="_Hlk7463158"/>
      <w:r w:rsidR="000C0AD1" w:rsidRPr="000C0AD1">
        <w:t>DDoS attacks that have not yet taken place by processing Twitter data.</w:t>
      </w:r>
    </w:p>
    <w:bookmarkEnd w:id="56"/>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0FA93B0F" w:rsidR="00583CFB" w:rsidRPr="00A05342" w:rsidRDefault="00583CFB" w:rsidP="007A6CB6">
                            <w:pPr>
                              <w:pStyle w:val="ResimYazs"/>
                              <w:rPr>
                                <w:noProof/>
                                <w:sz w:val="24"/>
                                <w:szCs w:val="20"/>
                              </w:rPr>
                            </w:pPr>
                            <w:bookmarkStart w:id="57" w:name="_Toc8858388"/>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0FA93B0F" w:rsidR="00583CFB" w:rsidRPr="00A05342" w:rsidRDefault="00583CFB" w:rsidP="007A6CB6">
                      <w:pPr>
                        <w:pStyle w:val="ResimYazs"/>
                        <w:rPr>
                          <w:noProof/>
                          <w:sz w:val="24"/>
                          <w:szCs w:val="20"/>
                        </w:rPr>
                      </w:pPr>
                      <w:bookmarkStart w:id="58" w:name="_Toc8858388"/>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8"/>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04B1D04A" w:rsidR="00FA2D5B" w:rsidRDefault="000C0AD1" w:rsidP="00CA68D8">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490569D" w14:textId="0B3E41D0" w:rsidR="00CA68D8" w:rsidRDefault="00CA68D8" w:rsidP="00CA68D8">
      <w:pPr>
        <w:spacing w:line="360" w:lineRule="auto"/>
        <w:ind w:firstLine="576"/>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00DDCF84" w14:textId="1AA13377" w:rsidR="00D0693E" w:rsidRDefault="001271E3" w:rsidP="00792879">
      <w:pPr>
        <w:pStyle w:val="Balk2"/>
      </w:pPr>
      <w:bookmarkStart w:id="59" w:name="_Toc8858446"/>
      <w:r w:rsidRPr="001271E3">
        <w:t>Prediction of drive-by download attacks on Twitter</w:t>
      </w:r>
      <w:bookmarkEnd w:id="59"/>
    </w:p>
    <w:p w14:paraId="6607A78F" w14:textId="0C8F1FB8" w:rsidR="00FA2D5B" w:rsidRPr="00FA2D5B" w:rsidRDefault="00FA2D5B" w:rsidP="00FA2D5B"/>
    <w:p w14:paraId="4DAB4ACC" w14:textId="1FF5697F"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24DD0002" w14:textId="3C787AC7" w:rsidR="00CA68D8" w:rsidRDefault="00773445" w:rsidP="00FA2D5B">
      <w:pPr>
        <w:spacing w:line="360" w:lineRule="auto"/>
        <w:ind w:firstLine="576"/>
      </w:pPr>
      <w:r>
        <w:t>Our</w:t>
      </w:r>
      <w:r w:rsidR="009E78C4">
        <w:t xml:space="preserve"> thesis research may be useful to inform</w:t>
      </w:r>
      <w:r>
        <w:t xml:space="preserve"> </w:t>
      </w:r>
      <w:r w:rsidR="009E78C4">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627D22F5" w14:textId="77777777" w:rsidR="000C69D8" w:rsidRDefault="000C69D8" w:rsidP="00FA2D5B">
      <w:pPr>
        <w:spacing w:line="360" w:lineRule="auto"/>
        <w:ind w:firstLine="576"/>
      </w:pPr>
    </w:p>
    <w:p w14:paraId="71D16808" w14:textId="3E43FEF1" w:rsidR="00D0693E" w:rsidRDefault="00D0693E" w:rsidP="00D0693E">
      <w:pPr>
        <w:pStyle w:val="Balk2"/>
      </w:pPr>
      <w:bookmarkStart w:id="60" w:name="_Toc8858447"/>
      <w:r w:rsidRPr="00D0693E">
        <w:lastRenderedPageBreak/>
        <w:t>SONAR: Automatic Detection of Cyber Security Events over the Twitter Stream</w:t>
      </w:r>
      <w:bookmarkEnd w:id="60"/>
    </w:p>
    <w:p w14:paraId="51983B5E" w14:textId="77777777" w:rsidR="00FA2D5B" w:rsidRPr="00FA2D5B" w:rsidRDefault="00FA2D5B" w:rsidP="00FA2D5B"/>
    <w:p w14:paraId="720F4530" w14:textId="7534A62E" w:rsidR="000C0AD1" w:rsidRDefault="000C0AD1" w:rsidP="00707FFE">
      <w:pPr>
        <w:spacing w:line="360" w:lineRule="auto"/>
        <w:ind w:firstLine="576"/>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522AC2FA" w:rsidR="00583CFB" w:rsidRPr="00F95660" w:rsidRDefault="00583CFB" w:rsidP="00EC47F8">
                            <w:pPr>
                              <w:pStyle w:val="ResimYazs"/>
                              <w:rPr>
                                <w:noProof/>
                                <w:sz w:val="24"/>
                                <w:szCs w:val="20"/>
                              </w:rPr>
                            </w:pPr>
                            <w:bookmarkStart w:id="61" w:name="_Toc8858398"/>
                            <w:r>
                              <w:t xml:space="preserve">Figure </w:t>
                            </w:r>
                            <w:r>
                              <w:fldChar w:fldCharType="begin"/>
                            </w:r>
                            <w:r>
                              <w:instrText xml:space="preserve"> SEQ Figure \* ARABIC </w:instrText>
                            </w:r>
                            <w:r>
                              <w:fldChar w:fldCharType="separate"/>
                            </w:r>
                            <w:r w:rsidR="00423167">
                              <w:rPr>
                                <w:noProof/>
                              </w:rPr>
                              <w:t>6</w:t>
                            </w:r>
                            <w:r>
                              <w:fldChar w:fldCharType="end"/>
                            </w:r>
                            <w:r>
                              <w:t>: Architecture of the Keyword Finder Compone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522AC2FA" w:rsidR="00583CFB" w:rsidRPr="00F95660" w:rsidRDefault="00583CFB" w:rsidP="00EC47F8">
                      <w:pPr>
                        <w:pStyle w:val="ResimYazs"/>
                        <w:rPr>
                          <w:noProof/>
                          <w:sz w:val="24"/>
                          <w:szCs w:val="20"/>
                        </w:rPr>
                      </w:pPr>
                      <w:bookmarkStart w:id="62" w:name="_Toc8858398"/>
                      <w:r>
                        <w:t xml:space="preserve">Figure </w:t>
                      </w:r>
                      <w:r>
                        <w:fldChar w:fldCharType="begin"/>
                      </w:r>
                      <w:r>
                        <w:instrText xml:space="preserve"> SEQ Figure \* ARABIC </w:instrText>
                      </w:r>
                      <w:r>
                        <w:fldChar w:fldCharType="separate"/>
                      </w:r>
                      <w:r w:rsidR="00423167">
                        <w:rPr>
                          <w:noProof/>
                        </w:rPr>
                        <w:t>6</w:t>
                      </w:r>
                      <w:r>
                        <w:fldChar w:fldCharType="end"/>
                      </w:r>
                      <w:r>
                        <w:t>: Architecture of the Keyword Finder Component.</w:t>
                      </w:r>
                      <w:bookmarkEnd w:id="62"/>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65012E65" w:rsidR="00305313" w:rsidRDefault="00305313" w:rsidP="000C0AD1">
      <w:pPr>
        <w:spacing w:line="360" w:lineRule="auto"/>
      </w:pPr>
    </w:p>
    <w:p w14:paraId="4C7553D3" w14:textId="2B93FD2A" w:rsidR="00735AED" w:rsidRDefault="000C0AD1" w:rsidP="000C0AD1">
      <w:pPr>
        <w:spacing w:line="360" w:lineRule="auto"/>
      </w:pPr>
      <w:r w:rsidRPr="000C0AD1">
        <w:t>They have also benefited from many big data technologies to d</w:t>
      </w:r>
      <w:r>
        <w:t>o</w:t>
      </w:r>
      <w:r w:rsidRPr="000C0AD1">
        <w:t xml:space="preserve"> their researches.</w:t>
      </w:r>
    </w:p>
    <w:p w14:paraId="44FCF44D" w14:textId="1326A42F" w:rsidR="00EC47F8" w:rsidRDefault="00EC47F8" w:rsidP="000C0AD1">
      <w:pPr>
        <w:spacing w:line="360" w:lineRule="auto"/>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6325CC67" w:rsidR="00583CFB" w:rsidRPr="004C157F" w:rsidRDefault="00583CFB" w:rsidP="00EC47F8">
                            <w:pPr>
                              <w:pStyle w:val="ResimYazs"/>
                              <w:rPr>
                                <w:noProof/>
                                <w:sz w:val="24"/>
                                <w:szCs w:val="20"/>
                              </w:rPr>
                            </w:pPr>
                            <w:bookmarkStart w:id="63" w:name="_Toc8858399"/>
                            <w:r>
                              <w:t xml:space="preserve">Figure </w:t>
                            </w:r>
                            <w:r>
                              <w:fldChar w:fldCharType="begin"/>
                            </w:r>
                            <w:r>
                              <w:instrText xml:space="preserve"> SEQ Figure \* ARABIC </w:instrText>
                            </w:r>
                            <w:r>
                              <w:fldChar w:fldCharType="separate"/>
                            </w:r>
                            <w:r w:rsidR="00423167">
                              <w:rPr>
                                <w:noProof/>
                              </w:rPr>
                              <w:t>7</w:t>
                            </w:r>
                            <w:r>
                              <w:fldChar w:fldCharType="end"/>
                            </w:r>
                            <w:r>
                              <w:t>: Technical Overview of Sona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6325CC67" w:rsidR="00583CFB" w:rsidRPr="004C157F" w:rsidRDefault="00583CFB" w:rsidP="00EC47F8">
                      <w:pPr>
                        <w:pStyle w:val="ResimYazs"/>
                        <w:rPr>
                          <w:noProof/>
                          <w:sz w:val="24"/>
                          <w:szCs w:val="20"/>
                        </w:rPr>
                      </w:pPr>
                      <w:bookmarkStart w:id="64" w:name="_Toc8858399"/>
                      <w:r>
                        <w:t xml:space="preserve">Figure </w:t>
                      </w:r>
                      <w:r>
                        <w:fldChar w:fldCharType="begin"/>
                      </w:r>
                      <w:r>
                        <w:instrText xml:space="preserve"> SEQ Figure \* ARABIC </w:instrText>
                      </w:r>
                      <w:r>
                        <w:fldChar w:fldCharType="separate"/>
                      </w:r>
                      <w:r w:rsidR="00423167">
                        <w:rPr>
                          <w:noProof/>
                        </w:rPr>
                        <w:t>7</w:t>
                      </w:r>
                      <w:r>
                        <w:fldChar w:fldCharType="end"/>
                      </w:r>
                      <w:r>
                        <w:t>: Technical Overview of Sonar.</w:t>
                      </w:r>
                      <w:bookmarkEnd w:id="64"/>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735AED"/>
    <w:p w14:paraId="70EFF833" w14:textId="1E38E6F2" w:rsidR="000C69D8" w:rsidRDefault="000C69D8" w:rsidP="00742C17">
      <w:pPr>
        <w:spacing w:line="360" w:lineRule="auto"/>
      </w:pPr>
      <w:r w:rsidRPr="000C69D8">
        <w:t>In means of the architectural design of our system, we use this research in our present thesis.</w:t>
      </w:r>
    </w:p>
    <w:p w14:paraId="436B9DF6" w14:textId="1E38E6F2" w:rsidR="00FC01D6" w:rsidRDefault="00FC01D6" w:rsidP="004574B0">
      <w:pPr>
        <w:pStyle w:val="Balk2"/>
      </w:pPr>
      <w:bookmarkStart w:id="65" w:name="_Toc8858448"/>
      <w:r w:rsidRPr="00FC01D6">
        <w:t>Crowdsourcing Cybersecurity: Cyber Attack Detection using Social Media</w:t>
      </w:r>
      <w:bookmarkEnd w:id="65"/>
    </w:p>
    <w:p w14:paraId="46177F90" w14:textId="7156B898" w:rsidR="00FA2D5B" w:rsidRPr="00FA2D5B" w:rsidRDefault="00FA2D5B" w:rsidP="00FA2D5B"/>
    <w:p w14:paraId="36CD0583" w14:textId="3FFB147F" w:rsidR="000C0AD1" w:rsidRDefault="00742C17" w:rsidP="007C453B">
      <w:pPr>
        <w:spacing w:line="360" w:lineRule="auto"/>
        <w:ind w:firstLine="576"/>
      </w:pPr>
      <w:r>
        <w:rPr>
          <w:noProof/>
        </w:rPr>
        <mc:AlternateContent>
          <mc:Choice Requires="wps">
            <w:drawing>
              <wp:anchor distT="0" distB="0" distL="114300" distR="114300" simplePos="0" relativeHeight="251940864" behindDoc="0" locked="0" layoutInCell="1" allowOverlap="1" wp14:anchorId="00DF40FC" wp14:editId="1E4E20CF">
                <wp:simplePos x="0" y="0"/>
                <wp:positionH relativeFrom="margin">
                  <wp:align>left</wp:align>
                </wp:positionH>
                <wp:positionV relativeFrom="paragraph">
                  <wp:posOffset>3133172</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2D9686BD" w:rsidR="00583CFB" w:rsidRPr="00104CA0" w:rsidRDefault="00583CFB" w:rsidP="00EC47F8">
                            <w:pPr>
                              <w:pStyle w:val="ResimYazs"/>
                              <w:rPr>
                                <w:noProof/>
                                <w:sz w:val="24"/>
                                <w:szCs w:val="20"/>
                              </w:rPr>
                            </w:pPr>
                            <w:bookmarkStart w:id="66" w:name="_Toc8858400"/>
                            <w:r>
                              <w:t xml:space="preserve">Figure </w:t>
                            </w:r>
                            <w:r>
                              <w:fldChar w:fldCharType="begin"/>
                            </w:r>
                            <w:r>
                              <w:instrText xml:space="preserve"> SEQ Figure \* ARABIC </w:instrText>
                            </w:r>
                            <w:r>
                              <w:fldChar w:fldCharType="separate"/>
                            </w:r>
                            <w:r w:rsidR="00423167">
                              <w:rPr>
                                <w:noProof/>
                              </w:rPr>
                              <w:t>8</w:t>
                            </w:r>
                            <w:r>
                              <w:fldChar w:fldCharType="end"/>
                            </w:r>
                            <w:r>
                              <w:t>: A Schematic Overview of Cybersecurity Event Detection System from The Public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left:0;text-align:left;margin-left:0;margin-top:246.7pt;width:476pt;height:.05pt;z-index:251940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N/SRX98AAAAIAQAADwAAAGRy&#10;cy9kb3ducmV2LnhtbEyPwU7DMBBE70j8g7VIvSDqtE0rGuJUVQUHuFSEXri58TYOxOsodtrw9yxc&#10;4Lgzo9k3+WZ0rThjHxpPCmbTBARS5U1DtYLD29PdPYgQNRndekIFXxhgU1xf5Toz/kKveC5jLbiE&#10;QqYV2Bi7TMpQWXQ6TH2HxN7J905HPvtaml5fuNy1cp4kK+l0Q/zB6g53FqvPcnAK9un73t4Op8eX&#10;bbronw/DbvVRl0pNbsbtA4iIY/wLww8+o0PBTEc/kAmiVcBDooJ0vUhBsL1ezlk5/ipLkEUu/w8o&#10;vgEAAP//AwBQSwECLQAUAAYACAAAACEAtoM4kv4AAADhAQAAEwAAAAAAAAAAAAAAAAAAAAAAW0Nv&#10;bnRlbnRfVHlwZXNdLnhtbFBLAQItABQABgAIAAAAIQA4/SH/1gAAAJQBAAALAAAAAAAAAAAAAAAA&#10;AC8BAABfcmVscy8ucmVsc1BLAQItABQABgAIAAAAIQA+1+5sMwIAAG0EAAAOAAAAAAAAAAAAAAAA&#10;AC4CAABkcnMvZTJvRG9jLnhtbFBLAQItABQABgAIAAAAIQA39JFf3wAAAAgBAAAPAAAAAAAAAAAA&#10;AAAAAI0EAABkcnMvZG93bnJldi54bWxQSwUGAAAAAAQABADzAAAAmQUAAAAA&#10;" stroked="f">
                <v:textbox style="mso-fit-shape-to-text:t" inset="0,0,0,0">
                  <w:txbxContent>
                    <w:p w14:paraId="485582BD" w14:textId="2D9686BD" w:rsidR="00583CFB" w:rsidRPr="00104CA0" w:rsidRDefault="00583CFB" w:rsidP="00EC47F8">
                      <w:pPr>
                        <w:pStyle w:val="ResimYazs"/>
                        <w:rPr>
                          <w:noProof/>
                          <w:sz w:val="24"/>
                          <w:szCs w:val="20"/>
                        </w:rPr>
                      </w:pPr>
                      <w:bookmarkStart w:id="67" w:name="_Toc8858400"/>
                      <w:r>
                        <w:t xml:space="preserve">Figure </w:t>
                      </w:r>
                      <w:r>
                        <w:fldChar w:fldCharType="begin"/>
                      </w:r>
                      <w:r>
                        <w:instrText xml:space="preserve"> SEQ Figure \* ARABIC </w:instrText>
                      </w:r>
                      <w:r>
                        <w:fldChar w:fldCharType="separate"/>
                      </w:r>
                      <w:r w:rsidR="00423167">
                        <w:rPr>
                          <w:noProof/>
                        </w:rPr>
                        <w:t>8</w:t>
                      </w:r>
                      <w:r>
                        <w:fldChar w:fldCharType="end"/>
                      </w:r>
                      <w:r>
                        <w:t>: A Schematic Overview of Cybersecurity Event Detection System from The Publication.</w:t>
                      </w:r>
                      <w:bookmarkEnd w:id="67"/>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6B965A8B">
            <wp:simplePos x="0" y="0"/>
            <wp:positionH relativeFrom="page">
              <wp:align>center</wp:align>
            </wp:positionH>
            <wp:positionV relativeFrom="paragraph">
              <wp:posOffset>806671</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1CDD63E3" w14:textId="39B5D5BC" w:rsidR="00E95CBA" w:rsidRDefault="00742C17"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0FD55D53">
                <wp:simplePos x="0" y="0"/>
                <wp:positionH relativeFrom="page">
                  <wp:align>center</wp:align>
                </wp:positionH>
                <wp:positionV relativeFrom="paragraph">
                  <wp:posOffset>2694940</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2BAE5E5E" w:rsidR="00583CFB" w:rsidRPr="00D4735E" w:rsidRDefault="00583CFB" w:rsidP="005764CE">
                            <w:pPr>
                              <w:pStyle w:val="ResimYazs"/>
                              <w:rPr>
                                <w:noProof/>
                                <w:sz w:val="24"/>
                                <w:szCs w:val="20"/>
                              </w:rPr>
                            </w:pPr>
                            <w:bookmarkStart w:id="68" w:name="_Toc8858401"/>
                            <w:r>
                              <w:t xml:space="preserve">Figure </w:t>
                            </w:r>
                            <w:r>
                              <w:fldChar w:fldCharType="begin"/>
                            </w:r>
                            <w:r>
                              <w:instrText xml:space="preserve"> SEQ Figure \* ARABIC </w:instrText>
                            </w:r>
                            <w:r>
                              <w:fldChar w:fldCharType="separate"/>
                            </w:r>
                            <w:r w:rsidR="00423167">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2.2pt;width:491.2pt;height:.05pt;z-index:2519449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DDqY8/fAAAACAEAAA8AAABk&#10;cnMvZG93bnJldi54bWxMjzFPwzAQhXck/oN1SCyIOgRTtWmcqqpggKUidGFzYzcOxOfIdtrw7zlY&#10;YLu79/Tue+V6cj07mRA7jxLuZhkwg43XHbYS9m9PtwtgMSnUqvdoJHyZCOvq8qJUhfZnfDWnOrWM&#10;QjAWSoJNaSg4j401TsWZHwySdvTBqURraLkO6kzhrud5ls25Ux3SB6sGs7Wm+axHJ2En3nf2Zjw+&#10;vmzEfXjej9v5R1tLeX01bVbAkpnSnxl+8AkdKmI6+BF1ZL0EKpIkiFwIYCQvFzkNh9/LA/Cq5P8L&#10;VN8AAAD//wMAUEsBAi0AFAAGAAgAAAAhALaDOJL+AAAA4QEAABMAAAAAAAAAAAAAAAAAAAAAAFtD&#10;b250ZW50X1R5cGVzXS54bWxQSwECLQAUAAYACAAAACEAOP0h/9YAAACUAQAACwAAAAAAAAAAAAAA&#10;AAAvAQAAX3JlbHMvLnJlbHNQSwECLQAUAAYACAAAACEAPz/3wjQCAABpBAAADgAAAAAAAAAAAAAA&#10;AAAuAgAAZHJzL2Uyb0RvYy54bWxQSwECLQAUAAYACAAAACEAMOpjz98AAAAIAQAADwAAAAAAAAAA&#10;AAAAAACOBAAAZHJzL2Rvd25yZXYueG1sUEsFBgAAAAAEAAQA8wAAAJoFAAAAAA==&#10;" stroked="f">
                <v:textbox style="mso-fit-shape-to-text:t" inset="0,0,0,0">
                  <w:txbxContent>
                    <w:p w14:paraId="5635EF77" w14:textId="2BAE5E5E" w:rsidR="00583CFB" w:rsidRPr="00D4735E" w:rsidRDefault="00583CFB" w:rsidP="005764CE">
                      <w:pPr>
                        <w:pStyle w:val="ResimYazs"/>
                        <w:rPr>
                          <w:noProof/>
                          <w:sz w:val="24"/>
                          <w:szCs w:val="20"/>
                        </w:rPr>
                      </w:pPr>
                      <w:bookmarkStart w:id="69" w:name="_Toc8858401"/>
                      <w:r>
                        <w:t xml:space="preserve">Figure </w:t>
                      </w:r>
                      <w:r>
                        <w:fldChar w:fldCharType="begin"/>
                      </w:r>
                      <w:r>
                        <w:instrText xml:space="preserve"> SEQ Figure \* ARABIC </w:instrText>
                      </w:r>
                      <w:r>
                        <w:fldChar w:fldCharType="separate"/>
                      </w:r>
                      <w:r w:rsidR="00423167">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9"/>
                    </w:p>
                  </w:txbxContent>
                </v:textbox>
                <w10:wrap type="topAndBottom" anchorx="page"/>
              </v:shape>
            </w:pict>
          </mc:Fallback>
        </mc:AlternateContent>
      </w:r>
      <w:r>
        <w:rPr>
          <w:noProof/>
        </w:rPr>
        <w:drawing>
          <wp:anchor distT="0" distB="0" distL="114300" distR="114300" simplePos="0" relativeHeight="251942912" behindDoc="0" locked="0" layoutInCell="1" allowOverlap="1" wp14:anchorId="450B1579" wp14:editId="292F3484">
            <wp:simplePos x="0" y="0"/>
            <wp:positionH relativeFrom="page">
              <wp:align>center</wp:align>
            </wp:positionH>
            <wp:positionV relativeFrom="paragraph">
              <wp:posOffset>243757</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p>
    <w:p w14:paraId="2FD5BECF" w14:textId="77777777" w:rsidR="00742C17" w:rsidRDefault="00734A53" w:rsidP="005B6738">
      <w:pPr>
        <w:rPr>
          <w:noProof/>
        </w:rPr>
      </w:pPr>
      <w:r>
        <w:rPr>
          <w:noProof/>
        </w:rPr>
        <w:t xml:space="preserve"> </w:t>
      </w:r>
    </w:p>
    <w:p w14:paraId="0687F149" w14:textId="36C17DDA" w:rsidR="00EC47F8" w:rsidRDefault="00742C17" w:rsidP="00742C17">
      <w:pPr>
        <w:spacing w:line="360" w:lineRule="auto"/>
        <w:ind w:firstLine="576"/>
        <w:rPr>
          <w:noProof/>
        </w:rPr>
      </w:pPr>
      <w:r>
        <w:rPr>
          <w:noProof/>
        </w:rPr>
        <w:t xml:space="preserve">This research </w:t>
      </w:r>
      <w:r w:rsidR="00EC0060">
        <w:rPr>
          <w:noProof/>
        </w:rPr>
        <w:t xml:space="preserve">is </w:t>
      </w:r>
      <w:r>
        <w:rPr>
          <w:noProof/>
        </w:rPr>
        <w:t xml:space="preserve">one of the “state-of-art project” in </w:t>
      </w:r>
      <w:r w:rsidR="00A574E4">
        <w:rPr>
          <w:noProof/>
        </w:rPr>
        <w:t xml:space="preserve">the </w:t>
      </w:r>
      <w:r>
        <w:rPr>
          <w:noProof/>
        </w:rPr>
        <w:t xml:space="preserve">cyber attack detection field.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research detecting cyber events in </w:t>
      </w:r>
      <w:r w:rsidR="00A574E4">
        <w:rPr>
          <w:noProof/>
        </w:rPr>
        <w:t xml:space="preserve">the </w:t>
      </w:r>
      <w:r>
        <w:rPr>
          <w:noProof/>
        </w:rPr>
        <w:t xml:space="preserve">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0BAF0651" w:rsidR="00736DD7" w:rsidRDefault="00736DD7"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77777777" w:rsidR="000C69D8" w:rsidRPr="007E1CF6" w:rsidRDefault="000C69D8"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0" w:name="_Toc8858449"/>
      <w:r w:rsidRPr="007E1CF6">
        <w:rPr>
          <w:noProof/>
          <w:szCs w:val="24"/>
        </w:rPr>
        <w:t>SYSTEM ARCHITECTURE</w:t>
      </w:r>
      <w:r w:rsidR="00E95CBA">
        <w:rPr>
          <w:noProof/>
          <w:szCs w:val="24"/>
        </w:rPr>
        <w:t xml:space="preserve"> AND </w:t>
      </w:r>
      <w:r w:rsidR="00BF53A6" w:rsidRPr="007E1CF6">
        <w:rPr>
          <w:noProof/>
          <w:szCs w:val="24"/>
        </w:rPr>
        <w:t>DESIGN</w:t>
      </w:r>
      <w:bookmarkEnd w:id="70"/>
      <w:r w:rsidR="004B5284">
        <w:rPr>
          <w:noProof/>
          <w:szCs w:val="24"/>
        </w:rPr>
        <w:t xml:space="preserve"> </w:t>
      </w:r>
    </w:p>
    <w:p w14:paraId="6E5BBE07" w14:textId="1A85883E" w:rsidR="00792879" w:rsidRPr="00792879" w:rsidRDefault="00792879" w:rsidP="00BD2E58">
      <w:pPr>
        <w:ind w:firstLine="432"/>
      </w:pPr>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71" w:name="_Toc8858450"/>
      <w:r w:rsidRPr="007E1CF6">
        <w:rPr>
          <w:noProof/>
        </w:rPr>
        <w:t>Approach</w:t>
      </w:r>
      <w:bookmarkEnd w:id="71"/>
    </w:p>
    <w:p w14:paraId="2E279B0C" w14:textId="27A9CED3" w:rsidR="00086658" w:rsidRDefault="00086658" w:rsidP="00086658"/>
    <w:p w14:paraId="40E0E60E" w14:textId="77777777" w:rsidR="00614437" w:rsidRDefault="00BD2E58" w:rsidP="00BD2E58">
      <w:pPr>
        <w:spacing w:line="360" w:lineRule="auto"/>
        <w:ind w:firstLine="576"/>
      </w:pPr>
      <w:r w:rsidRPr="00BD2E58">
        <w:t xml:space="preserve">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with just changing the configuration file. </w:t>
      </w:r>
    </w:p>
    <w:p w14:paraId="30DEBF5B" w14:textId="0E0C4977" w:rsidR="00614437" w:rsidRDefault="00BD2E58" w:rsidP="00BD2E58">
      <w:pPr>
        <w:spacing w:line="360" w:lineRule="auto"/>
        <w:ind w:firstLine="576"/>
      </w:pPr>
      <w:r w:rsidRPr="00BD2E58">
        <w:t xml:space="preserve">In order to establish Twitter stream connection, the software uses configuration file values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325DE043" w14:textId="1074EDD9" w:rsidR="00BB57AE" w:rsidRDefault="00BD2E58" w:rsidP="00BD2E58">
      <w:pPr>
        <w:spacing w:line="360" w:lineRule="auto"/>
        <w:ind w:firstLine="576"/>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6A7304F4" w14:textId="440A24F2" w:rsidR="00B860EB" w:rsidRDefault="00747CE7" w:rsidP="00747CE7">
      <w:pPr>
        <w:spacing w:line="360" w:lineRule="auto"/>
        <w:ind w:firstLine="576"/>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5433D1C9" w14:textId="1B349EA4" w:rsidR="00747CE7" w:rsidRDefault="00747CE7" w:rsidP="00747CE7">
      <w:pPr>
        <w:spacing w:line="360" w:lineRule="auto"/>
        <w:ind w:firstLine="576"/>
      </w:pPr>
      <w:r w:rsidRPr="00BD2E58">
        <w:t xml:space="preserve">The architecture of the software system is implemented considering new data sources may be wanted to add. Before writing the fetched data to the database, both </w:t>
      </w:r>
      <w:r w:rsidRPr="00BD2E58">
        <w:lastRenderedPageBreak/>
        <w:t xml:space="preserve">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8BC84D2" w14:textId="21EFC96D" w:rsidR="005669B0" w:rsidRDefault="00747CE7" w:rsidP="005669B0">
      <w:pPr>
        <w:spacing w:line="360" w:lineRule="auto"/>
        <w:ind w:firstLine="576"/>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w:t>
      </w:r>
      <w:proofErr w:type="spellStart"/>
      <w:r w:rsidR="005669B0" w:rsidRPr="005669B0">
        <w:rPr>
          <w:noProof/>
        </w:rPr>
        <w:t>Eryiǧit</w:t>
      </w:r>
      <w:proofErr w:type="spellEnd"/>
      <w:r w:rsidR="005669B0" w:rsidRPr="005669B0">
        <w:rPr>
          <w:noProof/>
        </w:rPr>
        <w:t xml:space="preserve">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5669B0">
      <w:pPr>
        <w:spacing w:line="360" w:lineRule="auto"/>
        <w:ind w:firstLine="576"/>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79307791" w:rsidR="005669B0" w:rsidRDefault="005669B0" w:rsidP="005669B0">
      <w:pPr>
        <w:pStyle w:val="ResimYazs"/>
        <w:ind w:firstLine="576"/>
      </w:pPr>
      <w:bookmarkStart w:id="72" w:name="_Toc8858402"/>
      <w:r>
        <w:t xml:space="preserve">Figure </w:t>
      </w:r>
      <w:r>
        <w:fldChar w:fldCharType="begin"/>
      </w:r>
      <w:r>
        <w:instrText xml:space="preserve"> SEQ Figure \* ARABIC </w:instrText>
      </w:r>
      <w:r>
        <w:fldChar w:fldCharType="separate"/>
      </w:r>
      <w:r w:rsidR="00423167">
        <w:rPr>
          <w:noProof/>
        </w:rPr>
        <w:t>10</w:t>
      </w:r>
      <w:r>
        <w:fldChar w:fldCharType="end"/>
      </w:r>
      <w:r>
        <w:t>: Normalizer Sample from ITU NLP API</w:t>
      </w:r>
      <w:bookmarkEnd w:id="72"/>
    </w:p>
    <w:p w14:paraId="362CEA3A" w14:textId="5991E4FF" w:rsidR="0022496B" w:rsidRDefault="0022496B" w:rsidP="0022496B"/>
    <w:p w14:paraId="5EC5180A" w14:textId="64D4EAAF" w:rsidR="00747CE7" w:rsidRDefault="001356D5" w:rsidP="00B24598">
      <w:pPr>
        <w:spacing w:line="360" w:lineRule="auto"/>
        <w:ind w:firstLine="576"/>
      </w:pPr>
      <w:r>
        <w:t>After the normalization step, we move forward to Named Entity Recognition</w:t>
      </w:r>
      <w:r>
        <w:rPr>
          <w:rStyle w:val="DipnotBavurusu"/>
        </w:rPr>
        <w:footnoteReference w:id="2"/>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65958E85" w14:textId="6133984F" w:rsidR="00747CE7" w:rsidRDefault="00B24598" w:rsidP="00B24598">
      <w:pPr>
        <w:spacing w:line="360" w:lineRule="auto"/>
        <w:ind w:firstLine="720"/>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13BEAF85" w14:textId="1560414F" w:rsidR="00B24598" w:rsidRDefault="00B24598" w:rsidP="00B24598">
      <w:pPr>
        <w:spacing w:line="360" w:lineRule="auto"/>
        <w:ind w:firstLine="720"/>
      </w:pPr>
    </w:p>
    <w:p w14:paraId="28B62BD2" w14:textId="77777777" w:rsidR="00B24598" w:rsidRDefault="00B24598" w:rsidP="00B24598">
      <w:pPr>
        <w:spacing w:line="360" w:lineRule="auto"/>
        <w:ind w:firstLine="720"/>
      </w:pPr>
    </w:p>
    <w:p w14:paraId="35898292" w14:textId="573C1E67" w:rsidR="00747CE7" w:rsidRDefault="00747CE7" w:rsidP="00646A37">
      <w:pPr>
        <w:ind w:firstLine="720"/>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18662D6E" w14:textId="77777777" w:rsidR="00B24598" w:rsidRDefault="00B24598" w:rsidP="00747CE7"/>
    <w:p w14:paraId="3F7641C0" w14:textId="28F7955C" w:rsidR="00DF6033" w:rsidRDefault="00DF6033" w:rsidP="00DF6033">
      <w:pPr>
        <w:pStyle w:val="ResimYazs"/>
        <w:keepNext/>
      </w:pPr>
      <w:bookmarkStart w:id="73" w:name="_Toc8858389"/>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73"/>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747CE7"/>
    <w:p w14:paraId="01333278" w14:textId="386745A9" w:rsidR="00747CE7" w:rsidRDefault="00DF6033" w:rsidP="00646A37">
      <w:pPr>
        <w:ind w:firstLine="720"/>
      </w:pPr>
      <w:r>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2423E0B7" w14:textId="77777777" w:rsidR="00747CE7" w:rsidRDefault="00747CE7" w:rsidP="00747CE7"/>
    <w:p w14:paraId="6D7AB37F" w14:textId="2520BAB3" w:rsidR="00C416AA" w:rsidRDefault="00C416AA" w:rsidP="00C416AA">
      <w:pPr>
        <w:pStyle w:val="ResimYazs"/>
        <w:keepNext/>
      </w:pPr>
      <w:bookmarkStart w:id="74" w:name="_Toc8858390"/>
      <w:r>
        <w:t xml:space="preserve">Table </w:t>
      </w:r>
      <w:r>
        <w:fldChar w:fldCharType="begin"/>
      </w:r>
      <w:r>
        <w:instrText xml:space="preserve"> SEQ Table \* ARABIC </w:instrText>
      </w:r>
      <w:r>
        <w:fldChar w:fldCharType="separate"/>
      </w:r>
      <w:r>
        <w:rPr>
          <w:noProof/>
        </w:rPr>
        <w:t>6</w:t>
      </w:r>
      <w:r>
        <w:fldChar w:fldCharType="end"/>
      </w:r>
      <w:r>
        <w:t xml:space="preserve"> Sample Information Sharing Plan Table</w:t>
      </w:r>
      <w:bookmarkEnd w:id="74"/>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11B48165" w:rsidR="00747CE7" w:rsidRDefault="002655B2" w:rsidP="00646A37">
      <w:pPr>
        <w:spacing w:line="360" w:lineRule="auto"/>
        <w:ind w:firstLine="720"/>
      </w:pPr>
      <w:r>
        <w:t xml:space="preserve">Permanently, the software </w:t>
      </w:r>
      <w:r w:rsidR="00C416AA">
        <w:t>checks</w:t>
      </w:r>
      <w:r>
        <w:t xml:space="preserve"> the database and analyze new texts for detecting new cybersecurity events. </w:t>
      </w:r>
      <w:r w:rsidR="00C416AA">
        <w:t xml:space="preserve"> 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A278D2C" w14:textId="77777777" w:rsidR="00C416AA" w:rsidRDefault="00C416AA" w:rsidP="00747CE7"/>
    <w:p w14:paraId="5CC5ACD5" w14:textId="6E512E4D" w:rsidR="00C416AA" w:rsidRDefault="00C416AA" w:rsidP="00C416AA">
      <w:pPr>
        <w:pStyle w:val="ResimYazs"/>
        <w:keepNext/>
      </w:pPr>
      <w:bookmarkStart w:id="75" w:name="_Toc8858391"/>
      <w:r>
        <w:lastRenderedPageBreak/>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75"/>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B82509F" w14:textId="77777777" w:rsidR="00747CE7" w:rsidRDefault="00747CE7" w:rsidP="00747CE7"/>
    <w:p w14:paraId="5F1EDE04" w14:textId="53335938" w:rsidR="00747CE7" w:rsidRPr="0022496B" w:rsidRDefault="00C416AA" w:rsidP="00646A37">
      <w:pPr>
        <w:spacing w:line="360" w:lineRule="auto"/>
        <w:ind w:firstLine="720"/>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7B013B13" w:rsidR="00792879" w:rsidRPr="00792879" w:rsidRDefault="00962BCF" w:rsidP="005B7207">
      <w:pPr>
        <w:pStyle w:val="ResimYazs"/>
        <w:jc w:val="center"/>
      </w:pPr>
      <w:bookmarkStart w:id="76" w:name="_Toc8858403"/>
      <w:r>
        <w:t xml:space="preserve">Figure </w:t>
      </w:r>
      <w:r>
        <w:fldChar w:fldCharType="begin"/>
      </w:r>
      <w:r>
        <w:instrText xml:space="preserve"> SEQ Figure \* ARABIC </w:instrText>
      </w:r>
      <w:r>
        <w:fldChar w:fldCharType="separate"/>
      </w:r>
      <w:r w:rsidR="00423167">
        <w:rPr>
          <w:noProof/>
        </w:rPr>
        <w:t>11</w:t>
      </w:r>
      <w:r>
        <w:fldChar w:fldCharType="end"/>
      </w:r>
      <w:r>
        <w:t>: The General Overview of the System</w:t>
      </w:r>
      <w:bookmarkEnd w:id="76"/>
    </w:p>
    <w:p w14:paraId="4E834FFF" w14:textId="4EBCF45B" w:rsidR="009B7663" w:rsidRDefault="009B7663" w:rsidP="009B7663">
      <w:pPr>
        <w:pStyle w:val="Balk2"/>
        <w:rPr>
          <w:noProof/>
        </w:rPr>
      </w:pPr>
      <w:bookmarkStart w:id="77" w:name="_Toc8858451"/>
      <w:r w:rsidRPr="007E1CF6">
        <w:rPr>
          <w:noProof/>
        </w:rPr>
        <w:lastRenderedPageBreak/>
        <w:t>Data Collection</w:t>
      </w:r>
      <w:bookmarkEnd w:id="77"/>
    </w:p>
    <w:p w14:paraId="1F2B9F19" w14:textId="61D861B3" w:rsidR="00DC73E4" w:rsidRDefault="00DC73E4" w:rsidP="00DC73E4"/>
    <w:p w14:paraId="452904FE" w14:textId="54D4C513" w:rsidR="007C6397" w:rsidRPr="00D128B8" w:rsidRDefault="007C6397" w:rsidP="00D128B8">
      <w:pPr>
        <w:spacing w:line="360" w:lineRule="auto"/>
        <w:ind w:firstLine="360"/>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9B7663">
      <w:pPr>
        <w:pStyle w:val="Balk2"/>
        <w:rPr>
          <w:noProof/>
        </w:rPr>
      </w:pPr>
      <w:bookmarkStart w:id="78" w:name="_Toc8858452"/>
      <w:r w:rsidRPr="007E1CF6">
        <w:rPr>
          <w:noProof/>
        </w:rPr>
        <w:t>Data Preprocessing</w:t>
      </w:r>
      <w:bookmarkEnd w:id="78"/>
    </w:p>
    <w:p w14:paraId="1E2156D3" w14:textId="24A9BA4D" w:rsidR="00D128B8" w:rsidRDefault="00D128B8" w:rsidP="00D128B8"/>
    <w:p w14:paraId="1E5CDF8F" w14:textId="6BABEE84" w:rsidR="000C7D82" w:rsidRDefault="000C7D82" w:rsidP="00646A37">
      <w:pPr>
        <w:spacing w:line="360" w:lineRule="auto"/>
        <w:ind w:firstLine="576"/>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 related news in a </w:t>
      </w:r>
      <w:r w:rsidR="00A574E4">
        <w:t xml:space="preserve">JSON </w:t>
      </w:r>
      <w:r w:rsidR="00646A37">
        <w:t xml:space="preserve">which has “Title of the News” key.  The key can be useful for representing the detected event. On the other hand, there are unrelated or not useful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62E8C61E" w14:textId="01994B63" w:rsidR="00646A37" w:rsidRPr="00976481" w:rsidRDefault="00976481" w:rsidP="00646A37">
      <w:pPr>
        <w:spacing w:line="360" w:lineRule="auto"/>
        <w:rPr>
          <w:sz w:val="28"/>
        </w:rPr>
      </w:pPr>
      <w:r>
        <w:tab/>
        <w:t>In our database, we have a ‘Status’ column. When we firstly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w:t>
      </w:r>
      <w:r>
        <w:lastRenderedPageBreak/>
        <w:t xml:space="preserve">cybersecurity events, the Status column is set with “2”. “2” means that the data processed before and there is nothing to do with that row of the table.  </w:t>
      </w:r>
    </w:p>
    <w:p w14:paraId="2EA9571A" w14:textId="359F88D0" w:rsidR="009B7663" w:rsidRPr="007E1CF6" w:rsidRDefault="006D2C6E" w:rsidP="009B7663">
      <w:pPr>
        <w:pStyle w:val="Balk2"/>
        <w:rPr>
          <w:noProof/>
        </w:rPr>
      </w:pPr>
      <w:bookmarkStart w:id="79" w:name="_Toc8858453"/>
      <w:r>
        <w:rPr>
          <w:noProof/>
        </w:rPr>
        <w:t>Cybersecu</w:t>
      </w:r>
      <w:r w:rsidR="00A574E4">
        <w:rPr>
          <w:noProof/>
        </w:rPr>
        <w:t>ri</w:t>
      </w:r>
      <w:r>
        <w:rPr>
          <w:noProof/>
        </w:rPr>
        <w:t xml:space="preserve">ty Related </w:t>
      </w:r>
      <w:r w:rsidR="009B7663" w:rsidRPr="007E1CF6">
        <w:rPr>
          <w:noProof/>
        </w:rPr>
        <w:t>Event Detection</w:t>
      </w:r>
      <w:bookmarkEnd w:id="79"/>
    </w:p>
    <w:p w14:paraId="46B535AD" w14:textId="205BD4EE" w:rsidR="00E22DF3" w:rsidRDefault="00E22DF3" w:rsidP="00E22DF3">
      <w:pPr>
        <w:rPr>
          <w:noProof/>
        </w:rPr>
      </w:pPr>
    </w:p>
    <w:p w14:paraId="17D1B6B9" w14:textId="6EFE33E6" w:rsidR="007541F5" w:rsidRPr="007E1CF6" w:rsidRDefault="007541F5" w:rsidP="00F913EE">
      <w:pPr>
        <w:spacing w:line="360" w:lineRule="auto"/>
        <w:ind w:firstLine="576"/>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80" w:name="_Toc8858454"/>
      <w:r w:rsidRPr="007E1CF6">
        <w:rPr>
          <w:noProof/>
          <w:szCs w:val="24"/>
        </w:rPr>
        <w:t>IMPLEM</w:t>
      </w:r>
      <w:r w:rsidR="00101F67">
        <w:rPr>
          <w:noProof/>
          <w:szCs w:val="24"/>
        </w:rPr>
        <w:t>E</w:t>
      </w:r>
      <w:r w:rsidRPr="007E1CF6">
        <w:rPr>
          <w:noProof/>
          <w:szCs w:val="24"/>
        </w:rPr>
        <w:t>NTATION</w:t>
      </w:r>
      <w:bookmarkEnd w:id="80"/>
      <w:r w:rsidRPr="007E1CF6">
        <w:rPr>
          <w:noProof/>
          <w:szCs w:val="24"/>
        </w:rPr>
        <w:t xml:space="preserve"> </w:t>
      </w:r>
    </w:p>
    <w:p w14:paraId="440A2FE9" w14:textId="77777777" w:rsidR="001E54E9" w:rsidRPr="00A84754" w:rsidRDefault="001E54E9" w:rsidP="0090419B">
      <w:pPr>
        <w:keepNext/>
        <w:keepLines/>
        <w:numPr>
          <w:ilvl w:val="1"/>
          <w:numId w:val="7"/>
        </w:numPr>
        <w:spacing w:before="480"/>
        <w:outlineLvl w:val="1"/>
        <w:rPr>
          <w:iCs/>
        </w:rPr>
      </w:pPr>
      <w:bookmarkStart w:id="81" w:name="_Toc8858455"/>
      <w:r w:rsidRPr="00A84754">
        <w:rPr>
          <w:iCs/>
        </w:rPr>
        <w:t>Multi Process Architecture</w:t>
      </w:r>
      <w:bookmarkEnd w:id="81"/>
    </w:p>
    <w:p w14:paraId="55DCE352" w14:textId="77777777" w:rsidR="001E54E9" w:rsidRPr="001E54E9" w:rsidRDefault="001E54E9" w:rsidP="001E54E9"/>
    <w:p w14:paraId="1609AD4A" w14:textId="59BBDA08" w:rsidR="001E54E9" w:rsidRDefault="001E54E9" w:rsidP="00F913EE">
      <w:pPr>
        <w:spacing w:line="360" w:lineRule="auto"/>
        <w:ind w:firstLine="576"/>
      </w:pPr>
      <w:r w:rsidRPr="001E54E9">
        <w:t>We use multi</w:t>
      </w:r>
      <w:r w:rsidR="00A574E4">
        <w:t>-</w:t>
      </w:r>
      <w:r w:rsidRPr="001E54E9">
        <w:t>processed system architecture in the implementation of the project. There are four processes as described in the subchapters below.</w:t>
      </w:r>
    </w:p>
    <w:p w14:paraId="56DC55ED" w14:textId="77777777" w:rsidR="00FC3F3F" w:rsidRPr="001E54E9" w:rsidRDefault="00FC3F3F" w:rsidP="001E54E9">
      <w:pPr>
        <w:spacing w:line="360" w:lineRule="auto"/>
      </w:pPr>
    </w:p>
    <w:p w14:paraId="0C49A3F6" w14:textId="77777777" w:rsidR="001E54E9" w:rsidRPr="00A84754" w:rsidRDefault="001E54E9" w:rsidP="0090419B">
      <w:pPr>
        <w:numPr>
          <w:ilvl w:val="2"/>
          <w:numId w:val="7"/>
        </w:numPr>
        <w:spacing w:before="120" w:after="0" w:line="240" w:lineRule="exact"/>
        <w:outlineLvl w:val="2"/>
        <w:rPr>
          <w:iCs/>
        </w:rPr>
      </w:pPr>
      <w:bookmarkStart w:id="82" w:name="_Toc8858456"/>
      <w:r w:rsidRPr="00A84754">
        <w:rPr>
          <w:iCs/>
        </w:rPr>
        <w:t>Twitter API Stream to Database Process</w:t>
      </w:r>
      <w:bookmarkEnd w:id="82"/>
    </w:p>
    <w:p w14:paraId="0023D110" w14:textId="77777777" w:rsidR="001E54E9" w:rsidRPr="001E54E9" w:rsidRDefault="001E54E9" w:rsidP="001E54E9"/>
    <w:p w14:paraId="79180B3B" w14:textId="527B7487" w:rsidR="001E54E9" w:rsidRDefault="001E54E9" w:rsidP="00F913EE">
      <w:pPr>
        <w:spacing w:line="360" w:lineRule="auto"/>
        <w:ind w:firstLine="720"/>
      </w:pPr>
      <w:r w:rsidRPr="001E54E9">
        <w:t>This process con</w:t>
      </w:r>
      <w:r w:rsidR="00A574E4">
        <w:t>tinual</w:t>
      </w:r>
      <w:r w:rsidRPr="001E54E9">
        <w:t>ly gathers Twitter API stream. Then preprocess the data and write them to the database.</w:t>
      </w:r>
      <w:r w:rsidR="00962BCF">
        <w:t xml:space="preserve"> </w:t>
      </w:r>
    </w:p>
    <w:p w14:paraId="0E4B048F" w14:textId="77777777" w:rsidR="00FC3F3F" w:rsidRDefault="00FC3F3F" w:rsidP="00FC3F3F">
      <w:pPr>
        <w:keepNext/>
        <w:spacing w:line="360" w:lineRule="auto"/>
      </w:pPr>
      <w:r>
        <w:rPr>
          <w:noProof/>
        </w:rPr>
        <w:lastRenderedPageBreak/>
        <w:drawing>
          <wp:inline distT="0" distB="0" distL="0" distR="0" wp14:anchorId="682F7075" wp14:editId="6703E938">
            <wp:extent cx="5431790" cy="3406775"/>
            <wp:effectExtent l="0" t="0" r="0" b="317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31790" cy="3406775"/>
                    </a:xfrm>
                    <a:prstGeom prst="rect">
                      <a:avLst/>
                    </a:prstGeom>
                  </pic:spPr>
                </pic:pic>
              </a:graphicData>
            </a:graphic>
          </wp:inline>
        </w:drawing>
      </w:r>
    </w:p>
    <w:p w14:paraId="37B37A25" w14:textId="6B67571C" w:rsidR="001E54E9" w:rsidRPr="001E54E9" w:rsidRDefault="00FC3F3F" w:rsidP="00D131B4">
      <w:pPr>
        <w:pStyle w:val="ResimYazs"/>
      </w:pPr>
      <w:bookmarkStart w:id="83" w:name="_Toc8858404"/>
      <w:r>
        <w:t xml:space="preserve">Figure </w:t>
      </w:r>
      <w:r>
        <w:fldChar w:fldCharType="begin"/>
      </w:r>
      <w:r>
        <w:instrText xml:space="preserve"> SEQ Figure \* ARABIC </w:instrText>
      </w:r>
      <w:r>
        <w:fldChar w:fldCharType="separate"/>
      </w:r>
      <w:r w:rsidR="00423167">
        <w:rPr>
          <w:noProof/>
        </w:rPr>
        <w:t>12</w:t>
      </w:r>
      <w:r>
        <w:fldChar w:fldCharType="end"/>
      </w:r>
      <w:r>
        <w:t xml:space="preserve">: Sample </w:t>
      </w:r>
      <w:r w:rsidRPr="00143A94">
        <w:t xml:space="preserve">Stored </w:t>
      </w:r>
      <w:r>
        <w:t>Twitter</w:t>
      </w:r>
      <w:r w:rsidRPr="00143A94">
        <w:t xml:space="preserve"> Data in the Database File</w:t>
      </w:r>
      <w:bookmarkEnd w:id="83"/>
    </w:p>
    <w:p w14:paraId="7B61BF98" w14:textId="77777777" w:rsidR="001E54E9" w:rsidRPr="001E54E9" w:rsidRDefault="001E54E9" w:rsidP="001E54E9"/>
    <w:p w14:paraId="70002878" w14:textId="77777777" w:rsidR="001E54E9" w:rsidRPr="00A84754" w:rsidRDefault="001E54E9" w:rsidP="0090419B">
      <w:pPr>
        <w:numPr>
          <w:ilvl w:val="2"/>
          <w:numId w:val="7"/>
        </w:numPr>
        <w:spacing w:before="120" w:after="0" w:line="240" w:lineRule="exact"/>
        <w:outlineLvl w:val="2"/>
        <w:rPr>
          <w:iCs/>
        </w:rPr>
      </w:pPr>
      <w:bookmarkStart w:id="84" w:name="_Toc8858457"/>
      <w:proofErr w:type="spellStart"/>
      <w:r w:rsidRPr="00A84754">
        <w:rPr>
          <w:iCs/>
        </w:rPr>
        <w:t>Hurriyet</w:t>
      </w:r>
      <w:proofErr w:type="spellEnd"/>
      <w:r w:rsidRPr="00A84754">
        <w:rPr>
          <w:iCs/>
        </w:rPr>
        <w:t xml:space="preserve"> API Stream to Database Process</w:t>
      </w:r>
      <w:bookmarkEnd w:id="84"/>
    </w:p>
    <w:p w14:paraId="511D8658" w14:textId="77777777" w:rsidR="001E54E9" w:rsidRPr="001E54E9" w:rsidRDefault="001E54E9" w:rsidP="001E54E9"/>
    <w:p w14:paraId="74B7B675" w14:textId="54805378" w:rsidR="001E54E9" w:rsidRDefault="001E54E9" w:rsidP="00F913EE">
      <w:pPr>
        <w:spacing w:line="360" w:lineRule="auto"/>
        <w:ind w:firstLine="720"/>
      </w:pPr>
      <w:r w:rsidRPr="001E54E9">
        <w:t>This process con</w:t>
      </w:r>
      <w:r w:rsidR="00A574E4">
        <w:t>tinual</w:t>
      </w:r>
      <w:r w:rsidRPr="001E54E9">
        <w:t xml:space="preserve">ly gathers </w:t>
      </w:r>
      <w:proofErr w:type="spellStart"/>
      <w:r w:rsidRPr="001E54E9">
        <w:t>Hurriyet</w:t>
      </w:r>
      <w:proofErr w:type="spellEnd"/>
      <w:r w:rsidRPr="001E54E9">
        <w:t xml:space="preserve"> API stream. Then preprocess the data and write them to the database.</w:t>
      </w:r>
      <w:r w:rsidR="00FC3F3F">
        <w:t xml:space="preserve"> </w:t>
      </w:r>
    </w:p>
    <w:p w14:paraId="2D43C07B" w14:textId="77777777" w:rsidR="00FC3F3F" w:rsidRDefault="00FC3F3F" w:rsidP="00FC3F3F">
      <w:pPr>
        <w:keepNext/>
        <w:spacing w:line="360" w:lineRule="auto"/>
      </w:pPr>
      <w:r>
        <w:rPr>
          <w:noProof/>
        </w:rPr>
        <w:lastRenderedPageBreak/>
        <w:drawing>
          <wp:inline distT="0" distB="0" distL="0" distR="0" wp14:anchorId="63FBD8F1" wp14:editId="756C9DBF">
            <wp:extent cx="5431790" cy="333946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1790" cy="3339465"/>
                    </a:xfrm>
                    <a:prstGeom prst="rect">
                      <a:avLst/>
                    </a:prstGeom>
                  </pic:spPr>
                </pic:pic>
              </a:graphicData>
            </a:graphic>
          </wp:inline>
        </w:drawing>
      </w:r>
    </w:p>
    <w:p w14:paraId="2954BA35" w14:textId="42AB6635" w:rsidR="00FC3F3F" w:rsidRPr="001E54E9" w:rsidRDefault="00FC3F3F" w:rsidP="00D131B4">
      <w:pPr>
        <w:pStyle w:val="ResimYazs"/>
      </w:pPr>
      <w:bookmarkStart w:id="85" w:name="_Toc8858405"/>
      <w:r>
        <w:t xml:space="preserve">Figure </w:t>
      </w:r>
      <w:r>
        <w:fldChar w:fldCharType="begin"/>
      </w:r>
      <w:r>
        <w:instrText xml:space="preserve"> SEQ Figure \* ARABIC </w:instrText>
      </w:r>
      <w:r>
        <w:fldChar w:fldCharType="separate"/>
      </w:r>
      <w:r w:rsidR="00423167">
        <w:rPr>
          <w:noProof/>
        </w:rPr>
        <w:t>13</w:t>
      </w:r>
      <w:r>
        <w:fldChar w:fldCharType="end"/>
      </w:r>
      <w:r>
        <w:t xml:space="preserve">: Sample Stored </w:t>
      </w:r>
      <w:proofErr w:type="spellStart"/>
      <w:r>
        <w:t>Hurriyet</w:t>
      </w:r>
      <w:proofErr w:type="spellEnd"/>
      <w:r>
        <w:t xml:space="preserve"> Newspaper Data in the Database File</w:t>
      </w:r>
      <w:bookmarkEnd w:id="85"/>
    </w:p>
    <w:p w14:paraId="46DF9433" w14:textId="5128B923" w:rsidR="001E54E9" w:rsidRDefault="001E54E9" w:rsidP="001E54E9"/>
    <w:p w14:paraId="22534191" w14:textId="77777777" w:rsidR="00D131B4" w:rsidRPr="001E54E9" w:rsidRDefault="00D131B4" w:rsidP="001E54E9"/>
    <w:p w14:paraId="0A453F5F" w14:textId="77777777" w:rsidR="001E54E9" w:rsidRPr="00A84754" w:rsidRDefault="001E54E9" w:rsidP="0090419B">
      <w:pPr>
        <w:numPr>
          <w:ilvl w:val="2"/>
          <w:numId w:val="7"/>
        </w:numPr>
        <w:spacing w:before="120" w:after="0" w:line="240" w:lineRule="exact"/>
        <w:outlineLvl w:val="2"/>
        <w:rPr>
          <w:iCs/>
        </w:rPr>
      </w:pPr>
      <w:bookmarkStart w:id="86" w:name="_Toc8858458"/>
      <w:r w:rsidRPr="00A84754">
        <w:rPr>
          <w:iCs/>
        </w:rPr>
        <w:t>ITU NLP API Normalization Process</w:t>
      </w:r>
      <w:bookmarkEnd w:id="86"/>
    </w:p>
    <w:p w14:paraId="1D9CE6FF" w14:textId="77777777" w:rsidR="001E54E9" w:rsidRPr="001E54E9" w:rsidRDefault="001E54E9" w:rsidP="001E54E9"/>
    <w:p w14:paraId="2756830E" w14:textId="5239A2DF" w:rsidR="001E54E9" w:rsidRPr="001E54E9" w:rsidRDefault="001E54E9" w:rsidP="00F913EE">
      <w:pPr>
        <w:spacing w:line="360" w:lineRule="auto"/>
        <w:ind w:firstLine="720"/>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1E54E9"/>
    <w:p w14:paraId="2231A8AF" w14:textId="77777777" w:rsidR="001E54E9" w:rsidRPr="00A84754" w:rsidRDefault="001E54E9" w:rsidP="0090419B">
      <w:pPr>
        <w:numPr>
          <w:ilvl w:val="2"/>
          <w:numId w:val="7"/>
        </w:numPr>
        <w:spacing w:before="120" w:after="0" w:line="240" w:lineRule="exact"/>
        <w:outlineLvl w:val="2"/>
        <w:rPr>
          <w:iCs/>
        </w:rPr>
      </w:pPr>
      <w:bookmarkStart w:id="87" w:name="_Toc8858459"/>
      <w:r w:rsidRPr="00A84754">
        <w:rPr>
          <w:iCs/>
        </w:rPr>
        <w:t>Security Events Web Portal Process</w:t>
      </w:r>
      <w:bookmarkEnd w:id="87"/>
    </w:p>
    <w:p w14:paraId="6620F9C5" w14:textId="77777777" w:rsidR="001E54E9" w:rsidRPr="001E54E9" w:rsidRDefault="001E54E9" w:rsidP="001E54E9"/>
    <w:p w14:paraId="1A1ADD40" w14:textId="60F39E8A" w:rsidR="001E54E9" w:rsidRPr="001E54E9" w:rsidRDefault="001E54E9" w:rsidP="00F913EE">
      <w:pPr>
        <w:spacing w:line="360" w:lineRule="auto"/>
        <w:ind w:firstLine="576"/>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90419B">
      <w:pPr>
        <w:keepNext/>
        <w:keepLines/>
        <w:numPr>
          <w:ilvl w:val="1"/>
          <w:numId w:val="7"/>
        </w:numPr>
        <w:spacing w:before="480"/>
        <w:outlineLvl w:val="1"/>
        <w:rPr>
          <w:iCs/>
        </w:rPr>
      </w:pPr>
      <w:bookmarkStart w:id="88" w:name="_Toc8858460"/>
      <w:r w:rsidRPr="00A84754">
        <w:rPr>
          <w:iCs/>
        </w:rPr>
        <w:lastRenderedPageBreak/>
        <w:t>Microservice Architecture</w:t>
      </w:r>
      <w:bookmarkEnd w:id="88"/>
      <w:r w:rsidRPr="00A84754">
        <w:rPr>
          <w:iCs/>
        </w:rPr>
        <w:t xml:space="preserve"> </w:t>
      </w:r>
    </w:p>
    <w:p w14:paraId="79C2E9A0" w14:textId="77777777" w:rsidR="001E54E9" w:rsidRPr="001E54E9" w:rsidRDefault="001E54E9" w:rsidP="001E54E9"/>
    <w:p w14:paraId="27C49452" w14:textId="10BEA213" w:rsidR="00A574E4" w:rsidRDefault="001E54E9" w:rsidP="00F913EE">
      <w:pPr>
        <w:spacing w:line="360" w:lineRule="auto"/>
        <w:ind w:firstLine="576"/>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w:t>
      </w:r>
      <w:proofErr w:type="spellStart"/>
      <w:r w:rsidRPr="001E54E9">
        <w:t>Hurriyet</w:t>
      </w:r>
      <w:proofErr w:type="spellEnd"/>
      <w:r w:rsidRPr="001E54E9">
        <w:t xml:space="preserve">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08393B48" w14:textId="77777777" w:rsidR="00A574E4" w:rsidRDefault="001E54E9" w:rsidP="00F913EE">
      <w:pPr>
        <w:spacing w:line="360" w:lineRule="auto"/>
        <w:ind w:firstLine="576"/>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p>
    <w:p w14:paraId="39EAF950" w14:textId="5010D2A6" w:rsidR="009D5871" w:rsidRPr="00E35118" w:rsidRDefault="001E54E9" w:rsidP="00F913EE">
      <w:pPr>
        <w:spacing w:line="360" w:lineRule="auto"/>
        <w:ind w:firstLine="576"/>
        <w:rPr>
          <w:lang w:val="tr-TR"/>
        </w:rPr>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important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5BECFE5E" w14:textId="06428F08" w:rsidR="009D5871" w:rsidRPr="00FC7248" w:rsidRDefault="00D131B4" w:rsidP="009D5871">
      <w:pPr>
        <w:pStyle w:val="Balk2"/>
      </w:pPr>
      <w:bookmarkStart w:id="89" w:name="_Toc8858461"/>
      <w:r w:rsidRPr="00FC7248">
        <w:t>Database Architecture of the System</w:t>
      </w:r>
      <w:bookmarkEnd w:id="89"/>
    </w:p>
    <w:p w14:paraId="4275D111" w14:textId="77777777" w:rsidR="00D131B4" w:rsidRPr="00D131B4" w:rsidRDefault="00D131B4" w:rsidP="00D131B4"/>
    <w:p w14:paraId="32BA2BEB" w14:textId="304877C5" w:rsidR="00D131B4" w:rsidRDefault="00D131B4" w:rsidP="00F913EE">
      <w:pPr>
        <w:spacing w:line="360" w:lineRule="auto"/>
        <w:ind w:firstLine="576"/>
      </w:pPr>
      <w:r>
        <w:t xml:space="preserve">There are six columns in our database. Their properties are explained in the subsection below. </w:t>
      </w:r>
    </w:p>
    <w:p w14:paraId="67279E00" w14:textId="029CF402" w:rsidR="00D131B4" w:rsidRDefault="00D131B4" w:rsidP="00D131B4">
      <w:pPr>
        <w:pStyle w:val="Balk3"/>
      </w:pPr>
      <w:bookmarkStart w:id="90" w:name="_Toc8858462"/>
      <w:r>
        <w:t>Source Column of the Database</w:t>
      </w:r>
      <w:bookmarkEnd w:id="90"/>
      <w:r>
        <w:t xml:space="preserve"> </w:t>
      </w:r>
    </w:p>
    <w:p w14:paraId="24D72661" w14:textId="50801733" w:rsidR="00D131B4" w:rsidRDefault="00D131B4" w:rsidP="00D131B4"/>
    <w:p w14:paraId="5D06EA26" w14:textId="4AD6B205" w:rsidR="006822AC" w:rsidRDefault="006822AC" w:rsidP="00F913EE">
      <w:pPr>
        <w:spacing w:line="360" w:lineRule="auto"/>
        <w:ind w:firstLine="720"/>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proofErr w:type="spellStart"/>
      <w:r w:rsidR="00E31108">
        <w:t>H</w:t>
      </w:r>
      <w:r>
        <w:t>urriyet</w:t>
      </w:r>
      <w:proofErr w:type="spellEnd"/>
      <w:r>
        <w:t xml:space="preserve">” if the </w:t>
      </w:r>
      <w:r>
        <w:lastRenderedPageBreak/>
        <w:t xml:space="preserve">source of the row is </w:t>
      </w:r>
      <w:proofErr w:type="spellStart"/>
      <w:r>
        <w:t>Hurriyet</w:t>
      </w:r>
      <w:proofErr w:type="spellEnd"/>
      <w:r>
        <w:t xml:space="preserve">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00ACF513" w14:textId="77777777" w:rsidR="00D131B4" w:rsidRDefault="00D131B4" w:rsidP="00D131B4"/>
    <w:p w14:paraId="28E9B0F2" w14:textId="4EB91FB5" w:rsidR="00D131B4" w:rsidRDefault="00D131B4" w:rsidP="00D131B4">
      <w:pPr>
        <w:pStyle w:val="Balk3"/>
      </w:pPr>
      <w:bookmarkStart w:id="91" w:name="_Toc8858463"/>
      <w:r>
        <w:t>Date Column of the Database</w:t>
      </w:r>
      <w:bookmarkEnd w:id="91"/>
      <w:r>
        <w:t xml:space="preserve"> </w:t>
      </w:r>
    </w:p>
    <w:p w14:paraId="2F0238A0" w14:textId="03430BC0" w:rsidR="008E257F" w:rsidRDefault="008E257F" w:rsidP="008E257F"/>
    <w:p w14:paraId="21BB48EF" w14:textId="0F823262" w:rsidR="00D131B4" w:rsidRDefault="00F913EE" w:rsidP="00F913EE">
      <w:pPr>
        <w:spacing w:line="360" w:lineRule="auto"/>
        <w:ind w:firstLine="720"/>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w:t>
      </w:r>
      <w:proofErr w:type="gramStart"/>
      <w:r w:rsidR="006F0209">
        <w:t xml:space="preserve">both of </w:t>
      </w:r>
      <w:r w:rsidR="00A574E4">
        <w:t xml:space="preserve">the </w:t>
      </w:r>
      <w:r w:rsidR="006F0209">
        <w:t>first</w:t>
      </w:r>
      <w:proofErr w:type="gramEnd"/>
      <w:r w:rsidR="006F0209">
        <w:t xml:space="preserve">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F0209">
      <w:pPr>
        <w:spacing w:line="360" w:lineRule="auto"/>
      </w:pPr>
    </w:p>
    <w:p w14:paraId="1D4C2DAE" w14:textId="5798EC97" w:rsidR="00D131B4" w:rsidRPr="00A84754" w:rsidRDefault="00D131B4" w:rsidP="00D131B4">
      <w:pPr>
        <w:pStyle w:val="Balk3"/>
        <w:rPr>
          <w:i/>
        </w:rPr>
      </w:pPr>
      <w:bookmarkStart w:id="92" w:name="_Toc8858464"/>
      <w:proofErr w:type="spellStart"/>
      <w:r w:rsidRPr="00A84754">
        <w:rPr>
          <w:i/>
        </w:rPr>
        <w:t>UserName</w:t>
      </w:r>
      <w:proofErr w:type="spellEnd"/>
      <w:r w:rsidRPr="00A84754">
        <w:rPr>
          <w:i/>
        </w:rPr>
        <w:t xml:space="preserve"> Column of the Database</w:t>
      </w:r>
      <w:bookmarkEnd w:id="92"/>
      <w:r w:rsidRPr="00A84754">
        <w:rPr>
          <w:i/>
        </w:rPr>
        <w:t xml:space="preserve"> </w:t>
      </w:r>
    </w:p>
    <w:p w14:paraId="20B93C51" w14:textId="7D4BB2A2" w:rsidR="006F0209" w:rsidRDefault="006F0209" w:rsidP="006F0209"/>
    <w:p w14:paraId="1221EFCE" w14:textId="05C3BB19" w:rsidR="00F913EE" w:rsidRDefault="001F5634" w:rsidP="00F913EE">
      <w:pPr>
        <w:spacing w:line="360" w:lineRule="auto"/>
        <w:ind w:firstLine="720"/>
      </w:pPr>
      <w:r>
        <w:t>It</w:t>
      </w:r>
      <w:r w:rsidR="006F0209">
        <w:t xml:space="preserve"> is an optional column of our database file</w:t>
      </w:r>
      <w:r w:rsidR="00E31108">
        <w:t>,</w:t>
      </w:r>
      <w:r w:rsidR="006F0209">
        <w:t xml:space="preserve"> </w:t>
      </w:r>
      <w:r w:rsidR="00E31108">
        <w:t>be</w:t>
      </w:r>
      <w:r w:rsidR="006F0209">
        <w:t xml:space="preserve">cause </w:t>
      </w:r>
      <w:r w:rsidR="00E31108">
        <w:t>users share tweet</w:t>
      </w:r>
      <w:r w:rsidR="006F0209">
        <w:t xml:space="preserve">s </w:t>
      </w:r>
      <w:r w:rsidR="00A574E4">
        <w:t>o</w:t>
      </w:r>
      <w:r w:rsidR="006F0209">
        <w:t xml:space="preserve">n Twitter and the users have </w:t>
      </w:r>
      <w:r w:rsidR="00A574E4">
        <w:t xml:space="preserve">a </w:t>
      </w:r>
      <w:r w:rsidR="006F0209">
        <w:t xml:space="preserve">username. However, there is no user in </w:t>
      </w:r>
      <w:proofErr w:type="spellStart"/>
      <w:r w:rsidR="006F0209">
        <w:t>Hurriyet</w:t>
      </w:r>
      <w:proofErr w:type="spellEnd"/>
      <w:r w:rsidR="006F0209">
        <w:t xml:space="preserve"> newspaper data.</w:t>
      </w:r>
    </w:p>
    <w:p w14:paraId="3D02538D" w14:textId="19D87F70" w:rsidR="00D131B4" w:rsidRDefault="005062FD" w:rsidP="00F913EE">
      <w:pPr>
        <w:spacing w:line="360" w:lineRule="auto"/>
        <w:ind w:firstLine="720"/>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77777777" w:rsidR="005062FD" w:rsidRDefault="005062FD" w:rsidP="005062FD">
      <w:pPr>
        <w:spacing w:line="360" w:lineRule="auto"/>
      </w:pPr>
    </w:p>
    <w:p w14:paraId="35AAF558" w14:textId="5DEA0148" w:rsidR="00D131B4" w:rsidRPr="00A84754" w:rsidRDefault="00D131B4" w:rsidP="00D131B4">
      <w:pPr>
        <w:pStyle w:val="Balk3"/>
        <w:rPr>
          <w:i/>
        </w:rPr>
      </w:pPr>
      <w:bookmarkStart w:id="93" w:name="_Toc8858465"/>
      <w:r w:rsidRPr="00A84754">
        <w:rPr>
          <w:i/>
        </w:rPr>
        <w:t>Title Column of the Database</w:t>
      </w:r>
      <w:bookmarkEnd w:id="93"/>
      <w:r w:rsidRPr="00A84754">
        <w:rPr>
          <w:i/>
        </w:rPr>
        <w:t xml:space="preserve"> </w:t>
      </w:r>
    </w:p>
    <w:p w14:paraId="754016DF" w14:textId="71E7162A" w:rsidR="005062FD" w:rsidRDefault="005062FD" w:rsidP="005062FD"/>
    <w:p w14:paraId="168F12F7" w14:textId="1753B858" w:rsidR="00F913EE" w:rsidRDefault="00EE4E16" w:rsidP="00EA1FAE">
      <w:pPr>
        <w:spacing w:line="360" w:lineRule="auto"/>
        <w:ind w:firstLine="720"/>
      </w:pPr>
      <w:r>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494A2CFD" w14:textId="44E9BA61" w:rsidR="005062FD" w:rsidRDefault="00F913EE" w:rsidP="00EA1FAE">
      <w:pPr>
        <w:spacing w:line="360" w:lineRule="auto"/>
        <w:ind w:firstLine="720"/>
      </w:pPr>
      <w:r>
        <w:lastRenderedPageBreak/>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5062FD"/>
    <w:p w14:paraId="3CEF4FF6" w14:textId="2A72B388" w:rsidR="00D131B4" w:rsidRPr="00A84754" w:rsidRDefault="00D131B4" w:rsidP="00D131B4">
      <w:pPr>
        <w:pStyle w:val="Balk3"/>
        <w:rPr>
          <w:i/>
        </w:rPr>
      </w:pPr>
      <w:bookmarkStart w:id="94" w:name="_Toc8858466"/>
      <w:r w:rsidRPr="00A84754">
        <w:rPr>
          <w:i/>
        </w:rPr>
        <w:t>Text Column of the Database</w:t>
      </w:r>
      <w:bookmarkEnd w:id="94"/>
      <w:r w:rsidRPr="00A84754">
        <w:rPr>
          <w:i/>
        </w:rPr>
        <w:t xml:space="preserve"> </w:t>
      </w:r>
    </w:p>
    <w:p w14:paraId="0D5E336A" w14:textId="77777777" w:rsidR="005062FD" w:rsidRPr="005062FD" w:rsidRDefault="005062FD" w:rsidP="005062FD"/>
    <w:p w14:paraId="45147593" w14:textId="559FE98A" w:rsidR="00D131B4" w:rsidRDefault="00F913EE" w:rsidP="00EA1FAE">
      <w:pPr>
        <w:spacing w:line="360" w:lineRule="auto"/>
        <w:ind w:firstLine="720"/>
      </w:pPr>
      <w:r>
        <w:t xml:space="preserve">This column must be filled because both newspapers and Twitter stream data has text. For Twitter data, this column is filled with Tweets. On the other hand, for </w:t>
      </w:r>
      <w:proofErr w:type="spellStart"/>
      <w:r>
        <w:t>Hurriyet</w:t>
      </w:r>
      <w:proofErr w:type="spellEnd"/>
      <w:r>
        <w:t xml:space="preserve"> newspaper data, this column is filled with news texts.</w:t>
      </w:r>
    </w:p>
    <w:p w14:paraId="59CE68E5" w14:textId="77777777" w:rsidR="00F913EE" w:rsidRDefault="00F913EE" w:rsidP="00D131B4"/>
    <w:p w14:paraId="47F82556" w14:textId="10402662" w:rsidR="00D131B4" w:rsidRPr="00A84754" w:rsidRDefault="00D131B4" w:rsidP="00D131B4">
      <w:pPr>
        <w:pStyle w:val="Balk3"/>
        <w:rPr>
          <w:i/>
        </w:rPr>
      </w:pPr>
      <w:bookmarkStart w:id="95" w:name="_Toc8858467"/>
      <w:r w:rsidRPr="00A84754">
        <w:rPr>
          <w:i/>
        </w:rPr>
        <w:t>Status Column of the Database</w:t>
      </w:r>
      <w:bookmarkEnd w:id="95"/>
      <w:r w:rsidRPr="00A84754">
        <w:rPr>
          <w:i/>
        </w:rPr>
        <w:t xml:space="preserve"> </w:t>
      </w:r>
    </w:p>
    <w:p w14:paraId="5075883B" w14:textId="77777777" w:rsidR="00D131B4" w:rsidRPr="00D131B4" w:rsidRDefault="00D131B4" w:rsidP="00D131B4"/>
    <w:p w14:paraId="50F8A30F" w14:textId="19EAC883" w:rsidR="00D131B4" w:rsidRDefault="00F913EE" w:rsidP="00EA1FAE">
      <w:pPr>
        <w:spacing w:line="360" w:lineRule="auto"/>
        <w:ind w:firstLine="720"/>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tblLook w:val="04A0" w:firstRow="1" w:lastRow="0" w:firstColumn="1" w:lastColumn="0" w:noHBand="0" w:noVBand="1"/>
      </w:tblPr>
      <w:tblGrid>
        <w:gridCol w:w="4272"/>
        <w:gridCol w:w="4272"/>
      </w:tblGrid>
      <w:tr w:rsidR="00EA1FAE" w14:paraId="654A76C9" w14:textId="77777777" w:rsidTr="00EA1F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EA1FAE">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EA1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6AE1367E" w14:textId="28AD79B0" w:rsidR="00A84754" w:rsidRPr="00A84754" w:rsidRDefault="00A84754" w:rsidP="0090419B">
      <w:pPr>
        <w:keepNext/>
        <w:keepLines/>
        <w:numPr>
          <w:ilvl w:val="1"/>
          <w:numId w:val="7"/>
        </w:numPr>
        <w:spacing w:before="480"/>
        <w:outlineLvl w:val="1"/>
        <w:rPr>
          <w:iCs/>
        </w:rPr>
      </w:pPr>
      <w:bookmarkStart w:id="96" w:name="_Toc8858468"/>
      <w:r w:rsidRPr="00A84754">
        <w:rPr>
          <w:iCs/>
        </w:rPr>
        <w:lastRenderedPageBreak/>
        <w:t>User Interface</w:t>
      </w:r>
      <w:r w:rsidR="00A64CB5" w:rsidRPr="00A84754">
        <w:rPr>
          <w:iCs/>
        </w:rPr>
        <w:t xml:space="preserve"> of the System</w:t>
      </w:r>
      <w:bookmarkEnd w:id="96"/>
      <w:r w:rsidR="00A64CB5" w:rsidRPr="00A84754">
        <w:rPr>
          <w:iCs/>
        </w:rPr>
        <w:t xml:space="preserve"> </w:t>
      </w:r>
      <w:r w:rsidRPr="00A84754">
        <w:rPr>
          <w:iCs/>
        </w:rPr>
        <w:br/>
      </w:r>
    </w:p>
    <w:p w14:paraId="5F5FBE92" w14:textId="7B1B4337" w:rsidR="00225459" w:rsidRDefault="00A84754" w:rsidP="00225459">
      <w:pPr>
        <w:spacing w:line="360" w:lineRule="auto"/>
        <w:ind w:firstLine="576"/>
      </w:pPr>
      <w:r>
        <w:t>It is a simple dynamic</w:t>
      </w:r>
      <w:r w:rsidR="000E3486">
        <w:t>al</w:t>
      </w:r>
      <w:r>
        <w:t xml:space="preserve">ly generated </w:t>
      </w:r>
      <w:r w:rsidR="000E3486">
        <w:t>HTML</w:t>
      </w:r>
      <w:r>
        <w:t xml:space="preserve"> page which is used by security analysts as a portal page of the system. A process con</w:t>
      </w:r>
      <w:r w:rsidR="009B17C9">
        <w:t>tinuous</w:t>
      </w:r>
      <w:r>
        <w:t>ly check</w:t>
      </w:r>
      <w:r w:rsidR="000E3486">
        <w:t>s</w:t>
      </w:r>
      <w:r>
        <w:t xml:space="preserve"> the database per minute to detect new data and use them to show the new cybersecurity events in this user interface.</w:t>
      </w:r>
    </w:p>
    <w:p w14:paraId="398EC4B3" w14:textId="0A41E90D" w:rsidR="00225459" w:rsidRDefault="00225459" w:rsidP="00225459">
      <w:pPr>
        <w:pStyle w:val="Balk2"/>
      </w:pPr>
      <w:bookmarkStart w:id="97" w:name="_Toc8858469"/>
      <w:r>
        <w:t>Implementation Details of the Code Files</w:t>
      </w:r>
      <w:bookmarkEnd w:id="97"/>
    </w:p>
    <w:p w14:paraId="1D963B04" w14:textId="77777777" w:rsidR="00225459" w:rsidRPr="00225459" w:rsidRDefault="00225459" w:rsidP="00225459"/>
    <w:p w14:paraId="26E29689" w14:textId="4104DE29" w:rsidR="00225459" w:rsidRDefault="00225459" w:rsidP="00225459">
      <w:pPr>
        <w:pStyle w:val="Balk3"/>
        <w:rPr>
          <w:i/>
        </w:rPr>
      </w:pPr>
      <w:bookmarkStart w:id="98" w:name="_Toc8858470"/>
      <w:r>
        <w:rPr>
          <w:i/>
        </w:rPr>
        <w:t>manager.py Code File</w:t>
      </w:r>
      <w:bookmarkEnd w:id="98"/>
    </w:p>
    <w:p w14:paraId="0A53387E" w14:textId="7DB01062" w:rsidR="00D131B4" w:rsidRDefault="00225459" w:rsidP="00225459">
      <w:pPr>
        <w:spacing w:line="360" w:lineRule="auto"/>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0E5209AA" w14:textId="47296482" w:rsidR="00225459" w:rsidRDefault="00225459" w:rsidP="0090419B">
      <w:pPr>
        <w:pStyle w:val="ListeParagraf"/>
        <w:numPr>
          <w:ilvl w:val="0"/>
          <w:numId w:val="11"/>
        </w:numPr>
        <w:spacing w:line="360" w:lineRule="auto"/>
      </w:pPr>
      <w:r>
        <w:t xml:space="preserve">    p1 = Process(target=</w:t>
      </w:r>
      <w:proofErr w:type="spellStart"/>
      <w:r>
        <w:t>startTwitterStreamToDb</w:t>
      </w:r>
      <w:proofErr w:type="spellEnd"/>
      <w:r>
        <w:t>)</w:t>
      </w:r>
    </w:p>
    <w:p w14:paraId="269F5144" w14:textId="7C102B7C" w:rsidR="00225459" w:rsidRDefault="00225459" w:rsidP="0090419B">
      <w:pPr>
        <w:pStyle w:val="ListeParagraf"/>
        <w:numPr>
          <w:ilvl w:val="0"/>
          <w:numId w:val="11"/>
        </w:numPr>
        <w:spacing w:line="360" w:lineRule="auto"/>
      </w:pPr>
      <w:r>
        <w:t xml:space="preserve">    p2 = Process(target=</w:t>
      </w:r>
      <w:proofErr w:type="spellStart"/>
      <w:r>
        <w:t>startHurriyetApiToDb</w:t>
      </w:r>
      <w:proofErr w:type="spellEnd"/>
      <w:r>
        <w:t xml:space="preserve">)    </w:t>
      </w:r>
    </w:p>
    <w:p w14:paraId="3D7B7134" w14:textId="518C65A2" w:rsidR="00225459" w:rsidRDefault="00225459" w:rsidP="0090419B">
      <w:pPr>
        <w:pStyle w:val="ListeParagraf"/>
        <w:numPr>
          <w:ilvl w:val="0"/>
          <w:numId w:val="11"/>
        </w:numPr>
        <w:spacing w:line="360" w:lineRule="auto"/>
      </w:pPr>
      <w:r>
        <w:t xml:space="preserve">    p3 = Process(target=</w:t>
      </w:r>
      <w:proofErr w:type="spellStart"/>
      <w:r>
        <w:t>startItuNlpApi</w:t>
      </w:r>
      <w:proofErr w:type="spellEnd"/>
      <w:r>
        <w:t xml:space="preserve">)  </w:t>
      </w:r>
    </w:p>
    <w:p w14:paraId="5A0A911B" w14:textId="43B2BD92" w:rsidR="00225459" w:rsidRPr="00D131B4" w:rsidRDefault="00225459" w:rsidP="0090419B">
      <w:pPr>
        <w:pStyle w:val="ListeParagraf"/>
        <w:numPr>
          <w:ilvl w:val="0"/>
          <w:numId w:val="11"/>
        </w:numPr>
        <w:spacing w:line="360" w:lineRule="auto"/>
      </w:pPr>
      <w:r>
        <w:t xml:space="preserve">    p4 = Process(target=</w:t>
      </w:r>
      <w:proofErr w:type="spellStart"/>
      <w:r>
        <w:t>securityEventsWebPortalStart</w:t>
      </w:r>
      <w:proofErr w:type="spellEnd"/>
      <w:r>
        <w:t xml:space="preserve">)    </w:t>
      </w:r>
    </w:p>
    <w:p w14:paraId="5A85FC29" w14:textId="48733107" w:rsidR="00D131B4" w:rsidRDefault="00D131B4" w:rsidP="00D131B4"/>
    <w:p w14:paraId="062CA7B2" w14:textId="5D5CDAB0" w:rsidR="00225459" w:rsidRDefault="00225459" w:rsidP="00D131B4">
      <w:r>
        <w:t xml:space="preserve">The processes </w:t>
      </w:r>
      <w:r w:rsidR="009B17C9">
        <w:t>always</w:t>
      </w:r>
      <w:r>
        <w:t xml:space="preserve"> work in para</w:t>
      </w:r>
      <w:r w:rsidR="00C20064">
        <w:t>l</w:t>
      </w:r>
      <w:r>
        <w:t>lel.</w:t>
      </w:r>
    </w:p>
    <w:p w14:paraId="18B9611F" w14:textId="04308C29" w:rsidR="004B08AE" w:rsidRDefault="004B08AE" w:rsidP="00D131B4"/>
    <w:p w14:paraId="557DBC29" w14:textId="77F3123D" w:rsidR="00225459" w:rsidRDefault="00225459" w:rsidP="00225459">
      <w:pPr>
        <w:pStyle w:val="Balk3"/>
      </w:pPr>
      <w:bookmarkStart w:id="99" w:name="_Toc8858471"/>
      <w:r>
        <w:rPr>
          <w:i/>
        </w:rPr>
        <w:t>config.py Code File</w:t>
      </w:r>
      <w:bookmarkEnd w:id="99"/>
    </w:p>
    <w:p w14:paraId="2C003F2F" w14:textId="430F9663" w:rsidR="004B08AE" w:rsidRDefault="004B08AE" w:rsidP="00D131B4"/>
    <w:p w14:paraId="4ADE6E00" w14:textId="52BE9D9F" w:rsidR="00225459" w:rsidRDefault="00225459" w:rsidP="00225459">
      <w:pPr>
        <w:spacing w:line="360" w:lineRule="auto"/>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p w14:paraId="75B1BA6B" w14:textId="4249DFD6" w:rsidR="00225459" w:rsidRDefault="00225459" w:rsidP="00225459">
      <w:pPr>
        <w:spacing w:line="360" w:lineRule="auto"/>
      </w:pPr>
    </w:p>
    <w:p w14:paraId="271CE54B" w14:textId="1A952BD7" w:rsidR="008B4276" w:rsidRDefault="008B4276" w:rsidP="00225459">
      <w:pPr>
        <w:spacing w:line="360" w:lineRule="auto"/>
      </w:pPr>
    </w:p>
    <w:p w14:paraId="67BF966B"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lastRenderedPageBreak/>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7F9E3A48" w14:textId="742EDADB" w:rsidR="008B4276" w:rsidRDefault="008B4276" w:rsidP="00225459">
      <w:pPr>
        <w:spacing w:line="360" w:lineRule="auto"/>
      </w:pPr>
    </w:p>
    <w:p w14:paraId="448F09C1" w14:textId="3BFA735E" w:rsidR="008B4276" w:rsidRDefault="008B4276" w:rsidP="00225459">
      <w:pPr>
        <w:spacing w:line="360" w:lineRule="auto"/>
      </w:pPr>
    </w:p>
    <w:p w14:paraId="1228B797" w14:textId="77777777" w:rsidR="008B4276" w:rsidRDefault="008B4276"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225459">
      <w:pPr>
        <w:spacing w:line="360" w:lineRule="auto"/>
      </w:pPr>
      <w:r>
        <w:t xml:space="preserve">The </w:t>
      </w:r>
      <w:bookmarkStart w:id="100" w:name="_Hlk8848117"/>
      <w:r>
        <w:t xml:space="preserve">cybersecurity keyword </w:t>
      </w:r>
      <w:bookmarkEnd w:id="100"/>
      <w:r>
        <w:t>list which used as a keyword during fetching Turkish texts is also stored in “config.py”. The list is as below.</w:t>
      </w:r>
      <w:r w:rsidR="009151FA">
        <w:t xml:space="preserve"> </w:t>
      </w:r>
    </w:p>
    <w:p w14:paraId="0773AA23" w14:textId="0262EB4D" w:rsidR="00225459" w:rsidRDefault="00474F9F" w:rsidP="0090419B">
      <w:pPr>
        <w:pStyle w:val="ListeParagraf"/>
        <w:numPr>
          <w:ilvl w:val="0"/>
          <w:numId w:val="12"/>
        </w:numPr>
        <w:spacing w:line="360" w:lineRule="auto"/>
      </w:pPr>
      <w:proofErr w:type="spellStart"/>
      <w:r>
        <w:t>keyword</w:t>
      </w:r>
      <w:r w:rsidR="009151FA">
        <w:t>s</w:t>
      </w:r>
      <w:r w:rsidRPr="00474F9F">
        <w:t>_</w:t>
      </w:r>
      <w:r>
        <w:t>query</w:t>
      </w:r>
      <w:proofErr w:type="spellEnd"/>
      <w:r w:rsidRPr="00474F9F">
        <w:t xml:space="preserve"> = '</w:t>
      </w:r>
      <w:proofErr w:type="spellStart"/>
      <w:r w:rsidRPr="00474F9F">
        <w:t>siber</w:t>
      </w:r>
      <w:proofErr w:type="spellEnd"/>
      <w:r w:rsidRPr="00474F9F">
        <w:t xml:space="preserve">, </w:t>
      </w:r>
      <w:proofErr w:type="spellStart"/>
      <w:r w:rsidRPr="00474F9F">
        <w:t>hacklendi</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zafiyet</w:t>
      </w:r>
      <w:proofErr w:type="spellEnd"/>
      <w:r w:rsidRPr="00474F9F">
        <w:t xml:space="preserve">, </w:t>
      </w:r>
      <w:proofErr w:type="spellStart"/>
      <w:r w:rsidRPr="00474F9F">
        <w:t>ddos</w:t>
      </w:r>
      <w:proofErr w:type="spellEnd"/>
      <w:r w:rsidRPr="00474F9F">
        <w:t xml:space="preserve">, </w:t>
      </w:r>
      <w:proofErr w:type="spellStart"/>
      <w:r w:rsidRPr="00474F9F">
        <w:t>erişilemiyor</w:t>
      </w:r>
      <w:proofErr w:type="spellEnd"/>
      <w:r w:rsidRPr="00474F9F">
        <w:t xml:space="preserve">, </w:t>
      </w:r>
      <w:proofErr w:type="spellStart"/>
      <w:r w:rsidRPr="00474F9F">
        <w:t>zararlı</w:t>
      </w:r>
      <w:proofErr w:type="spellEnd"/>
      <w:r w:rsidRPr="00474F9F">
        <w:t xml:space="preserve"> </w:t>
      </w:r>
      <w:proofErr w:type="spellStart"/>
      <w:r w:rsidRPr="00474F9F">
        <w:t>yazılım</w:t>
      </w:r>
      <w:proofErr w:type="spellEnd"/>
      <w:r w:rsidRPr="00474F9F">
        <w:t xml:space="preserve">, malware, </w:t>
      </w:r>
      <w:proofErr w:type="spellStart"/>
      <w:r w:rsidRPr="00474F9F">
        <w:t>virüs</w:t>
      </w:r>
      <w:proofErr w:type="spellEnd"/>
      <w:r w:rsidRPr="00474F9F">
        <w:t xml:space="preserve">, casus </w:t>
      </w:r>
      <w:proofErr w:type="spellStart"/>
      <w:r w:rsidRPr="00474F9F">
        <w:t>yazılım</w:t>
      </w:r>
      <w:proofErr w:type="spellEnd"/>
      <w:r w:rsidRPr="00474F9F">
        <w:t xml:space="preserve">, </w:t>
      </w:r>
      <w:proofErr w:type="spellStart"/>
      <w:r w:rsidRPr="00474F9F">
        <w:t>fidye</w:t>
      </w:r>
      <w:proofErr w:type="spellEnd"/>
      <w:r w:rsidRPr="00474F9F">
        <w:t xml:space="preserve"> </w:t>
      </w:r>
      <w:proofErr w:type="spellStart"/>
      <w:r w:rsidRPr="00474F9F">
        <w:t>yazılımı</w:t>
      </w:r>
      <w:proofErr w:type="spellEnd"/>
      <w:r w:rsidRPr="00474F9F">
        <w:t xml:space="preserve">, </w:t>
      </w:r>
      <w:proofErr w:type="spellStart"/>
      <w:r w:rsidRPr="00474F9F">
        <w:t>oltalama</w:t>
      </w:r>
      <w:proofErr w:type="spellEnd"/>
      <w:r w:rsidRPr="00474F9F">
        <w:t xml:space="preserve">, </w:t>
      </w:r>
      <w:proofErr w:type="spellStart"/>
      <w:r w:rsidRPr="00474F9F">
        <w:t>phising</w:t>
      </w:r>
      <w:proofErr w:type="spellEnd"/>
      <w:r w:rsidRPr="00474F9F">
        <w:t xml:space="preserve">, </w:t>
      </w:r>
      <w:proofErr w:type="spellStart"/>
      <w:r w:rsidRPr="00474F9F">
        <w:t>güvenik</w:t>
      </w:r>
      <w:proofErr w:type="spellEnd"/>
      <w:r w:rsidRPr="00474F9F">
        <w:t xml:space="preserve"> </w:t>
      </w:r>
      <w:proofErr w:type="spellStart"/>
      <w:r w:rsidRPr="00474F9F">
        <w:t>duvarı</w:t>
      </w:r>
      <w:proofErr w:type="spellEnd"/>
      <w:r w:rsidRPr="00474F9F">
        <w:t xml:space="preserve">, firewall, hacker, </w:t>
      </w:r>
      <w:proofErr w:type="spellStart"/>
      <w:r w:rsidRPr="00474F9F">
        <w:t>sistem</w:t>
      </w:r>
      <w:proofErr w:type="spellEnd"/>
      <w:r w:rsidRPr="00474F9F">
        <w:t xml:space="preserve"> </w:t>
      </w:r>
      <w:proofErr w:type="spellStart"/>
      <w:r w:rsidRPr="00474F9F">
        <w:t>açığı</w:t>
      </w:r>
      <w:proofErr w:type="spellEnd"/>
      <w:r w:rsidRPr="00474F9F">
        <w:t xml:space="preserve">, cyberattack, cyberwarfare, hacking, </w:t>
      </w:r>
      <w:proofErr w:type="spellStart"/>
      <w:r w:rsidRPr="00474F9F">
        <w:t>kimlik</w:t>
      </w:r>
      <w:proofErr w:type="spellEnd"/>
      <w:r w:rsidRPr="00474F9F">
        <w:t xml:space="preserve"> </w:t>
      </w:r>
      <w:proofErr w:type="spellStart"/>
      <w:r w:rsidRPr="00474F9F">
        <w:t>avı</w:t>
      </w:r>
      <w:proofErr w:type="spellEnd"/>
      <w:r w:rsidRPr="00474F9F">
        <w:t>, spear-phishing'</w:t>
      </w:r>
    </w:p>
    <w:p w14:paraId="27E9ACDC" w14:textId="77777777" w:rsidR="000E53BC" w:rsidRDefault="000E53BC" w:rsidP="000E53BC">
      <w:pPr>
        <w:pStyle w:val="ListeParagraf"/>
        <w:spacing w:line="360" w:lineRule="auto"/>
        <w:ind w:left="720"/>
      </w:pPr>
    </w:p>
    <w:p w14:paraId="1EC5C7C4" w14:textId="113BC183" w:rsidR="000E53BC" w:rsidRDefault="000E53BC" w:rsidP="00225459">
      <w:pPr>
        <w:spacing w:line="360" w:lineRule="auto"/>
      </w:pPr>
      <w:r>
        <w:t>The list which will be used for named entity recognition step is as below. It is also stored in “config.py”.</w:t>
      </w:r>
    </w:p>
    <w:p w14:paraId="10DB51A6" w14:textId="77777777" w:rsidR="008B4276" w:rsidRDefault="008B4276" w:rsidP="00225459">
      <w:pPr>
        <w:spacing w:line="360" w:lineRule="auto"/>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353303" w:rsidRPr="000F5A76" w14:paraId="3EDF5E2D" w14:textId="77777777" w:rsidTr="00E245DB">
        <w:trPr>
          <w:trHeight w:val="1260"/>
        </w:trPr>
        <w:tc>
          <w:tcPr>
            <w:tcW w:w="3060" w:type="dxa"/>
            <w:gridSpan w:val="2"/>
            <w:tcBorders>
              <w:top w:val="nil"/>
              <w:left w:val="nil"/>
              <w:bottom w:val="nil"/>
              <w:right w:val="nil"/>
            </w:tcBorders>
            <w:shd w:val="clear" w:color="auto" w:fill="auto"/>
            <w:noWrap/>
            <w:vAlign w:val="bottom"/>
            <w:hideMark/>
          </w:tcPr>
          <w:p w14:paraId="19FE03C9" w14:textId="2B66ADF9" w:rsidR="00353303" w:rsidRDefault="00353303" w:rsidP="00353303">
            <w:pPr>
              <w:spacing w:after="0"/>
              <w:rPr>
                <w:rFonts w:eastAsia="Times New Roman"/>
                <w:szCs w:val="24"/>
              </w:rPr>
            </w:pPr>
          </w:p>
          <w:p w14:paraId="626130A0" w14:textId="5131DCFF" w:rsidR="00353303" w:rsidRPr="000F5A76" w:rsidRDefault="00353303" w:rsidP="0035330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45934C35" w14:textId="77777777" w:rsidR="00353303" w:rsidRPr="000F5A76" w:rsidRDefault="00353303" w:rsidP="00353303">
            <w:pPr>
              <w:spacing w:after="0"/>
              <w:rPr>
                <w:rFonts w:eastAsia="Times New Roman"/>
                <w:sz w:val="20"/>
              </w:rPr>
            </w:pPr>
          </w:p>
        </w:tc>
      </w:tr>
      <w:tr w:rsidR="00D21736" w:rsidRPr="000F5A76" w14:paraId="716E0461" w14:textId="77777777" w:rsidTr="00E245DB">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2963B6F1" w14:textId="4A59BC11" w:rsidR="00D21736" w:rsidRPr="008B4276" w:rsidRDefault="00D21736" w:rsidP="00D21736">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D21736" w:rsidRPr="000F5A76" w14:paraId="5AC6F8D9" w14:textId="77777777" w:rsidTr="00E245DB">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54AECDC9" w14:textId="7486E45E"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51198317" w14:textId="433E7BD3" w:rsidR="00D21736" w:rsidRPr="008B4276" w:rsidRDefault="00D21736" w:rsidP="00D21736">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D21736" w:rsidRPr="000F5A76" w14:paraId="72CD88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AAEC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3A474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125B3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672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22F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ıya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A85B0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821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merika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Devlet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17E4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Sic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F4201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8F8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g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9319C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dli</w:t>
            </w:r>
            <w:proofErr w:type="spellEnd"/>
            <w:r w:rsidRPr="008B4276">
              <w:rPr>
                <w:rFonts w:eastAsia="Times New Roman"/>
                <w:color w:val="000000"/>
                <w:szCs w:val="24"/>
              </w:rPr>
              <w:t xml:space="preserve"> </w:t>
            </w:r>
            <w:proofErr w:type="spellStart"/>
            <w:r w:rsidRPr="008B4276">
              <w:rPr>
                <w:rFonts w:eastAsia="Times New Roman"/>
                <w:color w:val="000000"/>
                <w:szCs w:val="24"/>
              </w:rPr>
              <w:t>Tıp</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82D61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750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l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D69C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cil</w:t>
            </w:r>
            <w:proofErr w:type="spellEnd"/>
            <w:r w:rsidRPr="008B4276">
              <w:rPr>
                <w:rFonts w:eastAsia="Times New Roman"/>
                <w:color w:val="000000"/>
                <w:szCs w:val="24"/>
              </w:rPr>
              <w:t xml:space="preserve"> Durum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3CE61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FBE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dor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B92B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ğrı</w:t>
            </w:r>
            <w:proofErr w:type="spellEnd"/>
            <w:r w:rsidRPr="008B4276">
              <w:rPr>
                <w:rFonts w:eastAsia="Times New Roman"/>
                <w:color w:val="000000"/>
                <w:szCs w:val="24"/>
              </w:rPr>
              <w:t xml:space="preserve"> İbrahim </w:t>
            </w:r>
            <w:proofErr w:type="spellStart"/>
            <w:r w:rsidRPr="008B4276">
              <w:rPr>
                <w:rFonts w:eastAsia="Times New Roman"/>
                <w:color w:val="000000"/>
                <w:szCs w:val="24"/>
              </w:rPr>
              <w:t>Çeçe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897AB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7D30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AD04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hmet </w:t>
            </w:r>
            <w:proofErr w:type="spellStart"/>
            <w:r w:rsidRPr="008B4276">
              <w:rPr>
                <w:rFonts w:eastAsia="Times New Roman"/>
                <w:color w:val="000000"/>
                <w:szCs w:val="24"/>
              </w:rPr>
              <w:t>Yesev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15217B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8B9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EBA6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76E835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6375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tarkt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3A39D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il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oplum</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E41C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D47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7EDC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karyakıt</w:t>
            </w:r>
            <w:proofErr w:type="spellEnd"/>
            <w:r w:rsidRPr="008B4276">
              <w:rPr>
                <w:rFonts w:eastAsia="Times New Roman"/>
                <w:color w:val="000000"/>
                <w:szCs w:val="24"/>
              </w:rPr>
              <w:t xml:space="preserve"> </w:t>
            </w:r>
            <w:proofErr w:type="spellStart"/>
            <w:r w:rsidRPr="008B4276">
              <w:rPr>
                <w:rFonts w:eastAsia="Times New Roman"/>
                <w:color w:val="000000"/>
                <w:szCs w:val="24"/>
              </w:rPr>
              <w:t>İkma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Pol </w:t>
            </w:r>
            <w:proofErr w:type="spellStart"/>
            <w:r w:rsidRPr="008B4276">
              <w:rPr>
                <w:rFonts w:eastAsia="Times New Roman"/>
                <w:color w:val="000000"/>
                <w:szCs w:val="24"/>
              </w:rPr>
              <w:t>Tesisler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w:t>
            </w:r>
          </w:p>
        </w:tc>
      </w:tr>
      <w:tr w:rsidR="00D21736" w:rsidRPr="000F5A76" w14:paraId="426FB18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18F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jan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0BCAC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w:t>
            </w:r>
          </w:p>
        </w:tc>
      </w:tr>
      <w:tr w:rsidR="00D21736" w:rsidRPr="000F5A76" w14:paraId="3C905C8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1FB45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navutlu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B7E31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melebirliği</w:t>
            </w:r>
            <w:proofErr w:type="spellEnd"/>
            <w:r w:rsidRPr="008B4276">
              <w:rPr>
                <w:rFonts w:eastAsia="Times New Roman"/>
                <w:color w:val="000000"/>
                <w:szCs w:val="24"/>
              </w:rPr>
              <w:t>",</w:t>
            </w:r>
          </w:p>
        </w:tc>
      </w:tr>
      <w:tr w:rsidR="00D21736" w:rsidRPr="000F5A76" w14:paraId="6B9A1A6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95E3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E105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1D727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F50DA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18DC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adolu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AF22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61EB1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r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8B57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nayasa</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4FC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BC6C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ustu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954E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kara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Odası</w:t>
            </w:r>
            <w:proofErr w:type="spellEnd"/>
            <w:r w:rsidRPr="008B4276">
              <w:rPr>
                <w:rFonts w:eastAsia="Times New Roman"/>
                <w:color w:val="000000"/>
                <w:szCs w:val="24"/>
              </w:rPr>
              <w:t>",</w:t>
            </w:r>
          </w:p>
        </w:tc>
      </w:tr>
      <w:tr w:rsidR="00D21736" w:rsidRPr="000F5A76" w14:paraId="0359D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07B22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zerbayc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4A52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ntalya </w:t>
            </w:r>
            <w:proofErr w:type="spellStart"/>
            <w:r w:rsidRPr="008B4276">
              <w:rPr>
                <w:rFonts w:eastAsia="Times New Roman"/>
                <w:color w:val="000000"/>
                <w:szCs w:val="24"/>
              </w:rPr>
              <w:t>Bili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CF3E78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16AD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ama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610C8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tvin</w:t>
            </w:r>
            <w:proofErr w:type="spellEnd"/>
            <w:r w:rsidRPr="008B4276">
              <w:rPr>
                <w:rFonts w:eastAsia="Times New Roman"/>
                <w:color w:val="000000"/>
                <w:szCs w:val="24"/>
              </w:rPr>
              <w:t xml:space="preserve"> </w:t>
            </w:r>
            <w:proofErr w:type="spellStart"/>
            <w:r w:rsidRPr="008B4276">
              <w:rPr>
                <w:rFonts w:eastAsia="Times New Roman"/>
                <w:color w:val="000000"/>
                <w:szCs w:val="24"/>
              </w:rPr>
              <w:t>Çoruh</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80AAF1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058F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hrey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64548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sker Alma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60C4F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EC7B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glade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41E57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FD04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511D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F1740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skerî</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İdare</w:t>
            </w:r>
            <w:proofErr w:type="spellEnd"/>
            <w:r w:rsidRPr="008B4276">
              <w:rPr>
                <w:rFonts w:eastAsia="Times New Roman"/>
                <w:color w:val="000000"/>
                <w:szCs w:val="24"/>
              </w:rPr>
              <w:t xml:space="preserve"> </w:t>
            </w:r>
            <w:proofErr w:type="spellStart"/>
            <w:r w:rsidRPr="008B4276">
              <w:rPr>
                <w:rFonts w:eastAsia="Times New Roman"/>
                <w:color w:val="000000"/>
                <w:szCs w:val="24"/>
              </w:rPr>
              <w:t>Mahkemesi</w:t>
            </w:r>
            <w:proofErr w:type="spellEnd"/>
            <w:r w:rsidRPr="008B4276">
              <w:rPr>
                <w:rFonts w:eastAsia="Times New Roman"/>
                <w:color w:val="000000"/>
                <w:szCs w:val="24"/>
              </w:rPr>
              <w:t>",</w:t>
            </w:r>
          </w:p>
        </w:tc>
      </w:tr>
      <w:tr w:rsidR="00D21736" w:rsidRPr="000F5A76" w14:paraId="2C9C93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A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lç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21F4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şehir </w:t>
            </w:r>
            <w:proofErr w:type="spellStart"/>
            <w:r w:rsidRPr="008B4276">
              <w:rPr>
                <w:rFonts w:eastAsia="Times New Roman"/>
                <w:color w:val="000000"/>
                <w:szCs w:val="24"/>
              </w:rPr>
              <w:t>Adıgüzel</w:t>
            </w:r>
            <w:proofErr w:type="spellEnd"/>
            <w:r w:rsidRPr="008B4276">
              <w:rPr>
                <w:rFonts w:eastAsia="Times New Roman"/>
                <w:color w:val="000000"/>
                <w:szCs w:val="24"/>
              </w:rPr>
              <w:t xml:space="preserve"> </w:t>
            </w:r>
            <w:proofErr w:type="spellStart"/>
            <w:r w:rsidRPr="008B4276">
              <w:rPr>
                <w:rFonts w:eastAsia="Times New Roman"/>
                <w:color w:val="000000"/>
                <w:szCs w:val="24"/>
              </w:rPr>
              <w:t>Meslek</w:t>
            </w:r>
            <w:proofErr w:type="spellEnd"/>
            <w:r w:rsidRPr="008B4276">
              <w:rPr>
                <w:rFonts w:eastAsia="Times New Roman"/>
                <w:color w:val="000000"/>
                <w:szCs w:val="24"/>
              </w:rPr>
              <w:t xml:space="preserve"> </w:t>
            </w:r>
            <w:proofErr w:type="spellStart"/>
            <w:r w:rsidRPr="008B4276">
              <w:rPr>
                <w:rFonts w:eastAsia="Times New Roman"/>
                <w:color w:val="000000"/>
                <w:szCs w:val="24"/>
              </w:rPr>
              <w:t>Yüksekokulu</w:t>
            </w:r>
            <w:proofErr w:type="spellEnd"/>
            <w:r w:rsidRPr="008B4276">
              <w:rPr>
                <w:rFonts w:eastAsia="Times New Roman"/>
                <w:color w:val="000000"/>
                <w:szCs w:val="24"/>
              </w:rPr>
              <w:t>",</w:t>
            </w:r>
          </w:p>
        </w:tc>
      </w:tr>
      <w:tr w:rsidR="00D21736" w:rsidRPr="000F5A76" w14:paraId="78123D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D579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A668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43F4E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F05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eyaz</w:t>
            </w:r>
            <w:proofErr w:type="spellEnd"/>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45F7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60ACC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A9FFF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CD4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792341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41C0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91EC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tatürk Orman </w:t>
            </w:r>
            <w:proofErr w:type="spellStart"/>
            <w:r w:rsidRPr="008B4276">
              <w:rPr>
                <w:rFonts w:eastAsia="Times New Roman"/>
                <w:color w:val="000000"/>
                <w:szCs w:val="24"/>
              </w:rPr>
              <w:t>Çiftliği</w:t>
            </w:r>
            <w:proofErr w:type="spellEnd"/>
            <w:r w:rsidRPr="008B4276">
              <w:rPr>
                <w:rFonts w:eastAsia="Times New Roman"/>
                <w:color w:val="000000"/>
                <w:szCs w:val="24"/>
              </w:rPr>
              <w:t>",</w:t>
            </w:r>
          </w:p>
        </w:tc>
      </w:tr>
      <w:tr w:rsidR="00D21736" w:rsidRPr="000F5A76" w14:paraId="646E6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9006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Arap</w:t>
            </w:r>
            <w:proofErr w:type="spellEnd"/>
            <w:r w:rsidRPr="008B4276">
              <w:rPr>
                <w:rFonts w:eastAsia="Times New Roman"/>
                <w:color w:val="000000"/>
                <w:szCs w:val="24"/>
              </w:rPr>
              <w:t xml:space="preserve"> </w:t>
            </w:r>
            <w:proofErr w:type="spellStart"/>
            <w:r w:rsidRPr="008B4276">
              <w:rPr>
                <w:rFonts w:eastAsia="Times New Roman"/>
                <w:color w:val="000000"/>
                <w:szCs w:val="24"/>
              </w:rPr>
              <w:t>Emirlik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4E71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B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3BF7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A28FF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rleşik</w:t>
            </w:r>
            <w:proofErr w:type="spellEnd"/>
            <w:r w:rsidRPr="008B4276">
              <w:rPr>
                <w:rFonts w:eastAsia="Times New Roman"/>
                <w:color w:val="000000"/>
                <w:szCs w:val="24"/>
              </w:rPr>
              <w:t xml:space="preserve"> </w:t>
            </w:r>
            <w:proofErr w:type="spellStart"/>
            <w:r w:rsidRPr="008B4276">
              <w:rPr>
                <w:rFonts w:eastAsia="Times New Roman"/>
                <w:color w:val="000000"/>
                <w:szCs w:val="24"/>
              </w:rPr>
              <w:t>Krall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7A7D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Programları</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F72A2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5D6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li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C59E3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vrupa</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B52FD6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C816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sna </w:t>
            </w:r>
            <w:proofErr w:type="spellStart"/>
            <w:r w:rsidRPr="008B4276">
              <w:rPr>
                <w:rFonts w:eastAsia="Times New Roman"/>
                <w:color w:val="000000"/>
                <w:szCs w:val="24"/>
              </w:rPr>
              <w:t>Herse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603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lıkç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ürün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9361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122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tsv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3000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dırma</w:t>
            </w:r>
            <w:proofErr w:type="spellEnd"/>
            <w:r w:rsidRPr="008B4276">
              <w:rPr>
                <w:rFonts w:eastAsia="Times New Roman"/>
                <w:color w:val="000000"/>
                <w:szCs w:val="24"/>
              </w:rPr>
              <w:t xml:space="preserve"> </w:t>
            </w:r>
            <w:proofErr w:type="spellStart"/>
            <w:r w:rsidRPr="008B4276">
              <w:rPr>
                <w:rFonts w:eastAsia="Times New Roman"/>
                <w:color w:val="000000"/>
                <w:szCs w:val="24"/>
              </w:rPr>
              <w:t>Onyedi</w:t>
            </w:r>
            <w:proofErr w:type="spellEnd"/>
            <w:r w:rsidRPr="008B4276">
              <w:rPr>
                <w:rFonts w:eastAsia="Times New Roman"/>
                <w:color w:val="000000"/>
                <w:szCs w:val="24"/>
              </w:rPr>
              <w:t xml:space="preserve"> </w:t>
            </w:r>
            <w:proofErr w:type="spellStart"/>
            <w:r w:rsidRPr="008B4276">
              <w:rPr>
                <w:rFonts w:eastAsia="Times New Roman"/>
                <w:color w:val="000000"/>
                <w:szCs w:val="24"/>
              </w:rPr>
              <w:t>Eylü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BC59D1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13DBA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BB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nk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D2A577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288D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rezi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BC70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İla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8A4C76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69F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1D6B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sın</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nformasyo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BF1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82AD8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ulg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472E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w:t>
            </w:r>
          </w:p>
        </w:tc>
      </w:tr>
      <w:tr w:rsidR="00D21736" w:rsidRPr="000F5A76" w14:paraId="7126955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6945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972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9403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3CB7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4DE6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aşbakanlık</w:t>
            </w:r>
            <w:proofErr w:type="spellEnd"/>
            <w:r w:rsidRPr="008B4276">
              <w:rPr>
                <w:rFonts w:eastAsia="Times New Roman"/>
                <w:color w:val="000000"/>
                <w:szCs w:val="24"/>
              </w:rPr>
              <w:t xml:space="preserve"> </w:t>
            </w:r>
            <w:proofErr w:type="spellStart"/>
            <w:r w:rsidRPr="008B4276">
              <w:rPr>
                <w:rFonts w:eastAsia="Times New Roman"/>
                <w:color w:val="000000"/>
                <w:szCs w:val="24"/>
              </w:rPr>
              <w:t>İdarey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B488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552F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07D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atm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925F6D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F422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belitarı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D06E5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ilgi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letişim</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20D56C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7AA0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yi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680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lim</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BD4743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4C5A9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ibu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0AB5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ngöl</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2980D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7AE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6FF1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kisel</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A59E61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5977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k</w:t>
            </w:r>
            <w:proofErr w:type="spellEnd"/>
            <w:r w:rsidRPr="008B4276">
              <w:rPr>
                <w:rFonts w:eastAsia="Times New Roman"/>
                <w:color w:val="000000"/>
                <w:szCs w:val="24"/>
              </w:rPr>
              <w:t xml:space="preserve">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4014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itlis</w:t>
            </w:r>
            <w:proofErr w:type="spellEnd"/>
            <w:r w:rsidRPr="008B4276">
              <w:rPr>
                <w:rFonts w:eastAsia="Times New Roman"/>
                <w:color w:val="000000"/>
                <w:szCs w:val="24"/>
              </w:rPr>
              <w:t xml:space="preserve"> Ere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0557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DBC9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C0D9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oru</w:t>
            </w:r>
            <w:proofErr w:type="spellEnd"/>
            <w:r w:rsidRPr="008B4276">
              <w:rPr>
                <w:rFonts w:eastAsia="Times New Roman"/>
                <w:color w:val="000000"/>
                <w:szCs w:val="24"/>
              </w:rPr>
              <w:t xml:space="preserve"> </w:t>
            </w:r>
            <w:proofErr w:type="spellStart"/>
            <w:r w:rsidRPr="008B4276">
              <w:rPr>
                <w:rFonts w:eastAsia="Times New Roman"/>
                <w:color w:val="000000"/>
                <w:szCs w:val="24"/>
              </w:rPr>
              <w:t>Hatları</w:t>
            </w:r>
            <w:proofErr w:type="spellEnd"/>
            <w:r w:rsidRPr="008B4276">
              <w:rPr>
                <w:rFonts w:eastAsia="Times New Roman"/>
                <w:color w:val="000000"/>
                <w:szCs w:val="24"/>
              </w:rPr>
              <w:t xml:space="preserve"> İle Petrol </w:t>
            </w:r>
            <w:proofErr w:type="spellStart"/>
            <w:r w:rsidRPr="008B4276">
              <w:rPr>
                <w:rFonts w:eastAsia="Times New Roman"/>
                <w:color w:val="000000"/>
                <w:szCs w:val="24"/>
              </w:rPr>
              <w:t>Taşıma</w:t>
            </w:r>
            <w:proofErr w:type="spellEnd"/>
            <w:r w:rsidRPr="008B4276">
              <w:rPr>
                <w:rFonts w:eastAsia="Times New Roman"/>
                <w:color w:val="000000"/>
                <w:szCs w:val="24"/>
              </w:rPr>
              <w:t xml:space="preserve"> A.Ş.",</w:t>
            </w:r>
          </w:p>
        </w:tc>
      </w:tr>
      <w:tr w:rsidR="00D21736" w:rsidRPr="000F5A76" w14:paraId="69B0B81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E4EB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imar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35C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Bursa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D7B69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4147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minik </w:t>
            </w:r>
            <w:proofErr w:type="spellStart"/>
            <w:r w:rsidRPr="008B4276">
              <w:rPr>
                <w:rFonts w:eastAsia="Times New Roman"/>
                <w:color w:val="000000"/>
                <w:szCs w:val="24"/>
              </w:rPr>
              <w:t>Cumhuriyet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AE2E5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Bütç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ali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835586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8ABA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2EF9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DC19E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8D20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d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E19ABA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ez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vkife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095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DAE87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1521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oğrafi</w:t>
            </w:r>
            <w:proofErr w:type="spellEnd"/>
            <w:r w:rsidRPr="008B4276">
              <w:rPr>
                <w:rFonts w:eastAsia="Times New Roman"/>
                <w:color w:val="000000"/>
                <w:szCs w:val="24"/>
              </w:rPr>
              <w:t xml:space="preserve"> Bilgi </w:t>
            </w:r>
            <w:proofErr w:type="spellStart"/>
            <w:r w:rsidRPr="008B4276">
              <w:rPr>
                <w:rFonts w:eastAsia="Times New Roman"/>
                <w:color w:val="000000"/>
                <w:szCs w:val="24"/>
              </w:rPr>
              <w:t>Sistem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DAA21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2F039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A902B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Cumhurbaşkanlığı</w:t>
            </w:r>
            <w:proofErr w:type="spellEnd"/>
            <w:r w:rsidRPr="008B4276">
              <w:rPr>
                <w:rFonts w:eastAsia="Times New Roman"/>
                <w:color w:val="000000"/>
                <w:szCs w:val="24"/>
              </w:rPr>
              <w:t>",</w:t>
            </w:r>
          </w:p>
        </w:tc>
      </w:tr>
      <w:tr w:rsidR="00D21736" w:rsidRPr="000F5A76" w14:paraId="62DDB2F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892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yop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4061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3FA3D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27E5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a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94BBE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5C4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21BE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3A897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lış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6817EC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B7BE1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dişi</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4A41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SGEM",</w:t>
            </w:r>
          </w:p>
        </w:tc>
      </w:tr>
      <w:tr w:rsidR="00D21736" w:rsidRPr="000F5A76" w14:paraId="43E50D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D81A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pin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82543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Çanakkale </w:t>
            </w:r>
            <w:proofErr w:type="spellStart"/>
            <w:r w:rsidRPr="008B4276">
              <w:rPr>
                <w:rFonts w:eastAsia="Times New Roman"/>
                <w:color w:val="000000"/>
                <w:szCs w:val="24"/>
              </w:rPr>
              <w:t>Onsekiz</w:t>
            </w:r>
            <w:proofErr w:type="spellEnd"/>
            <w:r w:rsidRPr="008B4276">
              <w:rPr>
                <w:rFonts w:eastAsia="Times New Roman"/>
                <w:color w:val="000000"/>
                <w:szCs w:val="24"/>
              </w:rPr>
              <w:t xml:space="preserve"> Mar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AE1F6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534D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list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E081D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ay</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711B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C09E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land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846DB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sel</w:t>
            </w:r>
            <w:proofErr w:type="spellEnd"/>
            <w:r w:rsidRPr="008B4276">
              <w:rPr>
                <w:rFonts w:eastAsia="Times New Roman"/>
                <w:color w:val="000000"/>
                <w:szCs w:val="24"/>
              </w:rPr>
              <w:t xml:space="preserve"> </w:t>
            </w:r>
            <w:proofErr w:type="spellStart"/>
            <w:r w:rsidRPr="008B4276">
              <w:rPr>
                <w:rFonts w:eastAsia="Times New Roman"/>
                <w:color w:val="000000"/>
                <w:szCs w:val="24"/>
              </w:rPr>
              <w:t>Etki</w:t>
            </w:r>
            <w:proofErr w:type="spellEnd"/>
            <w:r w:rsidRPr="008B4276">
              <w:rPr>
                <w:rFonts w:eastAsia="Times New Roman"/>
                <w:color w:val="000000"/>
                <w:szCs w:val="24"/>
              </w:rPr>
              <w:t xml:space="preserve"> </w:t>
            </w:r>
            <w:proofErr w:type="spellStart"/>
            <w:r w:rsidRPr="008B4276">
              <w:rPr>
                <w:rFonts w:eastAsia="Times New Roman"/>
                <w:color w:val="000000"/>
                <w:szCs w:val="24"/>
              </w:rPr>
              <w:t>Değerlendirmesi</w:t>
            </w:r>
            <w:proofErr w:type="spellEnd"/>
            <w:r w:rsidRPr="008B4276">
              <w:rPr>
                <w:rFonts w:eastAsia="Times New Roman"/>
                <w:color w:val="000000"/>
                <w:szCs w:val="24"/>
              </w:rPr>
              <w:t xml:space="preserve">, </w:t>
            </w:r>
            <w:proofErr w:type="spellStart"/>
            <w:r w:rsidRPr="008B4276">
              <w:rPr>
                <w:rFonts w:eastAsia="Times New Roman"/>
                <w:color w:val="000000"/>
                <w:szCs w:val="24"/>
              </w:rPr>
              <w:t>İzi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74EDF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BB11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rans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6685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Şehircili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C2FA5C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D772D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5C8A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evre</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8EAE0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F824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A109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ocu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51EC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C24B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E550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ölleş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rozyonla</w:t>
            </w:r>
            <w:proofErr w:type="spellEnd"/>
            <w:r w:rsidRPr="008B4276">
              <w:rPr>
                <w:rFonts w:eastAsia="Times New Roman"/>
                <w:color w:val="000000"/>
                <w:szCs w:val="24"/>
              </w:rPr>
              <w:t xml:space="preserve"> </w:t>
            </w:r>
            <w:proofErr w:type="spellStart"/>
            <w:r w:rsidRPr="008B4276">
              <w:rPr>
                <w:rFonts w:eastAsia="Times New Roman"/>
                <w:color w:val="000000"/>
                <w:szCs w:val="24"/>
              </w:rPr>
              <w:t>Mücadel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F4239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AE417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ine</w:t>
            </w:r>
            <w:proofErr w:type="spellEnd"/>
            <w:r w:rsidRPr="008B4276">
              <w:rPr>
                <w:rFonts w:eastAsia="Times New Roman"/>
                <w:color w:val="000000"/>
                <w:szCs w:val="24"/>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72D4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anıştay</w:t>
            </w:r>
            <w:proofErr w:type="spellEnd"/>
            <w:r w:rsidRPr="008B4276">
              <w:rPr>
                <w:rFonts w:eastAsia="Times New Roman"/>
                <w:color w:val="000000"/>
                <w:szCs w:val="24"/>
              </w:rPr>
              <w:t>",</w:t>
            </w:r>
          </w:p>
        </w:tc>
      </w:tr>
      <w:tr w:rsidR="00D21736" w:rsidRPr="000F5A76" w14:paraId="34D8A6C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9C59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317E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rnekle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0D929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82F3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rön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B4882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Arşiv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DDED4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273B3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171DC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Hava</w:t>
            </w:r>
            <w:proofErr w:type="spellEnd"/>
            <w:r w:rsidRPr="008B4276">
              <w:rPr>
                <w:rFonts w:eastAsia="Times New Roman"/>
                <w:color w:val="000000"/>
                <w:szCs w:val="24"/>
              </w:rPr>
              <w:t xml:space="preserve"> </w:t>
            </w:r>
            <w:proofErr w:type="spellStart"/>
            <w:r w:rsidRPr="008B4276">
              <w:rPr>
                <w:rFonts w:eastAsia="Times New Roman"/>
                <w:color w:val="000000"/>
                <w:szCs w:val="24"/>
              </w:rPr>
              <w:t>Meydan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B2C62D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E487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1DB1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Malzeme</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E66E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D79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225A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Opera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al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9297D0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238E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10DE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F779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AD82D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80EC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30032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010B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A1F04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evlet</w:t>
            </w:r>
            <w:proofErr w:type="spellEnd"/>
            <w:r w:rsidRPr="008B4276">
              <w:rPr>
                <w:rFonts w:eastAsia="Times New Roman"/>
                <w:color w:val="000000"/>
                <w:szCs w:val="24"/>
              </w:rPr>
              <w:t xml:space="preserve"> </w:t>
            </w:r>
            <w:proofErr w:type="spellStart"/>
            <w:r w:rsidRPr="008B4276">
              <w:rPr>
                <w:rFonts w:eastAsia="Times New Roman"/>
                <w:color w:val="000000"/>
                <w:szCs w:val="24"/>
              </w:rPr>
              <w:t>Tiyatro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D92C6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9B7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744D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w:t>
            </w:r>
            <w:proofErr w:type="spellEnd"/>
            <w:r w:rsidRPr="008B4276">
              <w:rPr>
                <w:rFonts w:eastAsia="Times New Roman"/>
                <w:color w:val="000000"/>
                <w:szCs w:val="24"/>
              </w:rPr>
              <w:t xml:space="preserve"> </w:t>
            </w:r>
            <w:proofErr w:type="spellStart"/>
            <w:r w:rsidRPr="008B4276">
              <w:rPr>
                <w:rFonts w:eastAsia="Times New Roman"/>
                <w:color w:val="000000"/>
                <w:szCs w:val="24"/>
              </w:rPr>
              <w:t>İlişki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İşç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4829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388519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rc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EEB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ış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60310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646E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FC16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in </w:t>
            </w:r>
            <w:proofErr w:type="spellStart"/>
            <w:r w:rsidRPr="008B4276">
              <w:rPr>
                <w:rFonts w:eastAsia="Times New Roman"/>
                <w:color w:val="000000"/>
                <w:szCs w:val="24"/>
              </w:rPr>
              <w:t>Öğr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28F48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AD7A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nd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44BD8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iyanet</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E7D69A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A00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ol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356C0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LH </w:t>
            </w:r>
            <w:proofErr w:type="spellStart"/>
            <w:r w:rsidRPr="008B4276">
              <w:rPr>
                <w:rFonts w:eastAsia="Times New Roman"/>
                <w:color w:val="000000"/>
                <w:szCs w:val="24"/>
              </w:rPr>
              <w:t>İnşaat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7633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C4C3A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5C495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Doğa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Park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42FC71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AA0A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5385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Doğal</w:t>
            </w:r>
            <w:proofErr w:type="spellEnd"/>
            <w:r w:rsidRPr="008B4276">
              <w:rPr>
                <w:rFonts w:eastAsia="Times New Roman"/>
                <w:color w:val="000000"/>
                <w:szCs w:val="24"/>
              </w:rPr>
              <w:t xml:space="preserve"> </w:t>
            </w:r>
            <w:proofErr w:type="spellStart"/>
            <w:r w:rsidRPr="008B4276">
              <w:rPr>
                <w:rFonts w:eastAsia="Times New Roman"/>
                <w:color w:val="000000"/>
                <w:szCs w:val="24"/>
              </w:rPr>
              <w:t>Afet</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4696E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F52D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ırvat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F26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g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A2D1F8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C662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a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F92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4062C1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1FE3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gilte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6679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Etü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F8D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A100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9EED0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Üretim</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1AB24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8322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r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DE0D2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eklilik</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2545F3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A4171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p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16D0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mniy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6A1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7A33D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rail</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7DF1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ları</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w:t>
            </w:r>
            <w:proofErr w:type="spellEnd"/>
            <w:r w:rsidRPr="008B4276">
              <w:rPr>
                <w:rFonts w:eastAsia="Times New Roman"/>
                <w:color w:val="000000"/>
                <w:szCs w:val="24"/>
              </w:rPr>
              <w:t xml:space="preserve"> A.Ş.",</w:t>
            </w:r>
          </w:p>
        </w:tc>
      </w:tr>
      <w:tr w:rsidR="00D21736" w:rsidRPr="000F5A76" w14:paraId="3F11D63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CD34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70D11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230618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53CF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sviçr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58B5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erj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bii</w:t>
            </w:r>
            <w:proofErr w:type="spellEnd"/>
            <w:r w:rsidRPr="008B4276">
              <w:rPr>
                <w:rFonts w:eastAsia="Times New Roman"/>
                <w:color w:val="000000"/>
                <w:szCs w:val="24"/>
              </w:rPr>
              <w:t xml:space="preserve"> </w:t>
            </w:r>
            <w:proofErr w:type="spellStart"/>
            <w:r w:rsidRPr="008B4276">
              <w:rPr>
                <w:rFonts w:eastAsia="Times New Roman"/>
                <w:color w:val="000000"/>
                <w:szCs w:val="24"/>
              </w:rPr>
              <w:t>Kaynaklar</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30CA1C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19688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tal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ACCEF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ngell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şlı</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8DE0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A7CD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zlan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8753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rişim</w:t>
            </w:r>
            <w:proofErr w:type="spellEnd"/>
            <w:r w:rsidRPr="008B4276">
              <w:rPr>
                <w:rFonts w:eastAsia="Times New Roman"/>
                <w:color w:val="000000"/>
                <w:szCs w:val="24"/>
              </w:rPr>
              <w:t xml:space="preserve"> </w:t>
            </w:r>
            <w:proofErr w:type="spellStart"/>
            <w:r w:rsidRPr="008B4276">
              <w:rPr>
                <w:rFonts w:eastAsia="Times New Roman"/>
                <w:color w:val="000000"/>
                <w:szCs w:val="24"/>
              </w:rPr>
              <w:t>Sağlayıcıları</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043DAD1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ED46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ma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B030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sna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natkar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38A9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273F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p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FB9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ti</w:t>
            </w:r>
            <w:proofErr w:type="spellEnd"/>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D14FA7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B9D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858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E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ü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D92849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8D8F0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boç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5991A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Fatih Sultan Mehmet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4624C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F56A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eru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09B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ıra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61542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2B998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ad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AD57F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inansal</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42FE67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6AED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BDAF6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Futbol</w:t>
            </w:r>
            <w:proofErr w:type="spellEnd"/>
            <w:r w:rsidRPr="008B4276">
              <w:rPr>
                <w:rFonts w:eastAsia="Times New Roman"/>
                <w:color w:val="000000"/>
                <w:szCs w:val="24"/>
              </w:rPr>
              <w:t xml:space="preserve"> </w:t>
            </w:r>
            <w:proofErr w:type="spellStart"/>
            <w:r w:rsidRPr="008B4276">
              <w:rPr>
                <w:rFonts w:eastAsia="Times New Roman"/>
                <w:color w:val="000000"/>
                <w:szCs w:val="24"/>
              </w:rPr>
              <w:t>Federasy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E3B61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4E48A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t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A796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aziosmanpaşa</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7E100A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22CAF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y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D02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A036E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E2178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za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AE47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lir</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E8EBC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A6EE6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14730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ç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por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D806B5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D5C6E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3BE9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enelkurmay</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BF018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1B16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lo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1FB8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proofErr w:type="gram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proofErr w:type="gram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D938A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4F474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morl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3755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063BDA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5EDD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601E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ntro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6D750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08F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osta</w:t>
            </w:r>
            <w:proofErr w:type="spellEnd"/>
            <w:r w:rsidRPr="008B4276">
              <w:rPr>
                <w:rFonts w:eastAsia="Times New Roman"/>
                <w:color w:val="000000"/>
                <w:szCs w:val="24"/>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506C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Giresu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118F8F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2ED1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veyt</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204F5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öç</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F575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2A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uzey</w:t>
            </w:r>
            <w:proofErr w:type="spellEnd"/>
            <w:r w:rsidRPr="008B4276">
              <w:rPr>
                <w:rFonts w:eastAsia="Times New Roman"/>
                <w:color w:val="000000"/>
                <w:szCs w:val="24"/>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B1757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r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32623C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A322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b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7B2C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müşhane</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8F2B8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AAD0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gız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D0236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neydoğu</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Projesi</w:t>
            </w:r>
            <w:proofErr w:type="spellEnd"/>
            <w:r w:rsidRPr="008B4276">
              <w:rPr>
                <w:rFonts w:eastAsia="Times New Roman"/>
                <w:color w:val="000000"/>
                <w:szCs w:val="24"/>
              </w:rPr>
              <w:t xml:space="preserve"> </w:t>
            </w:r>
            <w:proofErr w:type="spellStart"/>
            <w:r w:rsidRPr="008B4276">
              <w:rPr>
                <w:rFonts w:eastAsia="Times New Roman"/>
                <w:color w:val="000000"/>
                <w:szCs w:val="24"/>
              </w:rPr>
              <w:t>Bölg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19ED9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9FCF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F94A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Güzel</w:t>
            </w:r>
            <w:proofErr w:type="spellEnd"/>
            <w:r w:rsidRPr="008B4276">
              <w:rPr>
                <w:rFonts w:eastAsia="Times New Roman"/>
                <w:color w:val="000000"/>
                <w:szCs w:val="24"/>
              </w:rPr>
              <w:t xml:space="preserve"> </w:t>
            </w:r>
            <w:proofErr w:type="spellStart"/>
            <w:r w:rsidRPr="008B4276">
              <w:rPr>
                <w:rFonts w:eastAsia="Times New Roman"/>
                <w:color w:val="000000"/>
                <w:szCs w:val="24"/>
              </w:rPr>
              <w:t>Sana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B2D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FE0B0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FA058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6BEB0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8073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Let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EBAD8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rit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497E04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23679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b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4A11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rr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4B32E1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838E1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EE01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Hayat </w:t>
            </w:r>
            <w:proofErr w:type="spellStart"/>
            <w:r w:rsidRPr="008B4276">
              <w:rPr>
                <w:rFonts w:eastAsia="Times New Roman"/>
                <w:color w:val="000000"/>
                <w:szCs w:val="24"/>
              </w:rPr>
              <w:t>Boyu</w:t>
            </w:r>
            <w:proofErr w:type="spellEnd"/>
            <w:r w:rsidRPr="008B4276">
              <w:rPr>
                <w:rFonts w:eastAsia="Times New Roman"/>
                <w:color w:val="000000"/>
                <w:szCs w:val="24"/>
              </w:rPr>
              <w:t xml:space="preserve"> </w:t>
            </w:r>
            <w:proofErr w:type="spellStart"/>
            <w:r w:rsidRPr="008B4276">
              <w:rPr>
                <w:rFonts w:eastAsia="Times New Roman"/>
                <w:color w:val="000000"/>
                <w:szCs w:val="24"/>
              </w:rPr>
              <w:t>Öğren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26A90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8FB6B5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52522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yvan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89D8CF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32FBC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itv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65FC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azine</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EB6B0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35C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bn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9296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Hiti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42DAA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910F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Lüksemburg</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43B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293B30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E9088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car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F914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ç</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82B2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7483F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agaska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C76B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aç</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cz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4024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045D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Çi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938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ksan</w:t>
            </w:r>
            <w:proofErr w:type="spellEnd"/>
            <w:r w:rsidRPr="008B4276">
              <w:rPr>
                <w:rFonts w:eastAsia="Times New Roman"/>
                <w:color w:val="000000"/>
                <w:szCs w:val="24"/>
              </w:rPr>
              <w:t>",</w:t>
            </w:r>
          </w:p>
        </w:tc>
      </w:tr>
      <w:tr w:rsidR="00D21736" w:rsidRPr="000F5A76" w14:paraId="76996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C04B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ed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1097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w:t>
            </w:r>
          </w:p>
        </w:tc>
      </w:tr>
      <w:tr w:rsidR="00D21736" w:rsidRPr="000F5A76" w14:paraId="4DC905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C398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av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B473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ller</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62FEC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3D8A8A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div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CADA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san</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2EBF43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A2254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7D10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nşaat</w:t>
            </w:r>
            <w:proofErr w:type="spellEnd"/>
            <w:r w:rsidRPr="008B4276">
              <w:rPr>
                <w:rFonts w:eastAsia="Times New Roman"/>
                <w:color w:val="000000"/>
                <w:szCs w:val="24"/>
              </w:rPr>
              <w:t xml:space="preserve"> </w:t>
            </w:r>
            <w:proofErr w:type="spellStart"/>
            <w:r w:rsidRPr="008B4276">
              <w:rPr>
                <w:rFonts w:eastAsia="Times New Roman"/>
                <w:color w:val="000000"/>
                <w:szCs w:val="24"/>
              </w:rPr>
              <w:t>Emlâ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Nato</w:t>
            </w:r>
            <w:proofErr w:type="spellEnd"/>
            <w:r w:rsidRPr="008B4276">
              <w:rPr>
                <w:rFonts w:eastAsia="Times New Roman"/>
                <w:color w:val="000000"/>
                <w:szCs w:val="24"/>
              </w:rPr>
              <w:t xml:space="preserve"> </w:t>
            </w:r>
            <w:proofErr w:type="spellStart"/>
            <w:r w:rsidRPr="008B4276">
              <w:rPr>
                <w:rFonts w:eastAsia="Times New Roman"/>
                <w:color w:val="000000"/>
                <w:szCs w:val="24"/>
              </w:rPr>
              <w:t>Enfrastrüktür</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EF1D1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0410C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03C0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kenderun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FF591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FA30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137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w:t>
            </w:r>
            <w:proofErr w:type="spellStart"/>
            <w:r w:rsidRPr="008B4276">
              <w:rPr>
                <w:rFonts w:eastAsia="Times New Roman"/>
                <w:color w:val="000000"/>
                <w:szCs w:val="24"/>
              </w:rPr>
              <w:t>Gedi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F00E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D2A5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sik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2080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stanbul Teknik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2A98C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3022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kronez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55CD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İŞKUR",</w:t>
            </w:r>
          </w:p>
        </w:tc>
      </w:tr>
      <w:tr w:rsidR="00D21736" w:rsidRPr="000F5A76" w14:paraId="6EFEEC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D8782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ldov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A069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İş</w:t>
            </w:r>
            <w:proofErr w:type="spellEnd"/>
            <w:r w:rsidRPr="008B4276">
              <w:rPr>
                <w:rFonts w:eastAsia="Times New Roman"/>
                <w:color w:val="000000"/>
                <w:szCs w:val="24"/>
              </w:rPr>
              <w:t xml:space="preserve"> </w:t>
            </w:r>
            <w:proofErr w:type="spellStart"/>
            <w:r w:rsidRPr="008B4276">
              <w:rPr>
                <w:rFonts w:eastAsia="Times New Roman"/>
                <w:color w:val="000000"/>
                <w:szCs w:val="24"/>
              </w:rPr>
              <w:t>Sağlığ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CE059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CDF6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na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6996E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3B57E8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BA23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2F608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Janda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03BCB8E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C3AE7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rit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084E9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dının</w:t>
            </w:r>
            <w:proofErr w:type="spellEnd"/>
            <w:r w:rsidRPr="008B4276">
              <w:rPr>
                <w:rFonts w:eastAsia="Times New Roman"/>
                <w:color w:val="000000"/>
                <w:szCs w:val="24"/>
              </w:rPr>
              <w:t xml:space="preserve"> </w:t>
            </w:r>
            <w:proofErr w:type="spellStart"/>
            <w:r w:rsidRPr="008B4276">
              <w:rPr>
                <w:rFonts w:eastAsia="Times New Roman"/>
                <w:color w:val="000000"/>
                <w:szCs w:val="24"/>
              </w:rPr>
              <w:t>Statüsü</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B68437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0E1D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zambik</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90AD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B6CE8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F0728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oğol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66D1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enetçiliğ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6E8DFA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0E5E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4BA43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Düzen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ği</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199CA7B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D7D5B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ısı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2DB5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46F3A7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DBF2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amib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6004BF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mu</w:t>
            </w:r>
            <w:proofErr w:type="spellEnd"/>
            <w:r w:rsidRPr="008B4276">
              <w:rPr>
                <w:rFonts w:eastAsia="Times New Roman"/>
                <w:color w:val="000000"/>
                <w:szCs w:val="24"/>
              </w:rPr>
              <w:t xml:space="preserve"> </w:t>
            </w:r>
            <w:proofErr w:type="spellStart"/>
            <w:r w:rsidRPr="008B4276">
              <w:rPr>
                <w:rFonts w:eastAsia="Times New Roman"/>
                <w:color w:val="000000"/>
                <w:szCs w:val="24"/>
              </w:rPr>
              <w:t>İhal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F7EAF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22CB4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3DC8F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serle</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E175F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11AC8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1496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nun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6BF928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698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B82F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ara </w:t>
            </w:r>
            <w:proofErr w:type="spellStart"/>
            <w:r w:rsidRPr="008B4276">
              <w:rPr>
                <w:rFonts w:eastAsia="Times New Roman"/>
                <w:color w:val="000000"/>
                <w:szCs w:val="24"/>
              </w:rPr>
              <w:t>Kuvvetleri</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266D612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A2F5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jer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ADD9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manoğlu</w:t>
            </w:r>
            <w:proofErr w:type="spellEnd"/>
            <w:r w:rsidRPr="008B4276">
              <w:rPr>
                <w:rFonts w:eastAsia="Times New Roman"/>
                <w:color w:val="000000"/>
                <w:szCs w:val="24"/>
              </w:rPr>
              <w:t xml:space="preserve"> </w:t>
            </w:r>
            <w:proofErr w:type="spellStart"/>
            <w:r w:rsidRPr="008B4276">
              <w:rPr>
                <w:rFonts w:eastAsia="Times New Roman"/>
                <w:color w:val="000000"/>
                <w:szCs w:val="24"/>
              </w:rPr>
              <w:t>Mehmetbe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F71F9E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34F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ikaragu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26615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DC71A4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8C4FC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DD8F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arayolu</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8B013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4712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orveç</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3A1290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rklareli</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DA4C7F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ED439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4755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ıyı</w:t>
            </w:r>
            <w:proofErr w:type="spellEnd"/>
            <w:r w:rsidRPr="008B4276">
              <w:rPr>
                <w:rFonts w:eastAsia="Times New Roman"/>
                <w:color w:val="000000"/>
                <w:szCs w:val="24"/>
              </w:rPr>
              <w:t xml:space="preserve"> </w:t>
            </w:r>
            <w:proofErr w:type="spellStart"/>
            <w:r w:rsidRPr="008B4276">
              <w:rPr>
                <w:rFonts w:eastAsia="Times New Roman"/>
                <w:color w:val="000000"/>
                <w:szCs w:val="24"/>
              </w:rPr>
              <w:t>Emniyet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4B19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8C7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be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2728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ilis 7 </w:t>
            </w:r>
            <w:proofErr w:type="spellStart"/>
            <w:r w:rsidRPr="008B4276">
              <w:rPr>
                <w:rFonts w:eastAsia="Times New Roman"/>
                <w:color w:val="000000"/>
                <w:szCs w:val="24"/>
              </w:rPr>
              <w:t>Aralı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56B3A7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2C04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A491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nya </w:t>
            </w:r>
            <w:proofErr w:type="spellStart"/>
            <w:r w:rsidRPr="008B4276">
              <w:rPr>
                <w:rFonts w:eastAsia="Times New Roman"/>
                <w:color w:val="000000"/>
                <w:szCs w:val="24"/>
              </w:rPr>
              <w:t>Gıd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B52B37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ADDDF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29093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TO </w:t>
            </w:r>
            <w:proofErr w:type="spellStart"/>
            <w:r w:rsidRPr="008B4276">
              <w:rPr>
                <w:rFonts w:eastAsia="Times New Roman"/>
                <w:color w:val="000000"/>
                <w:szCs w:val="24"/>
              </w:rPr>
              <w:t>Karata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AB4118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EBC5A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DEA6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çü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Ölçekli</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w:t>
            </w:r>
          </w:p>
        </w:tc>
      </w:tr>
      <w:tr w:rsidR="00D21736" w:rsidRPr="000F5A76" w14:paraId="3397AB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1126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EEDCC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KOSGEB",</w:t>
            </w:r>
          </w:p>
        </w:tc>
      </w:tr>
      <w:tr w:rsidR="00D21736" w:rsidRPr="000F5A76" w14:paraId="6C20F4F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A9D9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B14E84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üz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6B626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19E1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A986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7D080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915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lo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CF400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76DDC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E1BD7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Portekiz</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32EDA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Döner</w:t>
            </w:r>
            <w:proofErr w:type="spellEnd"/>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si</w:t>
            </w:r>
            <w:proofErr w:type="spellEnd"/>
            <w:r w:rsidRPr="008B4276">
              <w:rPr>
                <w:rFonts w:eastAsia="Times New Roman"/>
                <w:color w:val="000000"/>
                <w:szCs w:val="24"/>
              </w:rPr>
              <w:t xml:space="preserve"> Merkez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988D7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9F1B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rto </w:t>
            </w:r>
            <w:proofErr w:type="spellStart"/>
            <w:r w:rsidRPr="008B4276">
              <w:rPr>
                <w:rFonts w:eastAsia="Times New Roman"/>
                <w:color w:val="000000"/>
                <w:szCs w:val="24"/>
              </w:rPr>
              <w:t>Riko</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EE6AD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ltü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uriz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C2CFDB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76BCC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33610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Kütüphane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2AC769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50D95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om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FB7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E49AFE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D4F58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7F49D7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den</w:t>
            </w:r>
            <w:proofErr w:type="spellEnd"/>
            <w:r w:rsidRPr="008B4276">
              <w:rPr>
                <w:rFonts w:eastAsia="Times New Roman"/>
                <w:color w:val="000000"/>
                <w:szCs w:val="24"/>
              </w:rPr>
              <w:t xml:space="preserve"> </w:t>
            </w:r>
            <w:proofErr w:type="spellStart"/>
            <w:r w:rsidRPr="008B4276">
              <w:rPr>
                <w:rFonts w:eastAsia="Times New Roman"/>
                <w:color w:val="000000"/>
                <w:szCs w:val="24"/>
              </w:rPr>
              <w:t>Tetk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r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CC3BD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EE0A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us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0E46E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halli</w:t>
            </w:r>
            <w:proofErr w:type="spellEnd"/>
            <w:r w:rsidRPr="008B4276">
              <w:rPr>
                <w:rFonts w:eastAsia="Times New Roman"/>
                <w:color w:val="000000"/>
                <w:szCs w:val="24"/>
              </w:rPr>
              <w:t xml:space="preserve"> </w:t>
            </w:r>
            <w:proofErr w:type="spellStart"/>
            <w:r w:rsidRPr="008B4276">
              <w:rPr>
                <w:rFonts w:eastAsia="Times New Roman"/>
                <w:color w:val="000000"/>
                <w:szCs w:val="24"/>
              </w:rPr>
              <w:t>İdare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18D12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5720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7A18D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kina</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imya</w:t>
            </w:r>
            <w:proofErr w:type="spellEnd"/>
            <w:r w:rsidRPr="008B4276">
              <w:rPr>
                <w:rFonts w:eastAsia="Times New Roman"/>
                <w:color w:val="000000"/>
                <w:szCs w:val="24"/>
              </w:rPr>
              <w:t xml:space="preserve"> </w:t>
            </w:r>
            <w:proofErr w:type="spellStart"/>
            <w:r w:rsidRPr="008B4276">
              <w:rPr>
                <w:rFonts w:eastAsia="Times New Roman"/>
                <w:color w:val="000000"/>
                <w:szCs w:val="24"/>
              </w:rPr>
              <w:t>Endüstr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2117D5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1D344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ADF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ali </w:t>
            </w:r>
            <w:proofErr w:type="spellStart"/>
            <w:r w:rsidRPr="008B4276">
              <w:rPr>
                <w:rFonts w:eastAsia="Times New Roman"/>
                <w:color w:val="000000"/>
                <w:szCs w:val="24"/>
              </w:rPr>
              <w:t>Suçları</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CB53F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6BFA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yşelle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77C46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liy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59C291F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51631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54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ardin</w:t>
            </w:r>
            <w:proofErr w:type="spellEnd"/>
            <w:r w:rsidRPr="008B4276">
              <w:rPr>
                <w:rFonts w:eastAsia="Times New Roman"/>
                <w:color w:val="000000"/>
                <w:szCs w:val="24"/>
              </w:rPr>
              <w:t xml:space="preserve"> </w:t>
            </w:r>
            <w:proofErr w:type="spellStart"/>
            <w:r w:rsidRPr="008B4276">
              <w:rPr>
                <w:rFonts w:eastAsia="Times New Roman"/>
                <w:color w:val="000000"/>
                <w:szCs w:val="24"/>
              </w:rPr>
              <w:t>Artuklu</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4637FE8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663B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gapur</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0EDC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kansal</w:t>
            </w:r>
            <w:proofErr w:type="spellEnd"/>
            <w:r w:rsidRPr="008B4276">
              <w:rPr>
                <w:rFonts w:eastAsia="Times New Roman"/>
                <w:color w:val="000000"/>
                <w:szCs w:val="24"/>
              </w:rPr>
              <w:t xml:space="preserve"> </w:t>
            </w:r>
            <w:proofErr w:type="spellStart"/>
            <w:r w:rsidRPr="008B4276">
              <w:rPr>
                <w:rFonts w:eastAsia="Times New Roman"/>
                <w:color w:val="000000"/>
                <w:szCs w:val="24"/>
              </w:rPr>
              <w:t>Planla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F0E84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2C6B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ak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1725B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Kayıt</w:t>
            </w:r>
            <w:proofErr w:type="spellEnd"/>
            <w:r w:rsidRPr="008B4276">
              <w:rPr>
                <w:rFonts w:eastAsia="Times New Roman"/>
                <w:color w:val="000000"/>
                <w:szCs w:val="24"/>
              </w:rPr>
              <w:t xml:space="preserve"> </w:t>
            </w:r>
            <w:proofErr w:type="spellStart"/>
            <w:r w:rsidRPr="008B4276">
              <w:rPr>
                <w:rFonts w:eastAsia="Times New Roman"/>
                <w:color w:val="000000"/>
                <w:szCs w:val="24"/>
              </w:rPr>
              <w:t>Kuruluşu</w:t>
            </w:r>
            <w:proofErr w:type="spellEnd"/>
            <w:r w:rsidRPr="008B4276">
              <w:rPr>
                <w:rFonts w:eastAsia="Times New Roman"/>
                <w:color w:val="000000"/>
                <w:szCs w:val="24"/>
              </w:rPr>
              <w:t xml:space="preserve"> A.Ş.",</w:t>
            </w:r>
          </w:p>
        </w:tc>
      </w:tr>
      <w:tr w:rsidR="00D21736" w:rsidRPr="000F5A76" w14:paraId="0BC6D6F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046DE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love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F8685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225C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30F4D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2E417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î</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Teknik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5F8B07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C0424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3BC32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sleki</w:t>
            </w:r>
            <w:proofErr w:type="spellEnd"/>
            <w:r w:rsidRPr="008B4276">
              <w:rPr>
                <w:rFonts w:eastAsia="Times New Roman"/>
                <w:color w:val="000000"/>
                <w:szCs w:val="24"/>
              </w:rPr>
              <w:t xml:space="preserve"> </w:t>
            </w:r>
            <w:proofErr w:type="spellStart"/>
            <w:r w:rsidRPr="008B4276">
              <w:rPr>
                <w:rFonts w:eastAsia="Times New Roman"/>
                <w:color w:val="000000"/>
                <w:szCs w:val="24"/>
              </w:rPr>
              <w:t>Yeterli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1977E73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9781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52E06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teoroloj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2AC319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7EE4F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743F4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evzuatı</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ayın</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A159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6C9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riy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A922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enicom</w:t>
            </w:r>
            <w:proofErr w:type="spellEnd"/>
            <w:r w:rsidRPr="008B4276">
              <w:rPr>
                <w:rFonts w:eastAsia="Times New Roman"/>
                <w:color w:val="000000"/>
                <w:szCs w:val="24"/>
              </w:rPr>
              <w:t>",</w:t>
            </w:r>
          </w:p>
        </w:tc>
      </w:tr>
      <w:tr w:rsidR="00D21736" w:rsidRPr="000F5A76" w14:paraId="3B28467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FF21D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Ara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55F8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C360E2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3240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vazi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2EF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Emla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9F4FFF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C9C15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0AF2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4F68532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0D853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rbistan-Karadağ</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BD90C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İstihbarat</w:t>
            </w:r>
            <w:proofErr w:type="spellEnd"/>
            <w:r w:rsidRPr="008B4276">
              <w:rPr>
                <w:rFonts w:eastAsia="Times New Roman"/>
                <w:color w:val="000000"/>
                <w:szCs w:val="24"/>
              </w:rPr>
              <w:t xml:space="preserve"> </w:t>
            </w:r>
            <w:proofErr w:type="spellStart"/>
            <w:r w:rsidRPr="008B4276">
              <w:rPr>
                <w:rFonts w:eastAsia="Times New Roman"/>
                <w:color w:val="000000"/>
                <w:szCs w:val="24"/>
              </w:rPr>
              <w:t>Teşkilatı</w:t>
            </w:r>
            <w:proofErr w:type="spellEnd"/>
            <w:r w:rsidRPr="008B4276">
              <w:rPr>
                <w:rFonts w:eastAsia="Times New Roman"/>
                <w:color w:val="000000"/>
                <w:szCs w:val="24"/>
              </w:rPr>
              <w:t xml:space="preserve">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7D4D73D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049BFE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ili</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52D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Kütüphan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3A1B0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614F9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cik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379AC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Piyango</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258F80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2C189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zan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5B8170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illî</w:t>
            </w:r>
            <w:proofErr w:type="spellEnd"/>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7CB4AC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31230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land</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1A8E2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Milli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Seferber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4B7F46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FF7B8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yv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327A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Muhasebat</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FA4F6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BB3A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D320F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Necmettin Erbakan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2F93C6D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6974A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1A5DF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Nüfus</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Vatandaşlık</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E0293D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0E8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C36666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kul</w:t>
            </w:r>
            <w:proofErr w:type="spellEnd"/>
            <w:r w:rsidRPr="008B4276">
              <w:rPr>
                <w:rFonts w:eastAsia="Times New Roman"/>
                <w:color w:val="000000"/>
                <w:szCs w:val="24"/>
              </w:rPr>
              <w:t xml:space="preserve"> </w:t>
            </w:r>
            <w:proofErr w:type="spellStart"/>
            <w:r w:rsidRPr="008B4276">
              <w:rPr>
                <w:rFonts w:eastAsia="Times New Roman"/>
                <w:color w:val="000000"/>
                <w:szCs w:val="24"/>
              </w:rPr>
              <w:t>İçi</w:t>
            </w:r>
            <w:proofErr w:type="spellEnd"/>
            <w:r w:rsidRPr="008B4276">
              <w:rPr>
                <w:rFonts w:eastAsia="Times New Roman"/>
                <w:color w:val="000000"/>
                <w:szCs w:val="24"/>
              </w:rPr>
              <w:t xml:space="preserve"> </w:t>
            </w:r>
            <w:proofErr w:type="spellStart"/>
            <w:r w:rsidRPr="008B4276">
              <w:rPr>
                <w:rFonts w:eastAsia="Times New Roman"/>
                <w:color w:val="000000"/>
                <w:szCs w:val="24"/>
              </w:rPr>
              <w:t>Beden</w:t>
            </w:r>
            <w:proofErr w:type="spellEnd"/>
            <w:r w:rsidRPr="008B4276">
              <w:rPr>
                <w:rFonts w:eastAsia="Times New Roman"/>
                <w:color w:val="000000"/>
                <w:szCs w:val="24"/>
              </w:rPr>
              <w:t xml:space="preserve"> </w:t>
            </w:r>
            <w:proofErr w:type="spellStart"/>
            <w:r w:rsidRPr="008B4276">
              <w:rPr>
                <w:rFonts w:eastAsia="Times New Roman"/>
                <w:color w:val="000000"/>
                <w:szCs w:val="24"/>
              </w:rPr>
              <w:t>Eğitimi</w:t>
            </w:r>
            <w:proofErr w:type="spellEnd"/>
            <w:r w:rsidRPr="008B4276">
              <w:rPr>
                <w:rFonts w:eastAsia="Times New Roman"/>
                <w:color w:val="000000"/>
                <w:szCs w:val="24"/>
              </w:rPr>
              <w:t xml:space="preserve"> Spor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İzcilik</w:t>
            </w:r>
            <w:proofErr w:type="spellEnd"/>
            <w:r w:rsidRPr="008B4276">
              <w:rPr>
                <w:rFonts w:eastAsia="Times New Roman"/>
                <w:color w:val="000000"/>
                <w:szCs w:val="24"/>
              </w:rPr>
              <w:t xml:space="preserve"> </w:t>
            </w:r>
            <w:proofErr w:type="spellStart"/>
            <w:r w:rsidRPr="008B4276">
              <w:rPr>
                <w:rFonts w:eastAsia="Times New Roman"/>
                <w:color w:val="000000"/>
                <w:szCs w:val="24"/>
              </w:rPr>
              <w:t>Daire</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0A4D8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EEA20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lastRenderedPageBreak/>
              <w:t xml:space="preserve">    "</w:t>
            </w:r>
            <w:proofErr w:type="spellStart"/>
            <w:r w:rsidRPr="008B4276">
              <w:rPr>
                <w:rFonts w:eastAsia="Times New Roman"/>
                <w:color w:val="000000"/>
                <w:szCs w:val="24"/>
              </w:rPr>
              <w:t>Tunus</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C9E6B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356DD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F24577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3B707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Orman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6E0EED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86CC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me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60F1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Anadolu </w:t>
            </w:r>
            <w:proofErr w:type="spellStart"/>
            <w:r w:rsidRPr="008B4276">
              <w:rPr>
                <w:rFonts w:eastAsia="Times New Roman"/>
                <w:color w:val="000000"/>
                <w:szCs w:val="24"/>
              </w:rPr>
              <w:t>İhracatçı</w:t>
            </w:r>
            <w:proofErr w:type="spellEnd"/>
            <w:r w:rsidRPr="008B4276">
              <w:rPr>
                <w:rFonts w:eastAsia="Times New Roman"/>
                <w:color w:val="000000"/>
                <w:szCs w:val="24"/>
              </w:rPr>
              <w:t xml:space="preserve"> </w:t>
            </w:r>
            <w:proofErr w:type="spellStart"/>
            <w:r w:rsidRPr="008B4276">
              <w:rPr>
                <w:rFonts w:eastAsia="Times New Roman"/>
                <w:color w:val="000000"/>
                <w:szCs w:val="24"/>
              </w:rPr>
              <w:t>Birlik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Sekreterliği</w:t>
            </w:r>
            <w:proofErr w:type="spellEnd"/>
            <w:r w:rsidRPr="008B4276">
              <w:rPr>
                <w:rFonts w:eastAsia="Times New Roman"/>
                <w:color w:val="000000"/>
                <w:szCs w:val="24"/>
              </w:rPr>
              <w:t>",</w:t>
            </w:r>
          </w:p>
        </w:tc>
      </w:tr>
      <w:tr w:rsidR="00D21736" w:rsidRPr="000F5A76" w14:paraId="3AF1F5E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C6C7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DB239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rta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24C71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7498A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krayn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104B4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Osmaniye</w:t>
            </w:r>
            <w:proofErr w:type="spellEnd"/>
            <w:r w:rsidRPr="008B4276">
              <w:rPr>
                <w:rFonts w:eastAsia="Times New Roman"/>
                <w:color w:val="000000"/>
                <w:szCs w:val="24"/>
              </w:rPr>
              <w:t xml:space="preserve"> </w:t>
            </w:r>
            <w:proofErr w:type="spellStart"/>
            <w:r w:rsidRPr="008B4276">
              <w:rPr>
                <w:rFonts w:eastAsia="Times New Roman"/>
                <w:color w:val="000000"/>
                <w:szCs w:val="24"/>
              </w:rPr>
              <w:t>Korkut</w:t>
            </w:r>
            <w:proofErr w:type="spellEnd"/>
            <w:r w:rsidRPr="008B4276">
              <w:rPr>
                <w:rFonts w:eastAsia="Times New Roman"/>
                <w:color w:val="000000"/>
                <w:szCs w:val="24"/>
              </w:rPr>
              <w:t xml:space="preserve"> Ata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C8B16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F7D26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mm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502AE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ğretmen</w:t>
            </w:r>
            <w:proofErr w:type="spellEnd"/>
            <w:r w:rsidRPr="008B4276">
              <w:rPr>
                <w:rFonts w:eastAsia="Times New Roman"/>
                <w:color w:val="000000"/>
                <w:szCs w:val="24"/>
              </w:rPr>
              <w:t xml:space="preserve"> </w:t>
            </w:r>
            <w:proofErr w:type="spellStart"/>
            <w:r w:rsidRPr="008B4276">
              <w:rPr>
                <w:rFonts w:eastAsia="Times New Roman"/>
                <w:color w:val="000000"/>
                <w:szCs w:val="24"/>
              </w:rPr>
              <w:t>Yet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C71D86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EFA186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86C64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me</w:t>
            </w:r>
            <w:proofErr w:type="spellEnd"/>
            <w:r w:rsidRPr="008B4276">
              <w:rPr>
                <w:rFonts w:eastAsia="Times New Roman"/>
                <w:color w:val="000000"/>
                <w:szCs w:val="24"/>
              </w:rPr>
              <w:t xml:space="preserve">, </w:t>
            </w:r>
            <w:proofErr w:type="spellStart"/>
            <w:r w:rsidRPr="008B4276">
              <w:rPr>
                <w:rFonts w:eastAsia="Times New Roman"/>
                <w:color w:val="000000"/>
                <w:szCs w:val="24"/>
              </w:rPr>
              <w:t>Seçm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er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03D7CC2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88BB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rdü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97425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SYM",</w:t>
            </w:r>
          </w:p>
        </w:tc>
      </w:tr>
      <w:tr w:rsidR="00D21736" w:rsidRPr="000F5A76" w14:paraId="37360B5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C0E7B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870E2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lçü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 xml:space="preserve"> ",</w:t>
            </w:r>
          </w:p>
        </w:tc>
      </w:tr>
      <w:tr w:rsidR="00D21736" w:rsidRPr="000F5A76" w14:paraId="25D03E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5DCC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tik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C6C67A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Ömer </w:t>
            </w:r>
            <w:proofErr w:type="spellStart"/>
            <w:r w:rsidRPr="008B4276">
              <w:rPr>
                <w:rFonts w:eastAsia="Times New Roman"/>
                <w:color w:val="000000"/>
                <w:szCs w:val="24"/>
              </w:rPr>
              <w:t>Halisdemi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3E046E6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0C5B6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1B57D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Rehberlik</w:t>
            </w:r>
            <w:proofErr w:type="spellEnd"/>
            <w:r w:rsidRPr="008B4276">
              <w:rPr>
                <w:rFonts w:eastAsia="Times New Roman"/>
                <w:color w:val="000000"/>
                <w:szCs w:val="24"/>
              </w:rPr>
              <w:t xml:space="preserve"> </w:t>
            </w:r>
            <w:proofErr w:type="spellStart"/>
            <w:r w:rsidRPr="008B4276">
              <w:rPr>
                <w:rFonts w:eastAsia="Times New Roman"/>
                <w:color w:val="000000"/>
                <w:szCs w:val="24"/>
              </w:rPr>
              <w:t>Hizmet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AA4DE5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0D175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45A3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leştir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70CBB4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F390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01C5C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Özel</w:t>
            </w:r>
            <w:proofErr w:type="spellEnd"/>
            <w:r w:rsidRPr="008B4276">
              <w:rPr>
                <w:rFonts w:eastAsia="Times New Roman"/>
                <w:color w:val="000000"/>
                <w:szCs w:val="24"/>
              </w:rPr>
              <w:t xml:space="preserve"> </w:t>
            </w:r>
            <w:proofErr w:type="spellStart"/>
            <w:r w:rsidRPr="008B4276">
              <w:rPr>
                <w:rFonts w:eastAsia="Times New Roman"/>
                <w:color w:val="000000"/>
                <w:szCs w:val="24"/>
              </w:rPr>
              <w:t>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m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89D0D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79932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unanistan</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0ED20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etrol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4FAD4F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29F2F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ambiya</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5B989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olis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347A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5C8F3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Zimbabve</w:t>
            </w:r>
            <w:proofErr w:type="spellEnd"/>
            <w:r w:rsidRPr="008B4276">
              <w:rPr>
                <w:rFonts w:eastAsia="Times New Roman"/>
                <w:color w:val="000000"/>
                <w:szCs w:val="24"/>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92BB11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PTT",</w:t>
            </w:r>
          </w:p>
        </w:tc>
      </w:tr>
      <w:tr w:rsidR="00D21736" w:rsidRPr="000F5A76" w14:paraId="37E3F1F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44FF38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D97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adyo</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levizyon</w:t>
            </w:r>
            <w:proofErr w:type="spellEnd"/>
            <w:r w:rsidRPr="008B4276">
              <w:rPr>
                <w:rFonts w:eastAsia="Times New Roman"/>
                <w:color w:val="000000"/>
                <w:szCs w:val="24"/>
              </w:rPr>
              <w:t xml:space="preserve"> </w:t>
            </w:r>
            <w:proofErr w:type="spellStart"/>
            <w:r w:rsidRPr="008B4276">
              <w:rPr>
                <w:rFonts w:eastAsia="Times New Roman"/>
                <w:color w:val="000000"/>
                <w:szCs w:val="24"/>
              </w:rPr>
              <w:t>Üst</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7768F5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794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89D3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fik</w:t>
            </w:r>
            <w:proofErr w:type="spellEnd"/>
            <w:r w:rsidRPr="008B4276">
              <w:rPr>
                <w:rFonts w:eastAsia="Times New Roman"/>
                <w:color w:val="000000"/>
                <w:szCs w:val="24"/>
              </w:rPr>
              <w:t xml:space="preserve"> </w:t>
            </w:r>
            <w:proofErr w:type="spellStart"/>
            <w:r w:rsidRPr="008B4276">
              <w:rPr>
                <w:rFonts w:eastAsia="Times New Roman"/>
                <w:color w:val="000000"/>
                <w:szCs w:val="24"/>
              </w:rPr>
              <w:t>Saydam</w:t>
            </w:r>
            <w:proofErr w:type="spellEnd"/>
            <w:r w:rsidRPr="008B4276">
              <w:rPr>
                <w:rFonts w:eastAsia="Times New Roman"/>
                <w:color w:val="000000"/>
                <w:szCs w:val="24"/>
              </w:rPr>
              <w:t xml:space="preserve"> </w:t>
            </w:r>
            <w:proofErr w:type="spellStart"/>
            <w:r w:rsidRPr="008B4276">
              <w:rPr>
                <w:rFonts w:eastAsia="Times New Roman"/>
                <w:color w:val="000000"/>
                <w:szCs w:val="24"/>
              </w:rPr>
              <w:t>Hıfzısıhha</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CBAB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6575A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5ECC2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Rekabet</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7681897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84B5D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414F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2F231F4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284B1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7A1A4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Hudu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Sahiller</w:t>
            </w:r>
            <w:proofErr w:type="spellEnd"/>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1730C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1736F4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8024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ğlık</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 xml:space="preserve"> </w:t>
            </w:r>
            <w:proofErr w:type="spellStart"/>
            <w:r w:rsidRPr="008B4276">
              <w:rPr>
                <w:rFonts w:eastAsia="Times New Roman"/>
                <w:color w:val="000000"/>
                <w:szCs w:val="24"/>
              </w:rPr>
              <w:t>Personel</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391B85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852A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46F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hil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omutanlığı</w:t>
            </w:r>
            <w:proofErr w:type="spellEnd"/>
            <w:r w:rsidRPr="008B4276">
              <w:rPr>
                <w:rFonts w:eastAsia="Times New Roman"/>
                <w:color w:val="000000"/>
                <w:szCs w:val="24"/>
              </w:rPr>
              <w:t>",</w:t>
            </w:r>
          </w:p>
        </w:tc>
      </w:tr>
      <w:tr w:rsidR="00D21736" w:rsidRPr="000F5A76" w14:paraId="7DA1DC2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5A0A6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4E8DC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Bölg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C9F6CA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872A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7EBD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nayi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58C78B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B18ED1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D10D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8AA0D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FF4E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6ED9E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ATEM"</w:t>
            </w:r>
          </w:p>
        </w:tc>
      </w:tr>
      <w:tr w:rsidR="00D21736" w:rsidRPr="000F5A76" w14:paraId="3FE0EFA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ECCCD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FBB1C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vunma</w:t>
            </w:r>
            <w:proofErr w:type="spellEnd"/>
            <w:r w:rsidRPr="008B4276">
              <w:rPr>
                <w:rFonts w:eastAsia="Times New Roman"/>
                <w:color w:val="000000"/>
                <w:szCs w:val="24"/>
              </w:rPr>
              <w:t xml:space="preserve"> Sanayi </w:t>
            </w:r>
            <w:proofErr w:type="spellStart"/>
            <w:r w:rsidRPr="008B4276">
              <w:rPr>
                <w:rFonts w:eastAsia="Times New Roman"/>
                <w:color w:val="000000"/>
                <w:szCs w:val="24"/>
              </w:rPr>
              <w:t>Müsteşarlığı</w:t>
            </w:r>
            <w:proofErr w:type="spellEnd"/>
            <w:r w:rsidRPr="008B4276">
              <w:rPr>
                <w:rFonts w:eastAsia="Times New Roman"/>
                <w:color w:val="000000"/>
                <w:szCs w:val="24"/>
              </w:rPr>
              <w:t>",</w:t>
            </w:r>
          </w:p>
        </w:tc>
      </w:tr>
      <w:tr w:rsidR="00D21736" w:rsidRPr="000F5A76" w14:paraId="61F464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5675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E81ED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TM",</w:t>
            </w:r>
          </w:p>
        </w:tc>
      </w:tr>
      <w:tr w:rsidR="00D21736" w:rsidRPr="000F5A76" w14:paraId="327578B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BB357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3FE6B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ayıştay</w:t>
            </w:r>
            <w:proofErr w:type="spellEnd"/>
            <w:r w:rsidRPr="008B4276">
              <w:rPr>
                <w:rFonts w:eastAsia="Times New Roman"/>
                <w:color w:val="000000"/>
                <w:szCs w:val="24"/>
              </w:rPr>
              <w:t>",</w:t>
            </w:r>
          </w:p>
        </w:tc>
      </w:tr>
      <w:tr w:rsidR="00D21736" w:rsidRPr="000F5A76" w14:paraId="511EFE6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A5703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CE65A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ermaye</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0BBCD9C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D119DF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E6C91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ıtma</w:t>
            </w:r>
            <w:proofErr w:type="spellEnd"/>
            <w:r w:rsidRPr="008B4276">
              <w:rPr>
                <w:rFonts w:eastAsia="Times New Roman"/>
                <w:color w:val="000000"/>
                <w:szCs w:val="24"/>
              </w:rPr>
              <w:t xml:space="preserve"> </w:t>
            </w:r>
            <w:proofErr w:type="spellStart"/>
            <w:r w:rsidRPr="008B4276">
              <w:rPr>
                <w:rFonts w:eastAsia="Times New Roman"/>
                <w:color w:val="000000"/>
                <w:szCs w:val="24"/>
              </w:rPr>
              <w:t>Savaş</w:t>
            </w:r>
            <w:proofErr w:type="spellEnd"/>
            <w:r w:rsidRPr="008B4276">
              <w:rPr>
                <w:rFonts w:eastAsia="Times New Roman"/>
                <w:color w:val="000000"/>
                <w:szCs w:val="24"/>
              </w:rPr>
              <w:t xml:space="preserve"> </w:t>
            </w:r>
            <w:proofErr w:type="spellStart"/>
            <w:r w:rsidRPr="008B4276">
              <w:rPr>
                <w:rFonts w:eastAsia="Times New Roman"/>
                <w:color w:val="000000"/>
                <w:szCs w:val="24"/>
              </w:rPr>
              <w:t>Dai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3597E5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FACAF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49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Bilg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w:t>
            </w:r>
            <w:proofErr w:type="spellEnd"/>
            <w:r w:rsidRPr="008B4276">
              <w:rPr>
                <w:rFonts w:eastAsia="Times New Roman"/>
                <w:color w:val="000000"/>
                <w:szCs w:val="24"/>
              </w:rPr>
              <w:t xml:space="preserve"> </w:t>
            </w:r>
            <w:proofErr w:type="spellStart"/>
            <w:r w:rsidRPr="008B4276">
              <w:rPr>
                <w:rFonts w:eastAsia="Times New Roman"/>
                <w:color w:val="000000"/>
                <w:szCs w:val="24"/>
              </w:rPr>
              <w:t>Merkezi</w:t>
            </w:r>
            <w:proofErr w:type="spellEnd"/>
            <w:r w:rsidRPr="008B4276">
              <w:rPr>
                <w:rFonts w:eastAsia="Times New Roman"/>
                <w:color w:val="000000"/>
                <w:szCs w:val="24"/>
              </w:rPr>
              <w:t>",</w:t>
            </w:r>
          </w:p>
        </w:tc>
      </w:tr>
      <w:tr w:rsidR="00D21736" w:rsidRPr="000F5A76" w14:paraId="4B0E1FE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51B45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03F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e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FD37C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EB8D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902B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nop</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5141413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F56BA6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3ABBB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ivil</w:t>
            </w:r>
            <w:proofErr w:type="spellEnd"/>
            <w:r w:rsidRPr="008B4276">
              <w:rPr>
                <w:rFonts w:eastAsia="Times New Roman"/>
                <w:color w:val="000000"/>
                <w:szCs w:val="24"/>
              </w:rPr>
              <w:t xml:space="preserve"> </w:t>
            </w:r>
            <w:proofErr w:type="spellStart"/>
            <w:r w:rsidRPr="008B4276">
              <w:rPr>
                <w:rFonts w:eastAsia="Times New Roman"/>
                <w:color w:val="000000"/>
                <w:szCs w:val="24"/>
              </w:rPr>
              <w:t>Havacılı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BED2ED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EAE4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20731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Güvenl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3198CB4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52C0D3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038F2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osyal</w:t>
            </w:r>
            <w:proofErr w:type="spellEnd"/>
            <w:r w:rsidRPr="008B4276">
              <w:rPr>
                <w:rFonts w:eastAsia="Times New Roman"/>
                <w:color w:val="000000"/>
                <w:szCs w:val="24"/>
              </w:rPr>
              <w:t xml:space="preserve"> </w:t>
            </w:r>
            <w:proofErr w:type="spellStart"/>
            <w:r w:rsidRPr="008B4276">
              <w:rPr>
                <w:rFonts w:eastAsia="Times New Roman"/>
                <w:color w:val="000000"/>
                <w:szCs w:val="24"/>
              </w:rPr>
              <w:t>Yardım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75550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BA338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57EE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Spor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56ADC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0D8D7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F8656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u</w:t>
            </w:r>
            <w:proofErr w:type="spellEnd"/>
            <w:r w:rsidRPr="008B4276">
              <w:rPr>
                <w:rFonts w:eastAsia="Times New Roman"/>
                <w:color w:val="000000"/>
                <w:szCs w:val="24"/>
              </w:rPr>
              <w:t xml:space="preserve"> </w:t>
            </w:r>
            <w:proofErr w:type="spellStart"/>
            <w:r w:rsidRPr="008B4276">
              <w:rPr>
                <w:rFonts w:eastAsia="Times New Roman"/>
                <w:color w:val="000000"/>
                <w:szCs w:val="24"/>
              </w:rPr>
              <w:t>Yön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6DCFD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954ABB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4B725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Sümer</w:t>
            </w:r>
            <w:proofErr w:type="spellEnd"/>
            <w:r w:rsidRPr="008B4276">
              <w:rPr>
                <w:rFonts w:eastAsia="Times New Roman"/>
                <w:color w:val="000000"/>
                <w:szCs w:val="24"/>
              </w:rPr>
              <w:t xml:space="preserve"> </w:t>
            </w:r>
            <w:proofErr w:type="spellStart"/>
            <w:r w:rsidRPr="008B4276">
              <w:rPr>
                <w:rFonts w:eastAsia="Times New Roman"/>
                <w:color w:val="000000"/>
                <w:szCs w:val="24"/>
              </w:rPr>
              <w:t>Halıcılı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El </w:t>
            </w:r>
            <w:proofErr w:type="spellStart"/>
            <w:r w:rsidRPr="008B4276">
              <w:rPr>
                <w:rFonts w:eastAsia="Times New Roman"/>
                <w:color w:val="000000"/>
                <w:szCs w:val="24"/>
              </w:rPr>
              <w:t>Sanatları</w:t>
            </w:r>
            <w:proofErr w:type="spellEnd"/>
            <w:r w:rsidRPr="008B4276">
              <w:rPr>
                <w:rFonts w:eastAsia="Times New Roman"/>
                <w:color w:val="000000"/>
                <w:szCs w:val="24"/>
              </w:rPr>
              <w:t xml:space="preserve"> Sanayi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A.Ş.",</w:t>
            </w:r>
          </w:p>
        </w:tc>
      </w:tr>
      <w:tr w:rsidR="00D21736" w:rsidRPr="000F5A76" w14:paraId="057524E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CC38E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B0248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B787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4B88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2FB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biat</w:t>
            </w:r>
            <w:proofErr w:type="spellEnd"/>
            <w:r w:rsidRPr="008B4276">
              <w:rPr>
                <w:rFonts w:eastAsia="Times New Roman"/>
                <w:color w:val="000000"/>
                <w:szCs w:val="24"/>
              </w:rPr>
              <w:t xml:space="preserve"> </w:t>
            </w:r>
            <w:proofErr w:type="spellStart"/>
            <w:r w:rsidRPr="008B4276">
              <w:rPr>
                <w:rFonts w:eastAsia="Times New Roman"/>
                <w:color w:val="000000"/>
                <w:szCs w:val="24"/>
              </w:rPr>
              <w:t>Varlıklarını</w:t>
            </w:r>
            <w:proofErr w:type="spellEnd"/>
            <w:r w:rsidRPr="008B4276">
              <w:rPr>
                <w:rFonts w:eastAsia="Times New Roman"/>
                <w:color w:val="000000"/>
                <w:szCs w:val="24"/>
              </w:rPr>
              <w:t xml:space="preserve"> </w:t>
            </w:r>
            <w:proofErr w:type="spellStart"/>
            <w:r w:rsidRPr="008B4276">
              <w:rPr>
                <w:rFonts w:eastAsia="Times New Roman"/>
                <w:color w:val="000000"/>
                <w:szCs w:val="24"/>
              </w:rPr>
              <w:t>Koru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B065E8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5A3AA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894AC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kasbank</w:t>
            </w:r>
            <w:proofErr w:type="spellEnd"/>
            <w:r w:rsidRPr="008B4276">
              <w:rPr>
                <w:rFonts w:eastAsia="Times New Roman"/>
                <w:color w:val="000000"/>
                <w:szCs w:val="24"/>
              </w:rPr>
              <w:t>",</w:t>
            </w:r>
          </w:p>
        </w:tc>
      </w:tr>
      <w:tr w:rsidR="00D21736" w:rsidRPr="000F5A76" w14:paraId="2C13A1A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66322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9E970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li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rbiye</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6CBC87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2D8EE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6CF60A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2FA4199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B614C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75C1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nıtma</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6EA75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75D99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2A6B9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pu</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adastro</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FF29E2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15CD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73EA5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EE0AC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A9B9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F3679D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Refor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38C657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2103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83079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0D8B07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C143C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5451F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sal</w:t>
            </w:r>
            <w:proofErr w:type="spellEnd"/>
            <w:r w:rsidRPr="008B4276">
              <w:rPr>
                <w:rFonts w:eastAsia="Times New Roman"/>
                <w:color w:val="000000"/>
                <w:szCs w:val="24"/>
              </w:rPr>
              <w:t xml:space="preserve"> </w:t>
            </w:r>
            <w:proofErr w:type="spellStart"/>
            <w:r w:rsidRPr="008B4276">
              <w:rPr>
                <w:rFonts w:eastAsia="Times New Roman"/>
                <w:color w:val="000000"/>
                <w:szCs w:val="24"/>
              </w:rPr>
              <w:t>Ekonom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olitika</w:t>
            </w:r>
            <w:proofErr w:type="spellEnd"/>
            <w:r w:rsidRPr="008B4276">
              <w:rPr>
                <w:rFonts w:eastAsia="Times New Roman"/>
                <w:color w:val="000000"/>
                <w:szCs w:val="24"/>
              </w:rPr>
              <w:t xml:space="preserve"> </w:t>
            </w:r>
            <w:proofErr w:type="spellStart"/>
            <w:r w:rsidRPr="008B4276">
              <w:rPr>
                <w:rFonts w:eastAsia="Times New Roman"/>
                <w:color w:val="000000"/>
                <w:szCs w:val="24"/>
              </w:rPr>
              <w:t>Geliştirme</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6AD35AD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F5BEB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A30A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Sigortaları</w:t>
            </w:r>
            <w:proofErr w:type="spellEnd"/>
            <w:r w:rsidRPr="008B4276">
              <w:rPr>
                <w:rFonts w:eastAsia="Times New Roman"/>
                <w:color w:val="000000"/>
                <w:szCs w:val="24"/>
              </w:rPr>
              <w:t xml:space="preserve"> </w:t>
            </w:r>
            <w:proofErr w:type="spellStart"/>
            <w:r w:rsidRPr="008B4276">
              <w:rPr>
                <w:rFonts w:eastAsia="Times New Roman"/>
                <w:color w:val="000000"/>
                <w:szCs w:val="24"/>
              </w:rPr>
              <w:t>Havuzu</w:t>
            </w:r>
            <w:proofErr w:type="spellEnd"/>
            <w:r w:rsidRPr="008B4276">
              <w:rPr>
                <w:rFonts w:eastAsia="Times New Roman"/>
                <w:color w:val="000000"/>
                <w:szCs w:val="24"/>
              </w:rPr>
              <w:t>",</w:t>
            </w:r>
          </w:p>
        </w:tc>
      </w:tr>
      <w:tr w:rsidR="00D21736" w:rsidRPr="000F5A76" w14:paraId="5B2AFE9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951A40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C0F89E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ırsal</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yı</w:t>
            </w:r>
            <w:proofErr w:type="spellEnd"/>
            <w:r w:rsidRPr="008B4276">
              <w:rPr>
                <w:rFonts w:eastAsia="Times New Roman"/>
                <w:color w:val="000000"/>
                <w:szCs w:val="24"/>
              </w:rPr>
              <w:t xml:space="preserve"> </w:t>
            </w:r>
            <w:proofErr w:type="spellStart"/>
            <w:r w:rsidRPr="008B4276">
              <w:rPr>
                <w:rFonts w:eastAsia="Times New Roman"/>
                <w:color w:val="000000"/>
                <w:szCs w:val="24"/>
              </w:rPr>
              <w:t>Destek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D8C77F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76019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278E5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asarruf</w:t>
            </w:r>
            <w:proofErr w:type="spellEnd"/>
            <w:r w:rsidRPr="008B4276">
              <w:rPr>
                <w:rFonts w:eastAsia="Times New Roman"/>
                <w:color w:val="000000"/>
                <w:szCs w:val="24"/>
              </w:rPr>
              <w:t xml:space="preserve"> </w:t>
            </w:r>
            <w:proofErr w:type="spellStart"/>
            <w:r w:rsidRPr="008B4276">
              <w:rPr>
                <w:rFonts w:eastAsia="Times New Roman"/>
                <w:color w:val="000000"/>
                <w:szCs w:val="24"/>
              </w:rPr>
              <w:t>Mevduatı</w:t>
            </w:r>
            <w:proofErr w:type="spellEnd"/>
            <w:r w:rsidRPr="008B4276">
              <w:rPr>
                <w:rFonts w:eastAsia="Times New Roman"/>
                <w:color w:val="000000"/>
                <w:szCs w:val="24"/>
              </w:rPr>
              <w:t xml:space="preserve"> </w:t>
            </w:r>
            <w:proofErr w:type="spellStart"/>
            <w:r w:rsidRPr="008B4276">
              <w:rPr>
                <w:rFonts w:eastAsia="Times New Roman"/>
                <w:color w:val="000000"/>
                <w:szCs w:val="24"/>
              </w:rPr>
              <w:t>Sigorta</w:t>
            </w:r>
            <w:proofErr w:type="spellEnd"/>
            <w:r w:rsidRPr="008B4276">
              <w:rPr>
                <w:rFonts w:eastAsia="Times New Roman"/>
                <w:color w:val="000000"/>
                <w:szCs w:val="24"/>
              </w:rPr>
              <w:t xml:space="preserve"> </w:t>
            </w:r>
            <w:proofErr w:type="spellStart"/>
            <w:r w:rsidRPr="008B4276">
              <w:rPr>
                <w:rFonts w:eastAsia="Times New Roman"/>
                <w:color w:val="000000"/>
                <w:szCs w:val="24"/>
              </w:rPr>
              <w:t>Fon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7CC66C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E25EA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756CB9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BMM",</w:t>
            </w:r>
          </w:p>
        </w:tc>
      </w:tr>
      <w:tr w:rsidR="00D21736" w:rsidRPr="000F5A76" w14:paraId="03D2814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8F7F6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16E16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DD",</w:t>
            </w:r>
          </w:p>
        </w:tc>
      </w:tr>
      <w:tr w:rsidR="00D21736" w:rsidRPr="000F5A76" w14:paraId="660B57D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B6CF4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3B61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C. Mehmet Akif </w:t>
            </w:r>
            <w:proofErr w:type="spellStart"/>
            <w:r w:rsidRPr="008B4276">
              <w:rPr>
                <w:rFonts w:eastAsia="Times New Roman"/>
                <w:color w:val="000000"/>
                <w:szCs w:val="24"/>
              </w:rPr>
              <w:t>Ersoy</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BCDC24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355C7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295C7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lif</w:t>
            </w:r>
            <w:proofErr w:type="spellEnd"/>
            <w:r w:rsidRPr="008B4276">
              <w:rPr>
                <w:rFonts w:eastAsia="Times New Roman"/>
                <w:color w:val="000000"/>
                <w:szCs w:val="24"/>
              </w:rPr>
              <w:t xml:space="preserve"> </w:t>
            </w:r>
            <w:proofErr w:type="spellStart"/>
            <w:r w:rsidRPr="008B4276">
              <w:rPr>
                <w:rFonts w:eastAsia="Times New Roman"/>
                <w:color w:val="000000"/>
                <w:szCs w:val="24"/>
              </w:rPr>
              <w:t>Haklar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78BD74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A4328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3454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emel</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57ED286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CE39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90F3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lu</w:t>
            </w:r>
            <w:proofErr w:type="spellEnd"/>
            <w:r w:rsidRPr="008B4276">
              <w:rPr>
                <w:rFonts w:eastAsia="Times New Roman"/>
                <w:color w:val="000000"/>
                <w:szCs w:val="24"/>
              </w:rPr>
              <w:t xml:space="preserve"> </w:t>
            </w:r>
            <w:proofErr w:type="spellStart"/>
            <w:r w:rsidRPr="008B4276">
              <w:rPr>
                <w:rFonts w:eastAsia="Times New Roman"/>
                <w:color w:val="000000"/>
                <w:szCs w:val="24"/>
              </w:rPr>
              <w:t>Konut</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48081A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4863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A0D8A5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Kİ",</w:t>
            </w:r>
          </w:p>
        </w:tc>
      </w:tr>
      <w:tr w:rsidR="00D21736" w:rsidRPr="000F5A76" w14:paraId="548E522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0FA7B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367B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oprak</w:t>
            </w:r>
            <w:proofErr w:type="spellEnd"/>
            <w:r w:rsidRPr="008B4276">
              <w:rPr>
                <w:rFonts w:eastAsia="Times New Roman"/>
                <w:color w:val="000000"/>
                <w:szCs w:val="24"/>
              </w:rPr>
              <w:t xml:space="preserve"> </w:t>
            </w:r>
            <w:proofErr w:type="spellStart"/>
            <w:r w:rsidRPr="008B4276">
              <w:rPr>
                <w:rFonts w:eastAsia="Times New Roman"/>
                <w:color w:val="000000"/>
                <w:szCs w:val="24"/>
              </w:rPr>
              <w:t>Mahsulleri</w:t>
            </w:r>
            <w:proofErr w:type="spellEnd"/>
            <w:r w:rsidRPr="008B4276">
              <w:rPr>
                <w:rFonts w:eastAsia="Times New Roman"/>
                <w:color w:val="000000"/>
                <w:szCs w:val="24"/>
              </w:rPr>
              <w:t xml:space="preserve"> </w:t>
            </w:r>
            <w:proofErr w:type="spellStart"/>
            <w:r w:rsidRPr="008B4276">
              <w:rPr>
                <w:rFonts w:eastAsia="Times New Roman"/>
                <w:color w:val="000000"/>
                <w:szCs w:val="24"/>
              </w:rPr>
              <w:t>Ofisi</w:t>
            </w:r>
            <w:proofErr w:type="spellEnd"/>
            <w:r w:rsidRPr="008B4276">
              <w:rPr>
                <w:rFonts w:eastAsia="Times New Roman"/>
                <w:color w:val="000000"/>
                <w:szCs w:val="24"/>
              </w:rPr>
              <w:t>",</w:t>
            </w:r>
          </w:p>
        </w:tc>
      </w:tr>
      <w:tr w:rsidR="00D21736" w:rsidRPr="000F5A76" w14:paraId="197EE0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2F2CCB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A3FF1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RT",</w:t>
            </w:r>
          </w:p>
        </w:tc>
      </w:tr>
      <w:tr w:rsidR="00D21736" w:rsidRPr="000F5A76" w14:paraId="3FCA054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8181E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60D4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keticinin</w:t>
            </w:r>
            <w:proofErr w:type="spellEnd"/>
            <w:r w:rsidRPr="008B4276">
              <w:rPr>
                <w:rFonts w:eastAsia="Times New Roman"/>
                <w:color w:val="000000"/>
                <w:szCs w:val="24"/>
              </w:rPr>
              <w:t xml:space="preserve"> </w:t>
            </w:r>
            <w:proofErr w:type="spellStart"/>
            <w:r w:rsidRPr="008B4276">
              <w:rPr>
                <w:rFonts w:eastAsia="Times New Roman"/>
                <w:color w:val="000000"/>
                <w:szCs w:val="24"/>
              </w:rPr>
              <w:t>Korunması</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Piyasa</w:t>
            </w:r>
            <w:proofErr w:type="spellEnd"/>
            <w:r w:rsidRPr="008B4276">
              <w:rPr>
                <w:rFonts w:eastAsia="Times New Roman"/>
                <w:color w:val="000000"/>
                <w:szCs w:val="24"/>
              </w:rPr>
              <w:t xml:space="preserve"> </w:t>
            </w:r>
            <w:proofErr w:type="spellStart"/>
            <w:r w:rsidRPr="008B4276">
              <w:rPr>
                <w:rFonts w:eastAsia="Times New Roman"/>
                <w:color w:val="000000"/>
                <w:szCs w:val="24"/>
              </w:rPr>
              <w:t>Gözetim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25C5F61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3A022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71B8A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Akreditasyon</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4F18290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7EFA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60729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Alman</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654DF72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E9B64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035E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Dil</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697FBA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0F36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1B1B52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İşbirliğ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Koordinasyon</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1BE2CE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42DA98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CC96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Adalet</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667F76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CCF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CD9463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Atom </w:t>
            </w:r>
            <w:proofErr w:type="spellStart"/>
            <w:r w:rsidRPr="008B4276">
              <w:rPr>
                <w:rFonts w:eastAsia="Times New Roman"/>
                <w:color w:val="000000"/>
                <w:szCs w:val="24"/>
              </w:rPr>
              <w:t>Enerjis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2C59BD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8B56E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91BB2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ank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22E752A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1F8445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C61E6F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ler</w:t>
            </w:r>
            <w:proofErr w:type="spellEnd"/>
            <w:r w:rsidRPr="008B4276">
              <w:rPr>
                <w:rFonts w:eastAsia="Times New Roman"/>
                <w:color w:val="000000"/>
                <w:szCs w:val="24"/>
              </w:rPr>
              <w:t xml:space="preserve"> </w:t>
            </w:r>
            <w:proofErr w:type="spellStart"/>
            <w:r w:rsidRPr="008B4276">
              <w:rPr>
                <w:rFonts w:eastAsia="Times New Roman"/>
                <w:color w:val="000000"/>
                <w:szCs w:val="24"/>
              </w:rPr>
              <w:t>Akademisi</w:t>
            </w:r>
            <w:proofErr w:type="spellEnd"/>
            <w:r w:rsidRPr="008B4276">
              <w:rPr>
                <w:rFonts w:eastAsia="Times New Roman"/>
                <w:color w:val="000000"/>
                <w:szCs w:val="24"/>
              </w:rPr>
              <w:t>",</w:t>
            </w:r>
          </w:p>
        </w:tc>
      </w:tr>
      <w:tr w:rsidR="00D21736" w:rsidRPr="000F5A76" w14:paraId="456396C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5A82D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E5B734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A",</w:t>
            </w:r>
          </w:p>
        </w:tc>
      </w:tr>
      <w:tr w:rsidR="00D21736" w:rsidRPr="000F5A76" w14:paraId="448F05D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9C64E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D6C6A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Bilimsel</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k</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328D52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E03D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E99F3BF"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BİTAK",</w:t>
            </w:r>
          </w:p>
        </w:tc>
      </w:tr>
      <w:tr w:rsidR="00D21736" w:rsidRPr="000F5A76" w14:paraId="0C1FB54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853EA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C1B3E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Cumhuriyet Merkez </w:t>
            </w:r>
            <w:proofErr w:type="spellStart"/>
            <w:r w:rsidRPr="008B4276">
              <w:rPr>
                <w:rFonts w:eastAsia="Times New Roman"/>
                <w:color w:val="000000"/>
                <w:szCs w:val="24"/>
              </w:rPr>
              <w:t>Bankası</w:t>
            </w:r>
            <w:proofErr w:type="spellEnd"/>
            <w:r w:rsidRPr="008B4276">
              <w:rPr>
                <w:rFonts w:eastAsia="Times New Roman"/>
                <w:color w:val="000000"/>
                <w:szCs w:val="24"/>
              </w:rPr>
              <w:t>",</w:t>
            </w:r>
          </w:p>
        </w:tc>
      </w:tr>
      <w:tr w:rsidR="00D21736" w:rsidRPr="000F5A76" w14:paraId="0F02C2E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7B4C1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0224D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Demiryolu</w:t>
            </w:r>
            <w:proofErr w:type="spellEnd"/>
            <w:r w:rsidRPr="008B4276">
              <w:rPr>
                <w:rFonts w:eastAsia="Times New Roman"/>
                <w:color w:val="000000"/>
                <w:szCs w:val="24"/>
              </w:rPr>
              <w:t xml:space="preserve"> </w:t>
            </w:r>
            <w:proofErr w:type="spellStart"/>
            <w:r w:rsidRPr="008B4276">
              <w:rPr>
                <w:rFonts w:eastAsia="Times New Roman"/>
                <w:color w:val="000000"/>
                <w:szCs w:val="24"/>
              </w:rPr>
              <w:t>Makinaları</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w:t>
            </w:r>
          </w:p>
        </w:tc>
      </w:tr>
      <w:tr w:rsidR="00D21736" w:rsidRPr="000F5A76" w14:paraId="3016BC9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FB9DE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E5E1D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DEMSAŞ"</w:t>
            </w:r>
          </w:p>
        </w:tc>
      </w:tr>
      <w:tr w:rsidR="00D21736" w:rsidRPr="000F5A76" w14:paraId="174F199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ED15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1C2C01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Dağıtım</w:t>
            </w:r>
            <w:proofErr w:type="spellEnd"/>
            <w:r w:rsidRPr="008B4276">
              <w:rPr>
                <w:rFonts w:eastAsia="Times New Roman"/>
                <w:color w:val="000000"/>
                <w:szCs w:val="24"/>
              </w:rPr>
              <w:t xml:space="preserve"> A.Ş.",</w:t>
            </w:r>
          </w:p>
        </w:tc>
      </w:tr>
      <w:tr w:rsidR="00D21736" w:rsidRPr="000F5A76" w14:paraId="023C18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0950E9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5DB02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İletim</w:t>
            </w:r>
            <w:proofErr w:type="spellEnd"/>
            <w:r w:rsidRPr="008B4276">
              <w:rPr>
                <w:rFonts w:eastAsia="Times New Roman"/>
                <w:color w:val="000000"/>
                <w:szCs w:val="24"/>
              </w:rPr>
              <w:t xml:space="preserve"> A.Ş.",</w:t>
            </w:r>
          </w:p>
        </w:tc>
      </w:tr>
      <w:tr w:rsidR="00D21736" w:rsidRPr="000F5A76" w14:paraId="63C98A2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724CB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F5BF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İAŞ",</w:t>
            </w:r>
          </w:p>
        </w:tc>
      </w:tr>
      <w:tr w:rsidR="00D21736" w:rsidRPr="000F5A76" w14:paraId="1D8ECAB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C6DC5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005A2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ik</w:t>
            </w:r>
            <w:proofErr w:type="spellEnd"/>
            <w:r w:rsidRPr="008B4276">
              <w:rPr>
                <w:rFonts w:eastAsia="Times New Roman"/>
                <w:color w:val="000000"/>
                <w:szCs w:val="24"/>
              </w:rPr>
              <w:t xml:space="preserve"> </w:t>
            </w:r>
            <w:proofErr w:type="spellStart"/>
            <w:r w:rsidRPr="008B4276">
              <w:rPr>
                <w:rFonts w:eastAsia="Times New Roman"/>
                <w:color w:val="000000"/>
                <w:szCs w:val="24"/>
              </w:rPr>
              <w:t>Ticaret</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ahhüt</w:t>
            </w:r>
            <w:proofErr w:type="spellEnd"/>
            <w:r w:rsidRPr="008B4276">
              <w:rPr>
                <w:rFonts w:eastAsia="Times New Roman"/>
                <w:color w:val="000000"/>
                <w:szCs w:val="24"/>
              </w:rPr>
              <w:t xml:space="preserve"> A.Ş.",</w:t>
            </w:r>
          </w:p>
        </w:tc>
      </w:tr>
      <w:tr w:rsidR="00D21736" w:rsidRPr="000F5A76" w14:paraId="081F2AA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033B1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FE200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ETAŞ",</w:t>
            </w:r>
          </w:p>
        </w:tc>
      </w:tr>
      <w:tr w:rsidR="00D21736" w:rsidRPr="000F5A76" w14:paraId="35ADF35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B4CD9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93F1FA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Elektromekanik</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1CA0AE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5CB70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8E7704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Eximbank</w:t>
            </w:r>
            <w:proofErr w:type="spellEnd"/>
            <w:r w:rsidRPr="008B4276">
              <w:rPr>
                <w:rFonts w:eastAsia="Times New Roman"/>
                <w:color w:val="000000"/>
                <w:szCs w:val="24"/>
              </w:rPr>
              <w:t>",</w:t>
            </w:r>
          </w:p>
        </w:tc>
      </w:tr>
      <w:tr w:rsidR="00D21736" w:rsidRPr="000F5A76" w14:paraId="52B2340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11674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B5134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İstatistik</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3CEBF40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983068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9F1B6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ÜİK",</w:t>
            </w:r>
          </w:p>
        </w:tc>
      </w:tr>
      <w:tr w:rsidR="00D21736" w:rsidRPr="000F5A76" w14:paraId="1171279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FD525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4C840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alkınma</w:t>
            </w:r>
            <w:proofErr w:type="spellEnd"/>
            <w:r w:rsidRPr="008B4276">
              <w:rPr>
                <w:rFonts w:eastAsia="Times New Roman"/>
                <w:color w:val="000000"/>
                <w:szCs w:val="24"/>
              </w:rPr>
              <w:t xml:space="preserve"> </w:t>
            </w:r>
            <w:proofErr w:type="spellStart"/>
            <w:r w:rsidRPr="008B4276">
              <w:rPr>
                <w:rFonts w:eastAsia="Times New Roman"/>
                <w:color w:val="000000"/>
                <w:szCs w:val="24"/>
              </w:rPr>
              <w:t>Bankası</w:t>
            </w:r>
            <w:proofErr w:type="spellEnd"/>
            <w:r w:rsidRPr="008B4276">
              <w:rPr>
                <w:rFonts w:eastAsia="Times New Roman"/>
                <w:color w:val="000000"/>
                <w:szCs w:val="24"/>
              </w:rPr>
              <w:t xml:space="preserve"> A.Ş.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9858BB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D0927D8"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4A6EB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Kömür</w:t>
            </w:r>
            <w:proofErr w:type="spellEnd"/>
            <w:r w:rsidRPr="008B4276">
              <w:rPr>
                <w:rFonts w:eastAsia="Times New Roman"/>
                <w:color w:val="000000"/>
                <w:szCs w:val="24"/>
              </w:rPr>
              <w:t xml:space="preserve"> </w:t>
            </w:r>
            <w:proofErr w:type="spellStart"/>
            <w:r w:rsidRPr="008B4276">
              <w:rPr>
                <w:rFonts w:eastAsia="Times New Roman"/>
                <w:color w:val="000000"/>
                <w:szCs w:val="24"/>
              </w:rPr>
              <w:t>İşletmeleri</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6E6EB27"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34DB8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7A3830A"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Lokomotif</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Motor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1A1F379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D80CD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7052A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Muhasebe</w:t>
            </w:r>
            <w:proofErr w:type="spellEnd"/>
            <w:r w:rsidRPr="008B4276">
              <w:rPr>
                <w:rFonts w:eastAsia="Times New Roman"/>
                <w:color w:val="000000"/>
                <w:szCs w:val="24"/>
              </w:rPr>
              <w:t xml:space="preserve"> </w:t>
            </w:r>
            <w:proofErr w:type="spellStart"/>
            <w:r w:rsidRPr="008B4276">
              <w:rPr>
                <w:rFonts w:eastAsia="Times New Roman"/>
                <w:color w:val="000000"/>
                <w:szCs w:val="24"/>
              </w:rPr>
              <w:t>Standartları</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w:t>
            </w:r>
          </w:p>
        </w:tc>
      </w:tr>
      <w:tr w:rsidR="00D21736" w:rsidRPr="000F5A76" w14:paraId="73DE891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A39549"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A2E2A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Odala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Borsalar</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AA9C1E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3E48C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7B5C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TOBB",</w:t>
            </w:r>
          </w:p>
        </w:tc>
      </w:tr>
      <w:tr w:rsidR="00D21736" w:rsidRPr="000F5A76" w14:paraId="0B755C6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7F81E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FA80285"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Petrolleri</w:t>
            </w:r>
            <w:proofErr w:type="spellEnd"/>
            <w:r w:rsidRPr="008B4276">
              <w:rPr>
                <w:rFonts w:eastAsia="Times New Roman"/>
                <w:color w:val="000000"/>
                <w:szCs w:val="24"/>
              </w:rPr>
              <w:t xml:space="preserve"> </w:t>
            </w:r>
            <w:proofErr w:type="spellStart"/>
            <w:r w:rsidRPr="008B4276">
              <w:rPr>
                <w:rFonts w:eastAsia="Times New Roman"/>
                <w:color w:val="000000"/>
                <w:szCs w:val="24"/>
              </w:rPr>
              <w:t>Anonim</w:t>
            </w:r>
            <w:proofErr w:type="spellEnd"/>
            <w:r w:rsidRPr="008B4276">
              <w:rPr>
                <w:rFonts w:eastAsia="Times New Roman"/>
                <w:color w:val="000000"/>
                <w:szCs w:val="24"/>
              </w:rPr>
              <w:t xml:space="preserve"> </w:t>
            </w:r>
            <w:proofErr w:type="spellStart"/>
            <w:r w:rsidRPr="008B4276">
              <w:rPr>
                <w:rFonts w:eastAsia="Times New Roman"/>
                <w:color w:val="000000"/>
                <w:szCs w:val="24"/>
              </w:rPr>
              <w:t>Ortaklığı</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5E2203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0664B6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66CD6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Şeker</w:t>
            </w:r>
            <w:proofErr w:type="spellEnd"/>
            <w:r w:rsidRPr="008B4276">
              <w:rPr>
                <w:rFonts w:eastAsia="Times New Roman"/>
                <w:color w:val="000000"/>
                <w:szCs w:val="24"/>
              </w:rPr>
              <w:t xml:space="preserve"> </w:t>
            </w:r>
            <w:proofErr w:type="spellStart"/>
            <w:r w:rsidRPr="008B4276">
              <w:rPr>
                <w:rFonts w:eastAsia="Times New Roman"/>
                <w:color w:val="000000"/>
                <w:szCs w:val="24"/>
              </w:rPr>
              <w:t>Fabrikaları</w:t>
            </w:r>
            <w:proofErr w:type="spellEnd"/>
            <w:r w:rsidRPr="008B4276">
              <w:rPr>
                <w:rFonts w:eastAsia="Times New Roman"/>
                <w:color w:val="000000"/>
                <w:szCs w:val="24"/>
              </w:rPr>
              <w:t xml:space="preserve"> A. Ş.",</w:t>
            </w:r>
          </w:p>
        </w:tc>
      </w:tr>
      <w:tr w:rsidR="00D21736" w:rsidRPr="000F5A76" w14:paraId="71FAF04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F9A76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971B30"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rı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Kooperatifleri</w:t>
            </w:r>
            <w:proofErr w:type="spellEnd"/>
            <w:r w:rsidRPr="008B4276">
              <w:rPr>
                <w:rFonts w:eastAsia="Times New Roman"/>
                <w:color w:val="000000"/>
                <w:szCs w:val="24"/>
              </w:rPr>
              <w:t xml:space="preserve"> </w:t>
            </w:r>
            <w:proofErr w:type="spellStart"/>
            <w:r w:rsidRPr="008B4276">
              <w:rPr>
                <w:rFonts w:eastAsia="Times New Roman"/>
                <w:color w:val="000000"/>
                <w:szCs w:val="24"/>
              </w:rPr>
              <w:t>Birliği</w:t>
            </w:r>
            <w:proofErr w:type="spellEnd"/>
            <w:r w:rsidRPr="008B4276">
              <w:rPr>
                <w:rFonts w:eastAsia="Times New Roman"/>
                <w:color w:val="000000"/>
                <w:szCs w:val="24"/>
              </w:rPr>
              <w:t>",</w:t>
            </w:r>
          </w:p>
        </w:tc>
      </w:tr>
      <w:tr w:rsidR="00D21736" w:rsidRPr="000F5A76" w14:paraId="10C4129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E1C17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C6F57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Taşkömürü</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7363B69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0A6A2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97033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w:t>
            </w:r>
          </w:p>
        </w:tc>
      </w:tr>
      <w:tr w:rsidR="00D21736" w:rsidRPr="000F5A76" w14:paraId="5AF4A4DB"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59F"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58DBCA" w14:textId="4C77DD94"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agon</w:t>
            </w:r>
            <w:proofErr w:type="spellEnd"/>
            <w:r w:rsidRPr="008B4276">
              <w:rPr>
                <w:rFonts w:eastAsia="Times New Roman"/>
                <w:color w:val="000000"/>
                <w:szCs w:val="24"/>
              </w:rPr>
              <w:t xml:space="preserve"> </w:t>
            </w:r>
            <w:proofErr w:type="spellStart"/>
            <w:r w:rsidRPr="008B4276">
              <w:rPr>
                <w:rFonts w:eastAsia="Times New Roman"/>
                <w:color w:val="000000"/>
                <w:szCs w:val="24"/>
              </w:rPr>
              <w:t>Sanayii</w:t>
            </w:r>
            <w:proofErr w:type="spellEnd"/>
            <w:r w:rsidRPr="008B4276">
              <w:rPr>
                <w:rFonts w:eastAsia="Times New Roman"/>
                <w:color w:val="000000"/>
                <w:szCs w:val="24"/>
              </w:rPr>
              <w:t xml:space="preserve"> A.Ş.",</w:t>
            </w:r>
          </w:p>
        </w:tc>
      </w:tr>
      <w:tr w:rsidR="00D21736" w:rsidRPr="000F5A76" w14:paraId="6DC9015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665428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5B6B84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Orta</w:t>
            </w:r>
            <w:proofErr w:type="spellEnd"/>
            <w:r w:rsidRPr="008B4276">
              <w:rPr>
                <w:rFonts w:eastAsia="Times New Roman"/>
                <w:color w:val="000000"/>
                <w:szCs w:val="24"/>
              </w:rPr>
              <w:t xml:space="preserve"> </w:t>
            </w:r>
            <w:proofErr w:type="spellStart"/>
            <w:r w:rsidRPr="008B4276">
              <w:rPr>
                <w:rFonts w:eastAsia="Times New Roman"/>
                <w:color w:val="000000"/>
                <w:szCs w:val="24"/>
              </w:rPr>
              <w:t>Doğu</w:t>
            </w:r>
            <w:proofErr w:type="spellEnd"/>
            <w:r w:rsidRPr="008B4276">
              <w:rPr>
                <w:rFonts w:eastAsia="Times New Roman"/>
                <w:color w:val="000000"/>
                <w:szCs w:val="24"/>
              </w:rPr>
              <w:t xml:space="preserve"> </w:t>
            </w:r>
            <w:proofErr w:type="spellStart"/>
            <w:r w:rsidRPr="008B4276">
              <w:rPr>
                <w:rFonts w:eastAsia="Times New Roman"/>
                <w:color w:val="000000"/>
                <w:szCs w:val="24"/>
              </w:rPr>
              <w:t>Amme</w:t>
            </w:r>
            <w:proofErr w:type="spellEnd"/>
            <w:r w:rsidRPr="008B4276">
              <w:rPr>
                <w:rFonts w:eastAsia="Times New Roman"/>
                <w:color w:val="000000"/>
                <w:szCs w:val="24"/>
              </w:rPr>
              <w:t xml:space="preserve"> </w:t>
            </w:r>
            <w:proofErr w:type="spellStart"/>
            <w:r w:rsidRPr="008B4276">
              <w:rPr>
                <w:rFonts w:eastAsia="Times New Roman"/>
                <w:color w:val="000000"/>
                <w:szCs w:val="24"/>
              </w:rPr>
              <w:t>İdaresi</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
        </w:tc>
      </w:tr>
      <w:tr w:rsidR="00D21736" w:rsidRPr="000F5A76" w14:paraId="31C7483F"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46511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A2709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iye</w:t>
            </w:r>
            <w:proofErr w:type="spellEnd"/>
            <w:r w:rsidRPr="008B4276">
              <w:rPr>
                <w:rFonts w:eastAsia="Times New Roman"/>
                <w:color w:val="000000"/>
                <w:szCs w:val="24"/>
              </w:rPr>
              <w:t xml:space="preserve"> </w:t>
            </w:r>
            <w:proofErr w:type="spellStart"/>
            <w:r w:rsidRPr="008B4276">
              <w:rPr>
                <w:rFonts w:eastAsia="Times New Roman"/>
                <w:color w:val="000000"/>
                <w:szCs w:val="24"/>
              </w:rPr>
              <w:t>Yatırım</w:t>
            </w:r>
            <w:proofErr w:type="spellEnd"/>
            <w:r w:rsidRPr="008B4276">
              <w:rPr>
                <w:rFonts w:eastAsia="Times New Roman"/>
                <w:color w:val="000000"/>
                <w:szCs w:val="24"/>
              </w:rPr>
              <w:t xml:space="preserve"> </w:t>
            </w:r>
            <w:proofErr w:type="spellStart"/>
            <w:r w:rsidRPr="008B4276">
              <w:rPr>
                <w:rFonts w:eastAsia="Times New Roman"/>
                <w:color w:val="000000"/>
                <w:szCs w:val="24"/>
              </w:rPr>
              <w:t>Deste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Tanıtım</w:t>
            </w:r>
            <w:proofErr w:type="spellEnd"/>
            <w:r w:rsidRPr="008B4276">
              <w:rPr>
                <w:rFonts w:eastAsia="Times New Roman"/>
                <w:color w:val="000000"/>
                <w:szCs w:val="24"/>
              </w:rPr>
              <w:t xml:space="preserve"> </w:t>
            </w:r>
            <w:proofErr w:type="spellStart"/>
            <w:r w:rsidRPr="008B4276">
              <w:rPr>
                <w:rFonts w:eastAsia="Times New Roman"/>
                <w:color w:val="000000"/>
                <w:szCs w:val="24"/>
              </w:rPr>
              <w:t>Ajansı</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 xml:space="preserve">", </w:t>
            </w:r>
          </w:p>
        </w:tc>
      </w:tr>
      <w:tr w:rsidR="00D21736" w:rsidRPr="000F5A76" w14:paraId="422B15D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2B737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EF9D9F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Patent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Marka</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740604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F0EB4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7E383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Standardları</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w:t>
            </w:r>
          </w:p>
        </w:tc>
      </w:tr>
      <w:tr w:rsidR="00D21736" w:rsidRPr="000F5A76" w14:paraId="7375D560"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9DDF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484BDE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rk</w:t>
            </w:r>
            <w:proofErr w:type="spellEnd"/>
            <w:r w:rsidRPr="008B4276">
              <w:rPr>
                <w:rFonts w:eastAsia="Times New Roman"/>
                <w:color w:val="000000"/>
                <w:szCs w:val="24"/>
              </w:rPr>
              <w:t xml:space="preserve"> </w:t>
            </w:r>
            <w:proofErr w:type="spellStart"/>
            <w:r w:rsidRPr="008B4276">
              <w:rPr>
                <w:rFonts w:eastAsia="Times New Roman"/>
                <w:color w:val="000000"/>
                <w:szCs w:val="24"/>
              </w:rPr>
              <w:t>Tarih</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0316436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A87C641"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5CD6131"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Tütün</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lkol</w:t>
            </w:r>
            <w:proofErr w:type="spellEnd"/>
            <w:r w:rsidRPr="008B4276">
              <w:rPr>
                <w:rFonts w:eastAsia="Times New Roman"/>
                <w:color w:val="000000"/>
                <w:szCs w:val="24"/>
              </w:rPr>
              <w:t xml:space="preserve"> </w:t>
            </w:r>
            <w:proofErr w:type="spellStart"/>
            <w:r w:rsidRPr="008B4276">
              <w:rPr>
                <w:rFonts w:eastAsia="Times New Roman"/>
                <w:color w:val="000000"/>
                <w:szCs w:val="24"/>
              </w:rPr>
              <w:t>Piyasası</w:t>
            </w:r>
            <w:proofErr w:type="spellEnd"/>
            <w:r w:rsidRPr="008B4276">
              <w:rPr>
                <w:rFonts w:eastAsia="Times New Roman"/>
                <w:color w:val="000000"/>
                <w:szCs w:val="24"/>
              </w:rPr>
              <w:t xml:space="preserve"> </w:t>
            </w:r>
            <w:proofErr w:type="spellStart"/>
            <w:r w:rsidRPr="008B4276">
              <w:rPr>
                <w:rFonts w:eastAsia="Times New Roman"/>
                <w:color w:val="000000"/>
                <w:szCs w:val="24"/>
              </w:rPr>
              <w:t>Düzenleme</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w:t>
            </w:r>
          </w:p>
        </w:tc>
      </w:tr>
      <w:tr w:rsidR="00D21736" w:rsidRPr="000F5A76" w14:paraId="5E38D6C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24C5E0"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C7D4B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aştırma</w:t>
            </w:r>
            <w:proofErr w:type="spellEnd"/>
            <w:r w:rsidRPr="008B4276">
              <w:rPr>
                <w:rFonts w:eastAsia="Times New Roman"/>
                <w:color w:val="000000"/>
                <w:szCs w:val="24"/>
              </w:rPr>
              <w:t xml:space="preserve">, Denizcilik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Haberleşme</w:t>
            </w:r>
            <w:proofErr w:type="spellEnd"/>
            <w:r w:rsidRPr="008B4276">
              <w:rPr>
                <w:rFonts w:eastAsia="Times New Roman"/>
                <w:color w:val="000000"/>
                <w:szCs w:val="24"/>
              </w:rPr>
              <w:t xml:space="preserve"> </w:t>
            </w:r>
            <w:proofErr w:type="spellStart"/>
            <w:r w:rsidRPr="008B4276">
              <w:rPr>
                <w:rFonts w:eastAsia="Times New Roman"/>
                <w:color w:val="000000"/>
                <w:szCs w:val="24"/>
              </w:rPr>
              <w:t>Bakanlığı</w:t>
            </w:r>
            <w:proofErr w:type="spellEnd"/>
            <w:r w:rsidRPr="008B4276">
              <w:rPr>
                <w:rFonts w:eastAsia="Times New Roman"/>
                <w:color w:val="000000"/>
                <w:szCs w:val="24"/>
              </w:rPr>
              <w:t>",</w:t>
            </w:r>
          </w:p>
        </w:tc>
      </w:tr>
      <w:tr w:rsidR="00D21736" w:rsidRPr="000F5A76" w14:paraId="1872FD5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954E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04350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lusal</w:t>
            </w:r>
            <w:proofErr w:type="spellEnd"/>
            <w:r w:rsidRPr="008B4276">
              <w:rPr>
                <w:rFonts w:eastAsia="Times New Roman"/>
                <w:color w:val="000000"/>
                <w:szCs w:val="24"/>
              </w:rPr>
              <w:t xml:space="preserve"> </w:t>
            </w:r>
            <w:proofErr w:type="spellStart"/>
            <w:r w:rsidRPr="008B4276">
              <w:rPr>
                <w:rFonts w:eastAsia="Times New Roman"/>
                <w:color w:val="000000"/>
                <w:szCs w:val="24"/>
              </w:rPr>
              <w:t>Bor</w:t>
            </w:r>
            <w:proofErr w:type="spellEnd"/>
            <w:r w:rsidRPr="008B4276">
              <w:rPr>
                <w:rFonts w:eastAsia="Times New Roman"/>
                <w:color w:val="000000"/>
                <w:szCs w:val="24"/>
              </w:rPr>
              <w:t xml:space="preserve"> </w:t>
            </w:r>
            <w:proofErr w:type="spellStart"/>
            <w:r w:rsidRPr="008B4276">
              <w:rPr>
                <w:rFonts w:eastAsia="Times New Roman"/>
                <w:color w:val="000000"/>
                <w:szCs w:val="24"/>
              </w:rPr>
              <w:t>Araştırma</w:t>
            </w:r>
            <w:proofErr w:type="spellEnd"/>
            <w:r w:rsidRPr="008B4276">
              <w:rPr>
                <w:rFonts w:eastAsia="Times New Roman"/>
                <w:color w:val="000000"/>
                <w:szCs w:val="24"/>
              </w:rPr>
              <w:t xml:space="preserve"> </w:t>
            </w:r>
            <w:proofErr w:type="spellStart"/>
            <w:r w:rsidRPr="008B4276">
              <w:rPr>
                <w:rFonts w:eastAsia="Times New Roman"/>
                <w:color w:val="000000"/>
                <w:szCs w:val="24"/>
              </w:rPr>
              <w:t>Enstitüsü</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1ABBCEC4"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6E14D4"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1C62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Uşak</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4826A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F7EDB3"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66C43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Üsküdar</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75C888B1"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A2FB4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2FA48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akıflar</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4B8C58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930D5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17A87CE"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gi</w:t>
            </w:r>
            <w:proofErr w:type="spellEnd"/>
            <w:r w:rsidRPr="008B4276">
              <w:rPr>
                <w:rFonts w:eastAsia="Times New Roman"/>
                <w:color w:val="000000"/>
                <w:szCs w:val="24"/>
              </w:rPr>
              <w:t xml:space="preserve"> </w:t>
            </w:r>
            <w:proofErr w:type="spellStart"/>
            <w:r w:rsidRPr="008B4276">
              <w:rPr>
                <w:rFonts w:eastAsia="Times New Roman"/>
                <w:color w:val="000000"/>
                <w:szCs w:val="24"/>
              </w:rPr>
              <w:t>Den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5CB30B0C"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F7F724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7503FF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Verimlilik</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1908E1E5"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BBB23C"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B190B2"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pı</w:t>
            </w:r>
            <w:proofErr w:type="spellEnd"/>
            <w:r w:rsidRPr="008B4276">
              <w:rPr>
                <w:rFonts w:eastAsia="Times New Roman"/>
                <w:color w:val="000000"/>
                <w:szCs w:val="24"/>
              </w:rPr>
              <w:t xml:space="preserve"> </w:t>
            </w:r>
            <w:proofErr w:type="spellStart"/>
            <w:r w:rsidRPr="008B4276">
              <w:rPr>
                <w:rFonts w:eastAsia="Times New Roman"/>
                <w:color w:val="000000"/>
                <w:szCs w:val="24"/>
              </w:rPr>
              <w:t>İş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0890D2F2"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CED0E2"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D30148B"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argıtay</w:t>
            </w:r>
            <w:proofErr w:type="spellEnd"/>
            <w:r w:rsidRPr="008B4276">
              <w:rPr>
                <w:rFonts w:eastAsia="Times New Roman"/>
                <w:color w:val="000000"/>
                <w:szCs w:val="24"/>
              </w:rPr>
              <w:t>",</w:t>
            </w:r>
          </w:p>
        </w:tc>
      </w:tr>
      <w:tr w:rsidR="00D21736" w:rsidRPr="000F5A76" w14:paraId="1D4FE253"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6F9351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770036"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enilik</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Eğitim</w:t>
            </w:r>
            <w:proofErr w:type="spellEnd"/>
            <w:r w:rsidRPr="008B4276">
              <w:rPr>
                <w:rFonts w:eastAsia="Times New Roman"/>
                <w:color w:val="000000"/>
                <w:szCs w:val="24"/>
              </w:rPr>
              <w:t xml:space="preserve"> </w:t>
            </w:r>
            <w:proofErr w:type="spellStart"/>
            <w:r w:rsidRPr="008B4276">
              <w:rPr>
                <w:rFonts w:eastAsia="Times New Roman"/>
                <w:color w:val="000000"/>
                <w:szCs w:val="24"/>
              </w:rPr>
              <w:t>Teknolojileri</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429811ED"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AA414D"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97F4D3"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ıldırım</w:t>
            </w:r>
            <w:proofErr w:type="spellEnd"/>
            <w:r w:rsidRPr="008B4276">
              <w:rPr>
                <w:rFonts w:eastAsia="Times New Roman"/>
                <w:color w:val="000000"/>
                <w:szCs w:val="24"/>
              </w:rPr>
              <w:t xml:space="preserve"> </w:t>
            </w:r>
            <w:proofErr w:type="spellStart"/>
            <w:r w:rsidRPr="008B4276">
              <w:rPr>
                <w:rFonts w:eastAsia="Times New Roman"/>
                <w:color w:val="000000"/>
                <w:szCs w:val="24"/>
              </w:rPr>
              <w:t>Beyazıt</w:t>
            </w:r>
            <w:proofErr w:type="spellEnd"/>
            <w:r w:rsidRPr="008B4276">
              <w:rPr>
                <w:rFonts w:eastAsia="Times New Roman"/>
                <w:color w:val="000000"/>
                <w:szCs w:val="24"/>
              </w:rPr>
              <w:t xml:space="preserve"> </w:t>
            </w:r>
            <w:proofErr w:type="spellStart"/>
            <w:r w:rsidRPr="008B4276">
              <w:rPr>
                <w:rFonts w:eastAsia="Times New Roman"/>
                <w:color w:val="000000"/>
                <w:szCs w:val="24"/>
              </w:rPr>
              <w:t>Üniversitesi</w:t>
            </w:r>
            <w:proofErr w:type="spellEnd"/>
            <w:r w:rsidRPr="008B4276">
              <w:rPr>
                <w:rFonts w:eastAsia="Times New Roman"/>
                <w:color w:val="000000"/>
                <w:szCs w:val="24"/>
              </w:rPr>
              <w:t>",</w:t>
            </w:r>
          </w:p>
        </w:tc>
      </w:tr>
      <w:tr w:rsidR="00D21736" w:rsidRPr="000F5A76" w14:paraId="0C3A0D79"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EF491A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7859F38"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urt </w:t>
            </w:r>
            <w:proofErr w:type="spellStart"/>
            <w:r w:rsidRPr="008B4276">
              <w:rPr>
                <w:rFonts w:eastAsia="Times New Roman"/>
                <w:color w:val="000000"/>
                <w:szCs w:val="24"/>
              </w:rPr>
              <w:t>Dışı</w:t>
            </w:r>
            <w:proofErr w:type="spellEnd"/>
            <w:r w:rsidRPr="008B4276">
              <w:rPr>
                <w:rFonts w:eastAsia="Times New Roman"/>
                <w:color w:val="000000"/>
                <w:szCs w:val="24"/>
              </w:rPr>
              <w:t xml:space="preserve"> </w:t>
            </w:r>
            <w:proofErr w:type="spellStart"/>
            <w:r w:rsidRPr="008B4276">
              <w:rPr>
                <w:rFonts w:eastAsia="Times New Roman"/>
                <w:color w:val="000000"/>
                <w:szCs w:val="24"/>
              </w:rPr>
              <w:t>Türkler</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Akraba</w:t>
            </w:r>
            <w:proofErr w:type="spellEnd"/>
            <w:r w:rsidRPr="008B4276">
              <w:rPr>
                <w:rFonts w:eastAsia="Times New Roman"/>
                <w:color w:val="000000"/>
                <w:szCs w:val="24"/>
              </w:rPr>
              <w:t xml:space="preserve"> </w:t>
            </w:r>
            <w:proofErr w:type="spellStart"/>
            <w:r w:rsidRPr="008B4276">
              <w:rPr>
                <w:rFonts w:eastAsia="Times New Roman"/>
                <w:color w:val="000000"/>
                <w:szCs w:val="24"/>
              </w:rPr>
              <w:t>Topluluklar</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2EDC5AC6"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A23A48A"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46C03D9"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Öğrenim</w:t>
            </w:r>
            <w:proofErr w:type="spellEnd"/>
            <w:r w:rsidRPr="008B4276">
              <w:rPr>
                <w:rFonts w:eastAsia="Times New Roman"/>
                <w:color w:val="000000"/>
                <w:szCs w:val="24"/>
              </w:rPr>
              <w:t xml:space="preserve"> </w:t>
            </w:r>
            <w:proofErr w:type="spellStart"/>
            <w:r w:rsidRPr="008B4276">
              <w:rPr>
                <w:rFonts w:eastAsia="Times New Roman"/>
                <w:color w:val="000000"/>
                <w:szCs w:val="24"/>
              </w:rPr>
              <w:t>Kredi</w:t>
            </w:r>
            <w:proofErr w:type="spellEnd"/>
            <w:r w:rsidRPr="008B4276">
              <w:rPr>
                <w:rFonts w:eastAsia="Times New Roman"/>
                <w:color w:val="000000"/>
                <w:szCs w:val="24"/>
              </w:rPr>
              <w:t xml:space="preserve"> </w:t>
            </w:r>
            <w:proofErr w:type="spellStart"/>
            <w:r w:rsidRPr="008B4276">
              <w:rPr>
                <w:rFonts w:eastAsia="Times New Roman"/>
                <w:color w:val="000000"/>
                <w:szCs w:val="24"/>
              </w:rPr>
              <w:t>ve</w:t>
            </w:r>
            <w:proofErr w:type="spellEnd"/>
            <w:r w:rsidRPr="008B4276">
              <w:rPr>
                <w:rFonts w:eastAsia="Times New Roman"/>
                <w:color w:val="000000"/>
                <w:szCs w:val="24"/>
              </w:rPr>
              <w:t xml:space="preserve"> </w:t>
            </w:r>
            <w:proofErr w:type="spellStart"/>
            <w:r w:rsidRPr="008B4276">
              <w:rPr>
                <w:rFonts w:eastAsia="Times New Roman"/>
                <w:color w:val="000000"/>
                <w:szCs w:val="24"/>
              </w:rPr>
              <w:t>Yurtlar</w:t>
            </w:r>
            <w:proofErr w:type="spellEnd"/>
            <w:r w:rsidRPr="008B4276">
              <w:rPr>
                <w:rFonts w:eastAsia="Times New Roman"/>
                <w:color w:val="000000"/>
                <w:szCs w:val="24"/>
              </w:rPr>
              <w:t xml:space="preserve"> </w:t>
            </w:r>
            <w:proofErr w:type="spellStart"/>
            <w:r w:rsidRPr="008B4276">
              <w:rPr>
                <w:rFonts w:eastAsia="Times New Roman"/>
                <w:color w:val="000000"/>
                <w:szCs w:val="24"/>
              </w:rPr>
              <w:t>Kurumu</w:t>
            </w:r>
            <w:proofErr w:type="spellEnd"/>
            <w:r w:rsidRPr="008B4276">
              <w:rPr>
                <w:rFonts w:eastAsia="Times New Roman"/>
                <w:color w:val="000000"/>
                <w:szCs w:val="24"/>
              </w:rPr>
              <w:t xml:space="preserve"> </w:t>
            </w:r>
            <w:proofErr w:type="spellStart"/>
            <w:r w:rsidRPr="008B4276">
              <w:rPr>
                <w:rFonts w:eastAsia="Times New Roman"/>
                <w:color w:val="000000"/>
                <w:szCs w:val="24"/>
              </w:rPr>
              <w:t>Genel</w:t>
            </w:r>
            <w:proofErr w:type="spellEnd"/>
            <w:r w:rsidRPr="008B4276">
              <w:rPr>
                <w:rFonts w:eastAsia="Times New Roman"/>
                <w:color w:val="000000"/>
                <w:szCs w:val="24"/>
              </w:rPr>
              <w:t xml:space="preserve"> </w:t>
            </w:r>
            <w:proofErr w:type="spellStart"/>
            <w:r w:rsidRPr="008B4276">
              <w:rPr>
                <w:rFonts w:eastAsia="Times New Roman"/>
                <w:color w:val="000000"/>
                <w:szCs w:val="24"/>
              </w:rPr>
              <w:t>Müdürlüğü</w:t>
            </w:r>
            <w:proofErr w:type="spellEnd"/>
            <w:r w:rsidRPr="008B4276">
              <w:rPr>
                <w:rFonts w:eastAsia="Times New Roman"/>
                <w:color w:val="000000"/>
                <w:szCs w:val="24"/>
              </w:rPr>
              <w:t>",</w:t>
            </w:r>
          </w:p>
        </w:tc>
      </w:tr>
      <w:tr w:rsidR="00D21736" w:rsidRPr="000F5A76" w14:paraId="69296F2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932795"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6626E2C"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öğret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7738CEAA"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9A8EA6"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55F61D4"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ÖK",</w:t>
            </w:r>
          </w:p>
        </w:tc>
      </w:tr>
      <w:tr w:rsidR="00D21736" w:rsidRPr="000F5A76" w14:paraId="4B1C3AEE"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95D48FE"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C60E37"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w:t>
            </w:r>
            <w:proofErr w:type="spellStart"/>
            <w:r w:rsidRPr="008B4276">
              <w:rPr>
                <w:rFonts w:eastAsia="Times New Roman"/>
                <w:color w:val="000000"/>
                <w:szCs w:val="24"/>
              </w:rPr>
              <w:t>Yüksek</w:t>
            </w:r>
            <w:proofErr w:type="spellEnd"/>
            <w:r w:rsidRPr="008B4276">
              <w:rPr>
                <w:rFonts w:eastAsia="Times New Roman"/>
                <w:color w:val="000000"/>
                <w:szCs w:val="24"/>
              </w:rPr>
              <w:t xml:space="preserve"> </w:t>
            </w:r>
            <w:proofErr w:type="spellStart"/>
            <w:r w:rsidRPr="008B4276">
              <w:rPr>
                <w:rFonts w:eastAsia="Times New Roman"/>
                <w:color w:val="000000"/>
                <w:szCs w:val="24"/>
              </w:rPr>
              <w:t>Seçim</w:t>
            </w:r>
            <w:proofErr w:type="spellEnd"/>
            <w:r w:rsidRPr="008B4276">
              <w:rPr>
                <w:rFonts w:eastAsia="Times New Roman"/>
                <w:color w:val="000000"/>
                <w:szCs w:val="24"/>
              </w:rPr>
              <w:t xml:space="preserve"> </w:t>
            </w:r>
            <w:proofErr w:type="spellStart"/>
            <w:r w:rsidRPr="008B4276">
              <w:rPr>
                <w:rFonts w:eastAsia="Times New Roman"/>
                <w:color w:val="000000"/>
                <w:szCs w:val="24"/>
              </w:rPr>
              <w:t>Kurulu</w:t>
            </w:r>
            <w:proofErr w:type="spellEnd"/>
            <w:r w:rsidRPr="008B4276">
              <w:rPr>
                <w:rFonts w:eastAsia="Times New Roman"/>
                <w:color w:val="000000"/>
                <w:szCs w:val="24"/>
              </w:rPr>
              <w:t xml:space="preserve"> </w:t>
            </w:r>
            <w:proofErr w:type="spellStart"/>
            <w:r w:rsidRPr="008B4276">
              <w:rPr>
                <w:rFonts w:eastAsia="Times New Roman"/>
                <w:color w:val="000000"/>
                <w:szCs w:val="24"/>
              </w:rPr>
              <w:t>Başkanlığı</w:t>
            </w:r>
            <w:proofErr w:type="spellEnd"/>
            <w:r w:rsidRPr="008B4276">
              <w:rPr>
                <w:rFonts w:eastAsia="Times New Roman"/>
                <w:color w:val="000000"/>
                <w:szCs w:val="24"/>
              </w:rPr>
              <w:t>"</w:t>
            </w:r>
          </w:p>
        </w:tc>
      </w:tr>
      <w:tr w:rsidR="00D21736" w:rsidRPr="000F5A76" w14:paraId="0B53D7F8" w14:textId="77777777" w:rsidTr="00E245DB">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0DAC7B" w14:textId="77777777" w:rsidR="00D21736" w:rsidRPr="008B4276" w:rsidRDefault="00D21736" w:rsidP="00D21736">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89EB35D" w14:textId="77777777" w:rsidR="00D21736" w:rsidRPr="008B4276" w:rsidRDefault="00D21736" w:rsidP="00D21736">
            <w:pPr>
              <w:spacing w:after="0"/>
              <w:rPr>
                <w:rFonts w:eastAsia="Times New Roman"/>
                <w:color w:val="000000"/>
                <w:szCs w:val="24"/>
              </w:rPr>
            </w:pPr>
            <w:r w:rsidRPr="008B4276">
              <w:rPr>
                <w:rFonts w:eastAsia="Times New Roman"/>
                <w:color w:val="000000"/>
                <w:szCs w:val="24"/>
              </w:rPr>
              <w:t xml:space="preserve"> "YSK",</w:t>
            </w:r>
          </w:p>
        </w:tc>
      </w:tr>
    </w:tbl>
    <w:p w14:paraId="36722CAB" w14:textId="2ECF8615" w:rsidR="009D5871" w:rsidRDefault="009D5871" w:rsidP="009D5871"/>
    <w:p w14:paraId="6A57AE24" w14:textId="7CF09BA2" w:rsidR="00225459" w:rsidRDefault="00225459" w:rsidP="009D5871"/>
    <w:p w14:paraId="358FA3B1" w14:textId="6287914B" w:rsidR="00353303" w:rsidRDefault="00353303" w:rsidP="009D5871"/>
    <w:p w14:paraId="05DDDBD7" w14:textId="135A060C" w:rsidR="00353303" w:rsidRDefault="009A4227" w:rsidP="00E245DB">
      <w:pPr>
        <w:spacing w:line="360" w:lineRule="auto"/>
        <w:ind w:firstLine="720"/>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252DF7C" w14:textId="7054904E" w:rsidR="00353303" w:rsidRDefault="00353303" w:rsidP="009D5871"/>
    <w:p w14:paraId="7730EEB4" w14:textId="2B425EA9" w:rsidR="00353303" w:rsidRDefault="00353303" w:rsidP="009D5871"/>
    <w:p w14:paraId="2C364932" w14:textId="31B15001" w:rsidR="00353303" w:rsidRDefault="00D51898" w:rsidP="009A4227">
      <w:pPr>
        <w:pStyle w:val="Balk3"/>
        <w:rPr>
          <w:i/>
        </w:rPr>
      </w:pPr>
      <w:bookmarkStart w:id="101" w:name="_Toc8858472"/>
      <w:r>
        <w:rPr>
          <w:i/>
        </w:rPr>
        <w:t>hurriyetApiToDb</w:t>
      </w:r>
      <w:r w:rsidR="00BB6069">
        <w:rPr>
          <w:i/>
        </w:rPr>
        <w:t>.py</w:t>
      </w:r>
      <w:r>
        <w:rPr>
          <w:i/>
        </w:rPr>
        <w:t xml:space="preserve"> Code File</w:t>
      </w:r>
      <w:bookmarkEnd w:id="101"/>
    </w:p>
    <w:p w14:paraId="26AB214E" w14:textId="77777777" w:rsidR="00D51898" w:rsidRPr="00D51898" w:rsidRDefault="00D51898" w:rsidP="00D51898"/>
    <w:p w14:paraId="33F5E462" w14:textId="60DC54D2" w:rsidR="00022F76" w:rsidRDefault="00D51898" w:rsidP="00022F76">
      <w:pPr>
        <w:spacing w:line="360" w:lineRule="auto"/>
        <w:ind w:firstLine="720"/>
      </w:pPr>
      <w:r>
        <w:t xml:space="preserve">One of the processes fetches the news from </w:t>
      </w:r>
      <w:proofErr w:type="spellStart"/>
      <w:r>
        <w:t>Hurriyet</w:t>
      </w:r>
      <w:proofErr w:type="spellEnd"/>
      <w:r>
        <w:t xml:space="preserve"> Newspaper API and store them in the database. It uses an open source </w:t>
      </w:r>
      <w:proofErr w:type="spellStart"/>
      <w:r>
        <w:t>Hurriyet</w:t>
      </w:r>
      <w:proofErr w:type="spellEnd"/>
      <w:r>
        <w:t xml:space="preserve"> API wrapper coded for python language. </w:t>
      </w:r>
      <w:r w:rsidR="00022F76">
        <w:t xml:space="preserve">It imports the following python libraries to use. </w:t>
      </w:r>
    </w:p>
    <w:p w14:paraId="5B2DA577" w14:textId="6FA1F9B7" w:rsidR="00022F76" w:rsidRDefault="00022F76" w:rsidP="0090419B">
      <w:pPr>
        <w:pStyle w:val="ListeParagraf"/>
        <w:numPr>
          <w:ilvl w:val="0"/>
          <w:numId w:val="12"/>
        </w:numPr>
        <w:spacing w:line="360" w:lineRule="auto"/>
      </w:pPr>
      <w:r>
        <w:t>requests</w:t>
      </w:r>
    </w:p>
    <w:p w14:paraId="0131AEAF" w14:textId="7617C229" w:rsidR="00022F76" w:rsidRDefault="00022F76" w:rsidP="0090419B">
      <w:pPr>
        <w:pStyle w:val="ListeParagraf"/>
        <w:numPr>
          <w:ilvl w:val="0"/>
          <w:numId w:val="12"/>
        </w:numPr>
        <w:spacing w:line="360" w:lineRule="auto"/>
      </w:pPr>
      <w:r>
        <w:t>json</w:t>
      </w:r>
    </w:p>
    <w:p w14:paraId="6A072AFD" w14:textId="0D62E75D" w:rsidR="00022F76" w:rsidRDefault="00022F76" w:rsidP="0090419B">
      <w:pPr>
        <w:pStyle w:val="ListeParagraf"/>
        <w:numPr>
          <w:ilvl w:val="0"/>
          <w:numId w:val="12"/>
        </w:numPr>
        <w:spacing w:line="360" w:lineRule="auto"/>
      </w:pPr>
      <w:r>
        <w:t>time</w:t>
      </w:r>
    </w:p>
    <w:p w14:paraId="4877068F" w14:textId="77777777" w:rsidR="00022F76" w:rsidRDefault="00022F76" w:rsidP="0090419B">
      <w:pPr>
        <w:pStyle w:val="ListeParagraf"/>
        <w:numPr>
          <w:ilvl w:val="0"/>
          <w:numId w:val="12"/>
        </w:numPr>
        <w:spacing w:line="360" w:lineRule="auto"/>
      </w:pPr>
      <w:r>
        <w:t xml:space="preserve">sched </w:t>
      </w:r>
    </w:p>
    <w:p w14:paraId="2EE10435" w14:textId="5440C338" w:rsidR="00D51898" w:rsidRDefault="00D51898" w:rsidP="00022F76">
      <w:pPr>
        <w:spacing w:line="360" w:lineRule="auto"/>
      </w:pPr>
      <w:r>
        <w:lastRenderedPageBreak/>
        <w:t>The code does the following</w:t>
      </w:r>
      <w:r w:rsidRPr="00D51898">
        <w:t xml:space="preserve"> </w:t>
      </w:r>
      <w:r w:rsidR="00DE60C0">
        <w:t xml:space="preserve">explaining in </w:t>
      </w:r>
      <w:r>
        <w:t>p</w:t>
      </w:r>
      <w:r w:rsidRPr="00D51898">
        <w:t>seudo-cod</w:t>
      </w:r>
      <w:r>
        <w:t>e.</w:t>
      </w:r>
    </w:p>
    <w:p w14:paraId="4EFECAC0" w14:textId="1FB50AE2" w:rsidR="00D51898" w:rsidRDefault="00D51898" w:rsidP="009D5871"/>
    <w:p w14:paraId="008059FC" w14:textId="227CB360" w:rsidR="00D51898" w:rsidRDefault="00D51898" w:rsidP="00D51898">
      <w:r>
        <w:t xml:space="preserve">    for each keyword in </w:t>
      </w:r>
      <w:r w:rsidRPr="00D51898">
        <w:t>cybersecurity keyword</w:t>
      </w:r>
      <w:r>
        <w:t xml:space="preserve"> list:</w:t>
      </w:r>
    </w:p>
    <w:p w14:paraId="5708C56E" w14:textId="2F53E3A7" w:rsidR="00D51898" w:rsidRDefault="00D51898" w:rsidP="00D51898">
      <w:r>
        <w:t xml:space="preserve">       </w:t>
      </w:r>
      <w:r w:rsidR="009D1D5E">
        <w:tab/>
      </w:r>
      <w:r>
        <w:t xml:space="preserve">data = </w:t>
      </w:r>
      <w:proofErr w:type="spellStart"/>
      <w:proofErr w:type="gramStart"/>
      <w:r>
        <w:t>api.search</w:t>
      </w:r>
      <w:proofErr w:type="spellEnd"/>
      <w:proofErr w:type="gramEnd"/>
      <w:r>
        <w:t>(keyword)</w:t>
      </w:r>
    </w:p>
    <w:p w14:paraId="417AAB3D" w14:textId="25380F01" w:rsidR="00353303" w:rsidRDefault="00D51898" w:rsidP="009D5871">
      <w:r>
        <w:t xml:space="preserve">        </w:t>
      </w:r>
      <w:r w:rsidR="009D1D5E">
        <w:tab/>
      </w:r>
      <w:proofErr w:type="spellStart"/>
      <w:r>
        <w:t>writeDatabase</w:t>
      </w:r>
      <w:proofErr w:type="spellEnd"/>
      <w:r>
        <w:t>(data)</w:t>
      </w:r>
    </w:p>
    <w:p w14:paraId="42115468" w14:textId="63476D69" w:rsidR="00353303" w:rsidRDefault="00353303" w:rsidP="009D5871"/>
    <w:p w14:paraId="463D4CE2" w14:textId="77FE991B" w:rsidR="00A30200" w:rsidRDefault="00BB6069" w:rsidP="00A30200">
      <w:pPr>
        <w:pStyle w:val="Balk3"/>
        <w:rPr>
          <w:i/>
        </w:rPr>
      </w:pPr>
      <w:bookmarkStart w:id="102" w:name="_Toc8858473"/>
      <w:r>
        <w:rPr>
          <w:i/>
        </w:rPr>
        <w:t>ituNlpPipeline.py Code File</w:t>
      </w:r>
      <w:bookmarkEnd w:id="102"/>
    </w:p>
    <w:p w14:paraId="3DFA4A4D" w14:textId="480B68D3" w:rsidR="00DE60C0" w:rsidRDefault="00DE60C0" w:rsidP="00DE60C0"/>
    <w:p w14:paraId="1DFC0182" w14:textId="5CD60E40" w:rsidR="001D7406" w:rsidRDefault="001D7406" w:rsidP="001D7406">
      <w:pPr>
        <w:spacing w:line="360" w:lineRule="auto"/>
        <w:ind w:firstLine="720"/>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1D7406">
      <w:pPr>
        <w:spacing w:line="360" w:lineRule="auto"/>
      </w:pPr>
      <w:r>
        <w:t>High</w:t>
      </w:r>
      <w:r w:rsidR="007625C6">
        <w:t>-</w:t>
      </w:r>
      <w:r>
        <w:t>level p</w:t>
      </w:r>
      <w:r w:rsidRPr="00D51898">
        <w:t>seudo-cod</w:t>
      </w:r>
      <w:r>
        <w:t>e of that process is as the following.</w:t>
      </w:r>
    </w:p>
    <w:p w14:paraId="48CB805C" w14:textId="5647B85B" w:rsidR="001D7406" w:rsidRDefault="001D7406" w:rsidP="0090419B">
      <w:pPr>
        <w:pStyle w:val="ListeParagraf"/>
        <w:numPr>
          <w:ilvl w:val="0"/>
          <w:numId w:val="13"/>
        </w:numPr>
        <w:spacing w:line="360" w:lineRule="auto"/>
      </w:pPr>
      <w:r>
        <w:t>Create a database connection</w:t>
      </w:r>
    </w:p>
    <w:p w14:paraId="3C44350A" w14:textId="46205C28" w:rsidR="001D7406" w:rsidRDefault="001D7406" w:rsidP="0090419B">
      <w:pPr>
        <w:pStyle w:val="ListeParagraf"/>
        <w:numPr>
          <w:ilvl w:val="0"/>
          <w:numId w:val="13"/>
        </w:numPr>
        <w:spacing w:line="360" w:lineRule="auto"/>
      </w:pPr>
      <w:r>
        <w:t>Select the rows of the database which has Status column = ‘0’</w:t>
      </w:r>
    </w:p>
    <w:p w14:paraId="0BAB4265" w14:textId="09F32039" w:rsidR="001D7406" w:rsidRDefault="001D7406" w:rsidP="0090419B">
      <w:pPr>
        <w:pStyle w:val="ListeParagraf"/>
        <w:numPr>
          <w:ilvl w:val="0"/>
          <w:numId w:val="13"/>
        </w:numPr>
        <w:spacing w:line="360" w:lineRule="auto"/>
      </w:pPr>
      <w:r>
        <w:t>Send the selected rows one by one to ITU NLP API to normalize their texts.</w:t>
      </w:r>
    </w:p>
    <w:p w14:paraId="4F27E36D" w14:textId="2A1DA05F" w:rsidR="001D7406" w:rsidRDefault="001D7406" w:rsidP="0090419B">
      <w:pPr>
        <w:pStyle w:val="ListeParagraf"/>
        <w:numPr>
          <w:ilvl w:val="0"/>
          <w:numId w:val="13"/>
        </w:numPr>
        <w:spacing w:line="360" w:lineRule="auto"/>
      </w:pPr>
      <w:r>
        <w:t>Wait 10 seconds between each request</w:t>
      </w:r>
    </w:p>
    <w:p w14:paraId="09F167D3" w14:textId="627C43C5" w:rsidR="001D7406" w:rsidRDefault="001D7406" w:rsidP="0090419B">
      <w:pPr>
        <w:pStyle w:val="ListeParagraf"/>
        <w:numPr>
          <w:ilvl w:val="0"/>
          <w:numId w:val="13"/>
        </w:numPr>
        <w:spacing w:line="360" w:lineRule="auto"/>
      </w:pPr>
      <w:r>
        <w:t xml:space="preserve">Update the database with </w:t>
      </w:r>
      <w:r w:rsidR="007625C6">
        <w:t xml:space="preserve">the </w:t>
      </w:r>
      <w:r>
        <w:t>responded text of ITU NLP API request and set their Status column with ‘1’</w:t>
      </w:r>
    </w:p>
    <w:p w14:paraId="00DB3A5E" w14:textId="6C80622F" w:rsidR="001D7406" w:rsidRDefault="001D7406" w:rsidP="001D7406">
      <w:pPr>
        <w:pStyle w:val="ListeParagraf"/>
        <w:numPr>
          <w:ilvl w:val="0"/>
          <w:numId w:val="13"/>
        </w:numPr>
        <w:spacing w:line="360" w:lineRule="auto"/>
      </w:pPr>
      <w:r>
        <w:t>Wait one minute before next control of the database for new entries.</w:t>
      </w:r>
    </w:p>
    <w:p w14:paraId="095C89CB" w14:textId="3873EB9D" w:rsidR="001D7406" w:rsidRDefault="001D7406" w:rsidP="001D7406">
      <w:pPr>
        <w:spacing w:line="360" w:lineRule="auto"/>
      </w:pPr>
      <w:r>
        <w:t xml:space="preserve">It imports the following python libraries to use. </w:t>
      </w:r>
    </w:p>
    <w:p w14:paraId="5895F816" w14:textId="5222B323" w:rsidR="001D7406" w:rsidRDefault="001D7406" w:rsidP="0090419B">
      <w:pPr>
        <w:pStyle w:val="ListeParagraf"/>
        <w:numPr>
          <w:ilvl w:val="0"/>
          <w:numId w:val="14"/>
        </w:numPr>
        <w:spacing w:line="360" w:lineRule="auto"/>
      </w:pPr>
      <w:r>
        <w:t>time</w:t>
      </w:r>
    </w:p>
    <w:p w14:paraId="0C5B41E1" w14:textId="183F1C09" w:rsidR="001D7406" w:rsidRDefault="001D7406" w:rsidP="0090419B">
      <w:pPr>
        <w:pStyle w:val="ListeParagraf"/>
        <w:numPr>
          <w:ilvl w:val="0"/>
          <w:numId w:val="14"/>
        </w:numPr>
        <w:spacing w:line="360" w:lineRule="auto"/>
      </w:pPr>
      <w:r>
        <w:t>re</w:t>
      </w:r>
    </w:p>
    <w:p w14:paraId="26729039" w14:textId="2AC190A3" w:rsidR="001D7406" w:rsidRDefault="001D7406" w:rsidP="0090419B">
      <w:pPr>
        <w:pStyle w:val="ListeParagraf"/>
        <w:numPr>
          <w:ilvl w:val="0"/>
          <w:numId w:val="14"/>
        </w:numPr>
        <w:spacing w:line="360" w:lineRule="auto"/>
      </w:pPr>
      <w:proofErr w:type="spellStart"/>
      <w:r>
        <w:t>urllib</w:t>
      </w:r>
      <w:proofErr w:type="spellEnd"/>
    </w:p>
    <w:p w14:paraId="5ED67A21" w14:textId="77777777" w:rsidR="001D7406" w:rsidRDefault="001D7406" w:rsidP="001D7406">
      <w:pPr>
        <w:pStyle w:val="ListeParagraf"/>
        <w:spacing w:line="360" w:lineRule="auto"/>
        <w:ind w:left="720"/>
      </w:pPr>
    </w:p>
    <w:p w14:paraId="52C5D33F" w14:textId="497DA8E5" w:rsidR="001D7406" w:rsidRDefault="001D7406" w:rsidP="001D7406">
      <w:pPr>
        <w:pStyle w:val="Balk3"/>
        <w:rPr>
          <w:i/>
        </w:rPr>
      </w:pPr>
      <w:bookmarkStart w:id="103" w:name="_Hlk8860976"/>
      <w:bookmarkStart w:id="104" w:name="_Toc8858474"/>
      <w:r w:rsidRPr="001D7406">
        <w:rPr>
          <w:i/>
        </w:rPr>
        <w:t>securityEventsWebPortal</w:t>
      </w:r>
      <w:bookmarkEnd w:id="103"/>
      <w:r>
        <w:rPr>
          <w:i/>
        </w:rPr>
        <w:t>.py Code File</w:t>
      </w:r>
      <w:bookmarkEnd w:id="104"/>
    </w:p>
    <w:p w14:paraId="27C5A743" w14:textId="64AE72C7" w:rsidR="001D7406" w:rsidRDefault="001D7406" w:rsidP="001D7406"/>
    <w:p w14:paraId="3A01B6C8" w14:textId="15883AA6" w:rsidR="00B942D7" w:rsidRDefault="001D7406" w:rsidP="001D7406">
      <w:pPr>
        <w:spacing w:line="360" w:lineRule="auto"/>
        <w:ind w:firstLine="720"/>
      </w:pPr>
      <w:r>
        <w:t xml:space="preserve">It has the process code </w:t>
      </w:r>
      <w:r w:rsidR="00B942D7">
        <w:t xml:space="preserve">which </w:t>
      </w:r>
      <w:r>
        <w:t>regularly checks the database for finding new entries with Status ‘1’ column. Status=’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that that row is used before and the user interface is updated according to the processed row’s results.</w:t>
      </w:r>
    </w:p>
    <w:p w14:paraId="6ECDE747" w14:textId="77777777" w:rsidR="00B942D7" w:rsidRDefault="00B942D7" w:rsidP="00B942D7">
      <w:pPr>
        <w:spacing w:line="360" w:lineRule="auto"/>
      </w:pPr>
      <w:r>
        <w:t xml:space="preserve">It imports the following python libraries to use. </w:t>
      </w:r>
    </w:p>
    <w:p w14:paraId="263A0D60" w14:textId="73C12291" w:rsidR="00B942D7" w:rsidRDefault="00B942D7" w:rsidP="0090419B">
      <w:pPr>
        <w:pStyle w:val="ListeParagraf"/>
        <w:numPr>
          <w:ilvl w:val="0"/>
          <w:numId w:val="15"/>
        </w:numPr>
        <w:spacing w:line="360" w:lineRule="auto"/>
      </w:pPr>
      <w:r>
        <w:t>re</w:t>
      </w:r>
    </w:p>
    <w:p w14:paraId="1C1FD280" w14:textId="3F5655B3" w:rsidR="00B942D7" w:rsidRDefault="00B942D7" w:rsidP="0090419B">
      <w:pPr>
        <w:pStyle w:val="ListeParagraf"/>
        <w:numPr>
          <w:ilvl w:val="0"/>
          <w:numId w:val="15"/>
        </w:numPr>
        <w:spacing w:line="360" w:lineRule="auto"/>
      </w:pPr>
      <w:r>
        <w:t>string</w:t>
      </w:r>
    </w:p>
    <w:p w14:paraId="6D0DBD22" w14:textId="4825F6B7" w:rsidR="00B942D7" w:rsidRDefault="00B942D7" w:rsidP="0090419B">
      <w:pPr>
        <w:pStyle w:val="ListeParagraf"/>
        <w:numPr>
          <w:ilvl w:val="0"/>
          <w:numId w:val="15"/>
        </w:numPr>
        <w:spacing w:line="360" w:lineRule="auto"/>
      </w:pPr>
      <w:r>
        <w:t>datetime</w:t>
      </w:r>
    </w:p>
    <w:p w14:paraId="431DC24E" w14:textId="516A4A10" w:rsidR="00B942D7" w:rsidRDefault="00B942D7" w:rsidP="0090419B">
      <w:pPr>
        <w:pStyle w:val="ListeParagraf"/>
        <w:numPr>
          <w:ilvl w:val="0"/>
          <w:numId w:val="15"/>
        </w:numPr>
        <w:spacing w:line="360" w:lineRule="auto"/>
      </w:pPr>
      <w:proofErr w:type="spellStart"/>
      <w:r>
        <w:t>BeautifulSoup</w:t>
      </w:r>
      <w:proofErr w:type="spellEnd"/>
    </w:p>
    <w:p w14:paraId="5B9CEF83" w14:textId="4BB7E2E8" w:rsidR="00B942D7" w:rsidRDefault="00B942D7" w:rsidP="0090419B">
      <w:pPr>
        <w:pStyle w:val="ListeParagraf"/>
        <w:numPr>
          <w:ilvl w:val="0"/>
          <w:numId w:val="15"/>
        </w:numPr>
        <w:spacing w:line="360" w:lineRule="auto"/>
      </w:pPr>
      <w:r>
        <w:t>import time</w:t>
      </w:r>
    </w:p>
    <w:p w14:paraId="6888AF80" w14:textId="088EE197" w:rsidR="00B942D7" w:rsidRDefault="00B942D7" w:rsidP="00B942D7">
      <w:pPr>
        <w:spacing w:line="360" w:lineRule="auto"/>
      </w:pPr>
    </w:p>
    <w:p w14:paraId="6C710AA9" w14:textId="6609AD91" w:rsidR="00B942D7" w:rsidRDefault="00B942D7" w:rsidP="001A72BB">
      <w:pPr>
        <w:spacing w:line="360" w:lineRule="auto"/>
        <w:ind w:firstLine="720"/>
      </w:pPr>
      <w:r>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B942D7">
      <w:pPr>
        <w:spacing w:line="360" w:lineRule="auto"/>
      </w:pPr>
    </w:p>
    <w:p w14:paraId="6EA5FEDA" w14:textId="4A0A652F" w:rsidR="00D92592" w:rsidRDefault="00D92592" w:rsidP="00D92592">
      <w:pPr>
        <w:pStyle w:val="Balk3"/>
        <w:rPr>
          <w:i/>
        </w:rPr>
      </w:pPr>
      <w:bookmarkStart w:id="105" w:name="_Toc8858475"/>
      <w:r w:rsidRPr="00D92592">
        <w:rPr>
          <w:i/>
        </w:rPr>
        <w:t>sqliteOperations</w:t>
      </w:r>
      <w:r>
        <w:rPr>
          <w:i/>
        </w:rPr>
        <w:t>.py Code File</w:t>
      </w:r>
      <w:bookmarkEnd w:id="105"/>
    </w:p>
    <w:p w14:paraId="481D8C51" w14:textId="309CD213" w:rsidR="00D92592" w:rsidRDefault="00D92592" w:rsidP="00D92592"/>
    <w:p w14:paraId="37168D3B" w14:textId="28358DF6" w:rsidR="00D92592" w:rsidRDefault="00D92592" w:rsidP="001A72BB">
      <w:pPr>
        <w:ind w:firstLine="720"/>
      </w:pPr>
      <w:r>
        <w:t>We develop a library for commonly used SQLite operations in our software system.</w:t>
      </w:r>
    </w:p>
    <w:p w14:paraId="53C287EC" w14:textId="77C7F30B" w:rsidR="00D92592" w:rsidRDefault="00D92592" w:rsidP="00D92592">
      <w:r>
        <w:t>It contains the following methods.</w:t>
      </w:r>
    </w:p>
    <w:p w14:paraId="0B33E3CB" w14:textId="148382DD" w:rsidR="00D92592" w:rsidRDefault="00D92592" w:rsidP="0090419B">
      <w:pPr>
        <w:pStyle w:val="ListeParagraf"/>
        <w:numPr>
          <w:ilvl w:val="0"/>
          <w:numId w:val="16"/>
        </w:numPr>
      </w:pPr>
      <w:r w:rsidRPr="00D92592">
        <w:lastRenderedPageBreak/>
        <w:t>Create</w:t>
      </w:r>
      <w:r>
        <w:t xml:space="preserve"> </w:t>
      </w:r>
      <w:r w:rsidRPr="00D92592">
        <w:t>SQLite</w:t>
      </w:r>
      <w:r>
        <w:t xml:space="preserve"> </w:t>
      </w:r>
      <w:r w:rsidRPr="00D92592">
        <w:t>Table</w:t>
      </w:r>
    </w:p>
    <w:p w14:paraId="194EA127" w14:textId="11027A36" w:rsidR="00D92592" w:rsidRDefault="00D92592" w:rsidP="0090419B">
      <w:pPr>
        <w:pStyle w:val="ListeParagraf"/>
        <w:numPr>
          <w:ilvl w:val="0"/>
          <w:numId w:val="16"/>
        </w:numPr>
      </w:pPr>
      <w:r w:rsidRPr="00D92592">
        <w:t>Create</w:t>
      </w:r>
      <w:r>
        <w:t xml:space="preserve"> </w:t>
      </w:r>
      <w:r w:rsidRPr="00D92592">
        <w:t>Connection</w:t>
      </w:r>
    </w:p>
    <w:p w14:paraId="0600C6AA" w14:textId="61D931E3" w:rsidR="00D92592" w:rsidRDefault="00D92592" w:rsidP="0090419B">
      <w:pPr>
        <w:pStyle w:val="ListeParagraf"/>
        <w:numPr>
          <w:ilvl w:val="0"/>
          <w:numId w:val="16"/>
        </w:numPr>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90419B">
      <w:pPr>
        <w:pStyle w:val="ListeParagraf"/>
        <w:numPr>
          <w:ilvl w:val="0"/>
          <w:numId w:val="16"/>
        </w:numPr>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9D5871"/>
    <w:p w14:paraId="05AB7441" w14:textId="2050EBB1" w:rsidR="00353303" w:rsidRDefault="00D92592" w:rsidP="00D92592">
      <w:pPr>
        <w:spacing w:line="360" w:lineRule="auto"/>
      </w:pPr>
      <w:r>
        <w:t xml:space="preserve">It imports the following python libraries to use. </w:t>
      </w:r>
    </w:p>
    <w:p w14:paraId="4CC0836F" w14:textId="4F8A0A21" w:rsidR="00D92592" w:rsidRDefault="00D92592" w:rsidP="0090419B">
      <w:pPr>
        <w:pStyle w:val="ListeParagraf"/>
        <w:numPr>
          <w:ilvl w:val="0"/>
          <w:numId w:val="17"/>
        </w:numPr>
      </w:pPr>
      <w:r>
        <w:t>sqlite3</w:t>
      </w:r>
    </w:p>
    <w:p w14:paraId="107F1B2F" w14:textId="7E13900C" w:rsidR="00D92592" w:rsidRDefault="00D92592" w:rsidP="0090419B">
      <w:pPr>
        <w:pStyle w:val="ListeParagraf"/>
        <w:numPr>
          <w:ilvl w:val="0"/>
          <w:numId w:val="17"/>
        </w:numPr>
      </w:pPr>
      <w:r>
        <w:t>json</w:t>
      </w:r>
    </w:p>
    <w:p w14:paraId="6842DE78" w14:textId="66BD0FC9" w:rsidR="00D92592" w:rsidRDefault="00D92592" w:rsidP="0090419B">
      <w:pPr>
        <w:pStyle w:val="ListeParagraf"/>
        <w:numPr>
          <w:ilvl w:val="0"/>
          <w:numId w:val="17"/>
        </w:numPr>
      </w:pPr>
      <w:r>
        <w:t>datetime</w:t>
      </w:r>
    </w:p>
    <w:p w14:paraId="5AACCB9F" w14:textId="095938CD" w:rsidR="00353303" w:rsidRDefault="00D92592" w:rsidP="0090419B">
      <w:pPr>
        <w:pStyle w:val="ListeParagraf"/>
        <w:numPr>
          <w:ilvl w:val="0"/>
          <w:numId w:val="17"/>
        </w:numPr>
      </w:pPr>
      <w:proofErr w:type="spellStart"/>
      <w:r>
        <w:t>BeautifulSoup</w:t>
      </w:r>
      <w:proofErr w:type="spellEnd"/>
    </w:p>
    <w:p w14:paraId="245E22B6" w14:textId="0BD89FCF" w:rsidR="00353303" w:rsidRDefault="00353303" w:rsidP="009D5871"/>
    <w:p w14:paraId="1077729D" w14:textId="68320B65" w:rsidR="00790B5E" w:rsidRDefault="00790B5E" w:rsidP="00790B5E">
      <w:pPr>
        <w:pStyle w:val="Balk3"/>
        <w:rPr>
          <w:i/>
        </w:rPr>
      </w:pPr>
      <w:bookmarkStart w:id="106" w:name="_Toc8858476"/>
      <w:r w:rsidRPr="00790B5E">
        <w:rPr>
          <w:i/>
        </w:rPr>
        <w:t>twitterStreamToDb</w:t>
      </w:r>
      <w:r>
        <w:rPr>
          <w:i/>
        </w:rPr>
        <w:t>.py Code File</w:t>
      </w:r>
      <w:bookmarkEnd w:id="106"/>
    </w:p>
    <w:p w14:paraId="62EC0BCA" w14:textId="148D2604" w:rsidR="00790B5E" w:rsidRDefault="00790B5E" w:rsidP="00790B5E"/>
    <w:p w14:paraId="702B74B7" w14:textId="08D7E615" w:rsidR="00790B5E" w:rsidRDefault="00790B5E" w:rsidP="00790B5E">
      <w:pPr>
        <w:spacing w:line="360" w:lineRule="auto"/>
        <w:ind w:firstLine="720"/>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proofErr w:type="spellStart"/>
      <w:r w:rsidR="00753A0A">
        <w:t>T</w:t>
      </w:r>
      <w:r>
        <w:t>weepy</w:t>
      </w:r>
      <w:proofErr w:type="spellEnd"/>
      <w:r>
        <w:t xml:space="preserve"> library for this implementation. According to </w:t>
      </w:r>
      <w:proofErr w:type="spellStart"/>
      <w:r>
        <w:t>Tweepy</w:t>
      </w:r>
      <w:proofErr w:type="spellEnd"/>
      <w:r>
        <w:t xml:space="preserve"> website</w:t>
      </w:r>
      <w:r w:rsidR="007625C6">
        <w:t>,</w:t>
      </w:r>
      <w:r>
        <w:t xml:space="preserve"> </w:t>
      </w:r>
      <w:proofErr w:type="spellStart"/>
      <w:r>
        <w:t>Tweepy</w:t>
      </w:r>
      <w:proofErr w:type="spellEnd"/>
      <w:r>
        <w:t xml:space="preserve">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Tweepy,” n.d.)</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90419B">
      <w:pPr>
        <w:pStyle w:val="ListeParagraf"/>
        <w:numPr>
          <w:ilvl w:val="0"/>
          <w:numId w:val="18"/>
        </w:numPr>
        <w:spacing w:line="360" w:lineRule="auto"/>
      </w:pPr>
      <w:proofErr w:type="spellStart"/>
      <w:r>
        <w:t>tweepy</w:t>
      </w:r>
      <w:proofErr w:type="spellEnd"/>
      <w:r>
        <w:t xml:space="preserve"> </w:t>
      </w:r>
    </w:p>
    <w:p w14:paraId="7A531440" w14:textId="76B8A3D8" w:rsidR="00BF2DA3" w:rsidRDefault="00BF2DA3" w:rsidP="0090419B">
      <w:pPr>
        <w:pStyle w:val="ListeParagraf"/>
        <w:numPr>
          <w:ilvl w:val="0"/>
          <w:numId w:val="18"/>
        </w:numPr>
        <w:spacing w:line="360" w:lineRule="auto"/>
      </w:pPr>
      <w:r>
        <w:t>string</w:t>
      </w:r>
    </w:p>
    <w:p w14:paraId="603CE664" w14:textId="4345C9FA" w:rsidR="00BF2DA3" w:rsidRDefault="00BF2DA3" w:rsidP="0090419B">
      <w:pPr>
        <w:pStyle w:val="ListeParagraf"/>
        <w:numPr>
          <w:ilvl w:val="0"/>
          <w:numId w:val="18"/>
        </w:numPr>
        <w:spacing w:line="360" w:lineRule="auto"/>
      </w:pPr>
      <w:r>
        <w:t>sqlite3</w:t>
      </w:r>
    </w:p>
    <w:p w14:paraId="1B5F7002" w14:textId="67625834" w:rsidR="00BF2DA3" w:rsidRDefault="00BF2DA3" w:rsidP="0090419B">
      <w:pPr>
        <w:pStyle w:val="ListeParagraf"/>
        <w:numPr>
          <w:ilvl w:val="0"/>
          <w:numId w:val="18"/>
        </w:numPr>
        <w:spacing w:line="360" w:lineRule="auto"/>
      </w:pPr>
      <w:r>
        <w:t>time</w:t>
      </w:r>
    </w:p>
    <w:p w14:paraId="1B20978D" w14:textId="40E06536" w:rsidR="00790B5E" w:rsidRDefault="00790B5E" w:rsidP="00B0196C">
      <w:pPr>
        <w:spacing w:line="360" w:lineRule="auto"/>
      </w:pPr>
      <w:r>
        <w:t>The code does the following</w:t>
      </w:r>
      <w:r w:rsidRPr="00D51898">
        <w:t xml:space="preserve"> </w:t>
      </w:r>
      <w:r>
        <w:t>explaining in p</w:t>
      </w:r>
      <w:r w:rsidRPr="00D51898">
        <w:t>seudo-cod</w:t>
      </w:r>
      <w:r>
        <w:t>e.</w:t>
      </w:r>
    </w:p>
    <w:p w14:paraId="7264A8EF" w14:textId="173DDCD3" w:rsidR="00B0196C" w:rsidRDefault="00B0196C" w:rsidP="007625C6">
      <w:pPr>
        <w:pStyle w:val="ListeParagraf"/>
        <w:numPr>
          <w:ilvl w:val="0"/>
          <w:numId w:val="20"/>
        </w:numPr>
      </w:pPr>
      <w:r>
        <w:t xml:space="preserve">Connect the Twitter API with using </w:t>
      </w:r>
      <w:proofErr w:type="spellStart"/>
      <w:r>
        <w:t>Tweepy</w:t>
      </w:r>
      <w:proofErr w:type="spellEnd"/>
      <w:r>
        <w:t xml:space="preserve"> library</w:t>
      </w:r>
    </w:p>
    <w:p w14:paraId="601C9EB9" w14:textId="7B97B09D" w:rsidR="00B0196C" w:rsidRDefault="00B0196C" w:rsidP="007625C6">
      <w:pPr>
        <w:pStyle w:val="ListeParagraf"/>
        <w:numPr>
          <w:ilvl w:val="0"/>
          <w:numId w:val="20"/>
        </w:numPr>
      </w:pPr>
      <w:r>
        <w:lastRenderedPageBreak/>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9D5871">
      <w:pPr>
        <w:pStyle w:val="ListeParagraf"/>
        <w:numPr>
          <w:ilvl w:val="0"/>
          <w:numId w:val="20"/>
        </w:numPr>
      </w:pPr>
      <w:r>
        <w:t>Write the filtered data to the database and set their status with 0.</w:t>
      </w:r>
    </w:p>
    <w:p w14:paraId="644901B2" w14:textId="5FD2F3FC" w:rsidR="00353303" w:rsidRDefault="00353303" w:rsidP="009D5871"/>
    <w:p w14:paraId="3AE70116" w14:textId="250F5982" w:rsidR="00353303" w:rsidRDefault="00C23068" w:rsidP="00C23068">
      <w:pPr>
        <w:pStyle w:val="Balk3"/>
        <w:rPr>
          <w:i/>
        </w:rPr>
      </w:pPr>
      <w:r w:rsidRPr="00C23068">
        <w:rPr>
          <w:i/>
        </w:rPr>
        <w:t>userInterface</w:t>
      </w:r>
      <w:r>
        <w:rPr>
          <w:i/>
        </w:rPr>
        <w:t>.html File</w:t>
      </w:r>
    </w:p>
    <w:p w14:paraId="58E9A964" w14:textId="17144104" w:rsidR="00C23068" w:rsidRDefault="00C23068" w:rsidP="00C23068"/>
    <w:p w14:paraId="2EABC691" w14:textId="465DDC3B" w:rsidR="00C23068" w:rsidRPr="00C23068" w:rsidRDefault="00C23068" w:rsidP="001A72BB">
      <w:pPr>
        <w:spacing w:line="360" w:lineRule="auto"/>
        <w:ind w:firstLine="720"/>
      </w:pPr>
      <w:r>
        <w:t xml:space="preserve">At first, it includes a template </w:t>
      </w:r>
      <w:r w:rsidR="00A3794B">
        <w:t>HTML</w:t>
      </w:r>
      <w:r>
        <w:t xml:space="preserve"> file. “</w:t>
      </w:r>
      <w:r w:rsidRPr="00C23068">
        <w:t>securityEventsWebPortal</w:t>
      </w:r>
      <w:r>
        <w:t xml:space="preserve">.py”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356A4112" w14:textId="484F2C13" w:rsidR="00353303" w:rsidRDefault="00353303" w:rsidP="009D5871"/>
    <w:p w14:paraId="205ABB42" w14:textId="53CE8B19" w:rsidR="00353303" w:rsidRDefault="00353303" w:rsidP="009D5871"/>
    <w:p w14:paraId="35BB19CC" w14:textId="65D9672C" w:rsidR="00353303" w:rsidRDefault="00353303" w:rsidP="009D5871"/>
    <w:p w14:paraId="6057E870" w14:textId="277CE848" w:rsidR="00353303" w:rsidRDefault="00353303" w:rsidP="009D5871"/>
    <w:p w14:paraId="7DE7D297" w14:textId="77777777" w:rsidR="00353303" w:rsidRDefault="00353303" w:rsidP="009D5871"/>
    <w:p w14:paraId="55541C4C" w14:textId="65F8F504" w:rsidR="00225459" w:rsidRDefault="00225459" w:rsidP="009D5871"/>
    <w:p w14:paraId="0093EE79" w14:textId="0807EC65" w:rsidR="000F5A76" w:rsidRDefault="000F5A76" w:rsidP="009D5871">
      <w:pPr>
        <w:rPr>
          <w:sz w:val="20"/>
          <w:lang w:val="en-GB" w:eastAsia="en-GB"/>
        </w:rPr>
      </w:pPr>
      <w:r>
        <w:fldChar w:fldCharType="begin"/>
      </w:r>
      <w:r>
        <w:instrText xml:space="preserve"> LINK Excel.Sheet.12 "Kitap1" "Sayfa1!R1C1:R308C2" \a \f 4 \h </w:instrText>
      </w:r>
      <w:r w:rsidR="00353303">
        <w:instrText xml:space="preserve"> \* MERGEFORMAT </w:instrText>
      </w:r>
      <w:r>
        <w:fldChar w:fldCharType="separate"/>
      </w:r>
    </w:p>
    <w:p w14:paraId="1ADC7C89" w14:textId="77F400AA" w:rsidR="000F5A76" w:rsidRDefault="000F5A76" w:rsidP="009D5871">
      <w:r>
        <w:fldChar w:fldCharType="end"/>
      </w:r>
    </w:p>
    <w:p w14:paraId="08488B99" w14:textId="483FC54A" w:rsidR="00225459" w:rsidRDefault="00225459" w:rsidP="009D5871"/>
    <w:p w14:paraId="51807C1A" w14:textId="4925D194" w:rsidR="008F1BA2" w:rsidRDefault="008F1BA2" w:rsidP="009D5871"/>
    <w:p w14:paraId="4AE5F654" w14:textId="7327CD01" w:rsidR="008F1BA2" w:rsidRDefault="008F1BA2" w:rsidP="009D5871"/>
    <w:p w14:paraId="58F08D0F" w14:textId="1F604F4B" w:rsidR="008F1BA2" w:rsidRDefault="008F1BA2" w:rsidP="009D5871"/>
    <w:p w14:paraId="4CCEB7BA" w14:textId="316B3F5A" w:rsidR="008F1BA2" w:rsidRDefault="008F1BA2" w:rsidP="009D5871"/>
    <w:p w14:paraId="7A6A1EEE" w14:textId="54319C5A" w:rsidR="008F1BA2" w:rsidRDefault="008F1BA2" w:rsidP="009D5871"/>
    <w:p w14:paraId="0E480755" w14:textId="7C4E0B29" w:rsidR="008F1BA2" w:rsidRDefault="008F1BA2" w:rsidP="009D5871"/>
    <w:p w14:paraId="590F2871" w14:textId="358F5D54" w:rsidR="008F1BA2" w:rsidRDefault="008F1BA2" w:rsidP="009D5871"/>
    <w:p w14:paraId="57FC3708" w14:textId="01D80DBE" w:rsidR="008F1BA2" w:rsidRDefault="008F1BA2" w:rsidP="009D5871"/>
    <w:p w14:paraId="5893F1B6" w14:textId="3EACBC18" w:rsidR="008F1BA2" w:rsidRDefault="008F1BA2" w:rsidP="009D5871"/>
    <w:p w14:paraId="03B8C18F" w14:textId="61E64072" w:rsidR="008F1BA2" w:rsidRDefault="008F1BA2" w:rsidP="009D5871"/>
    <w:p w14:paraId="594349C7" w14:textId="05723482" w:rsidR="008F1BA2" w:rsidRDefault="008F1BA2" w:rsidP="009D5871"/>
    <w:p w14:paraId="09551135" w14:textId="1F81D7A7" w:rsidR="008F1BA2" w:rsidRDefault="008F1BA2" w:rsidP="009D5871"/>
    <w:p w14:paraId="533ADA63" w14:textId="13D8F510" w:rsidR="008F1BA2" w:rsidRDefault="008F1BA2" w:rsidP="009D5871"/>
    <w:p w14:paraId="053E2C46" w14:textId="77777777" w:rsidR="008F1BA2" w:rsidRPr="009D5871" w:rsidRDefault="008F1BA2" w:rsidP="009D5871"/>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lastRenderedPageBreak/>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07" w:name="_Toc8858477"/>
      <w:r w:rsidRPr="007E1CF6">
        <w:rPr>
          <w:noProof/>
          <w:szCs w:val="24"/>
        </w:rPr>
        <w:t>RESULTS</w:t>
      </w:r>
      <w:bookmarkEnd w:id="107"/>
    </w:p>
    <w:p w14:paraId="65266D67" w14:textId="1F6E4855" w:rsidR="005A65D7" w:rsidRDefault="005B50AD" w:rsidP="0015122B">
      <w:pPr>
        <w:spacing w:line="360" w:lineRule="auto"/>
        <w:ind w:firstLine="432"/>
      </w:pPr>
      <w:r w:rsidRPr="005B50AD">
        <w:t xml:space="preserve">In this section, we discuss the results of the cybersecurity events which are discovered by our software solution.  We focus on what our software system succeeded and what it did not achieve. We share </w:t>
      </w:r>
      <w:bookmarkStart w:id="108" w:name="_Hlk9365603"/>
      <w:r w:rsidRPr="005B50AD">
        <w:t>successful cybersecurity event detection samples</w:t>
      </w:r>
      <w:r w:rsidR="00583CFB">
        <w:t xml:space="preserve"> </w:t>
      </w:r>
      <w:bookmarkEnd w:id="108"/>
      <w:r w:rsidR="0015122B">
        <w:t>and</w:t>
      </w:r>
      <w:r w:rsidR="00583CFB">
        <w:t xml:space="preserve"> share the not successful cybersecurity event detection samples.</w:t>
      </w:r>
    </w:p>
    <w:p w14:paraId="2BEF453D" w14:textId="2465FDFA" w:rsidR="0015122B" w:rsidRDefault="0015122B" w:rsidP="0015122B">
      <w:pPr>
        <w:spacing w:line="360" w:lineRule="auto"/>
        <w:ind w:firstLine="720"/>
      </w:pPr>
      <w:r>
        <w:t>In Figure 14 below, the u</w:t>
      </w:r>
      <w:r w:rsidRPr="0015122B">
        <w:t xml:space="preserve">ser </w:t>
      </w:r>
      <w:r>
        <w:t>i</w:t>
      </w:r>
      <w:r w:rsidRPr="0015122B">
        <w:t>nterface of</w:t>
      </w:r>
      <w:r>
        <w:t xml:space="preserve"> our c</w:t>
      </w:r>
      <w:r w:rsidRPr="0015122B">
        <w:t xml:space="preserve">ybersecurity </w:t>
      </w:r>
      <w:r>
        <w:t>d</w:t>
      </w:r>
      <w:r w:rsidRPr="0015122B">
        <w:t xml:space="preserve">etection </w:t>
      </w:r>
      <w:r>
        <w:t>s</w:t>
      </w:r>
      <w:r w:rsidRPr="0015122B">
        <w:t>oftware</w:t>
      </w:r>
      <w:r>
        <w:t xml:space="preserve"> can be seen. As described at the previous subsection, it is a dynamically created html page. </w:t>
      </w:r>
      <w:r w:rsidRPr="0015122B">
        <w:t>We divide the events by their dates.</w:t>
      </w:r>
      <w:r>
        <w:t xml:space="preserve">  As cybersecurity event information, we represent an entity, a representative news title or tweet and a count which shows how many times the entity is seen in the data at the same day.</w:t>
      </w:r>
    </w:p>
    <w:p w14:paraId="23769EDE" w14:textId="77777777" w:rsidR="0015122B" w:rsidRDefault="0015122B" w:rsidP="0015122B">
      <w:pPr>
        <w:keepNext/>
        <w:spacing w:line="360" w:lineRule="auto"/>
        <w:jc w:val="center"/>
      </w:pPr>
      <w:r>
        <w:rPr>
          <w:noProof/>
        </w:rPr>
        <w:drawing>
          <wp:inline distT="0" distB="0" distL="0" distR="0" wp14:anchorId="07054B5E" wp14:editId="69DDBFC9">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760532" cy="4112290"/>
                    </a:xfrm>
                    <a:prstGeom prst="rect">
                      <a:avLst/>
                    </a:prstGeom>
                  </pic:spPr>
                </pic:pic>
              </a:graphicData>
            </a:graphic>
          </wp:inline>
        </w:drawing>
      </w:r>
    </w:p>
    <w:p w14:paraId="563ADA6F" w14:textId="4228E81C" w:rsidR="000C47FD" w:rsidRDefault="0015122B" w:rsidP="00DE08E5">
      <w:pPr>
        <w:pStyle w:val="ResimYazs"/>
        <w:jc w:val="center"/>
      </w:pPr>
      <w:r>
        <w:t xml:space="preserve">Figure </w:t>
      </w:r>
      <w:r>
        <w:fldChar w:fldCharType="begin"/>
      </w:r>
      <w:r>
        <w:instrText xml:space="preserve"> SEQ Figure \* ARABIC </w:instrText>
      </w:r>
      <w:r>
        <w:fldChar w:fldCharType="separate"/>
      </w:r>
      <w:r w:rsidR="00423167">
        <w:rPr>
          <w:noProof/>
        </w:rPr>
        <w:t>14</w:t>
      </w:r>
      <w:r>
        <w:fldChar w:fldCharType="end"/>
      </w:r>
      <w:r>
        <w:t xml:space="preserve"> </w:t>
      </w:r>
      <w:bookmarkStart w:id="109" w:name="_Hlk9371314"/>
      <w:r>
        <w:t>User Interface of the Cybersecurity Detection Software</w:t>
      </w:r>
      <w:bookmarkEnd w:id="109"/>
    </w:p>
    <w:p w14:paraId="204EABBD" w14:textId="7D7D86AE" w:rsidR="00D11D65" w:rsidRDefault="00D11D65" w:rsidP="00D11D65">
      <w:pPr>
        <w:pStyle w:val="Balk2"/>
      </w:pPr>
      <w:r>
        <w:lastRenderedPageBreak/>
        <w:t>S</w:t>
      </w:r>
      <w:r w:rsidRPr="00D11D65">
        <w:t xml:space="preserve">uccessful </w:t>
      </w:r>
      <w:r>
        <w:t>C</w:t>
      </w:r>
      <w:r w:rsidRPr="00D11D65">
        <w:t xml:space="preserve">ybersecurity </w:t>
      </w:r>
      <w:r>
        <w:t>E</w:t>
      </w:r>
      <w:r w:rsidRPr="00D11D65">
        <w:t xml:space="preserve">vent </w:t>
      </w:r>
      <w:r>
        <w:t>D</w:t>
      </w:r>
      <w:r w:rsidRPr="00D11D65">
        <w:t xml:space="preserve">etection </w:t>
      </w:r>
      <w:r>
        <w:t>S</w:t>
      </w:r>
      <w:r w:rsidRPr="00D11D65">
        <w:t>amples</w:t>
      </w:r>
    </w:p>
    <w:p w14:paraId="53A4C815" w14:textId="1E70C721" w:rsidR="00732834" w:rsidRDefault="00732834" w:rsidP="00732834"/>
    <w:p w14:paraId="67940584" w14:textId="789FE362" w:rsidR="00BF3AF2" w:rsidRPr="00732834" w:rsidRDefault="0093692E" w:rsidP="0039163A">
      <w:pPr>
        <w:spacing w:line="360" w:lineRule="auto"/>
        <w:ind w:firstLine="576"/>
      </w:pPr>
      <w:r>
        <w:t>In the following subsections, I share successful cybersecurity event detection sample</w:t>
      </w:r>
      <w:r w:rsidR="000C47FD">
        <w:t xml:space="preserve">s and briefly try to explain how </w:t>
      </w:r>
      <w:r w:rsidR="00DE08E5">
        <w:t>a security analyst can</w:t>
      </w:r>
      <w:r w:rsidR="000C47FD">
        <w:t xml:space="preserve"> use th</w:t>
      </w:r>
      <w:r w:rsidR="0007515B">
        <w:t>is</w:t>
      </w:r>
      <w:r w:rsidR="000C47FD">
        <w:t xml:space="preserve"> </w:t>
      </w:r>
      <w:r w:rsidR="0007515B">
        <w:t>information</w:t>
      </w:r>
      <w:r w:rsidR="000C47FD">
        <w:t>.</w:t>
      </w:r>
    </w:p>
    <w:p w14:paraId="65C462E2" w14:textId="77777777" w:rsidR="00D11D65" w:rsidRPr="00D11D65" w:rsidRDefault="00D11D65" w:rsidP="00D11D65"/>
    <w:p w14:paraId="1985D8DE" w14:textId="6D2CFF0C" w:rsidR="005B50AD" w:rsidRDefault="00345592" w:rsidP="00D11D65">
      <w:pPr>
        <w:pStyle w:val="Balk3"/>
      </w:pPr>
      <w:r w:rsidRPr="005B50AD">
        <w:t>WhatsApp</w:t>
      </w:r>
      <w:r w:rsidR="005B50AD" w:rsidRPr="005B50AD">
        <w:t xml:space="preserve"> Spyware Attack </w:t>
      </w:r>
      <w:r w:rsidR="00977DCD">
        <w:t>O</w:t>
      </w:r>
      <w:r w:rsidR="00977DCD" w:rsidRPr="005B50AD">
        <w:t>ccurred</w:t>
      </w:r>
      <w:r w:rsidR="005B50AD" w:rsidRPr="005B50AD">
        <w:t xml:space="preserve"> by an Israel Firm </w:t>
      </w:r>
      <w:r w:rsidR="005B50AD">
        <w:t>N</w:t>
      </w:r>
      <w:r w:rsidR="005B50AD" w:rsidRPr="005B50AD">
        <w:t>amed NSO Group</w:t>
      </w:r>
    </w:p>
    <w:p w14:paraId="0F87F6A1" w14:textId="27017138" w:rsidR="003D1620" w:rsidRDefault="003D1620" w:rsidP="003D1620"/>
    <w:p w14:paraId="4638F417" w14:textId="549392D2" w:rsidR="0039163A" w:rsidRDefault="0039163A" w:rsidP="0039163A">
      <w:pPr>
        <w:spacing w:line="360" w:lineRule="auto"/>
      </w:pPr>
      <w:r>
        <w:t xml:space="preserve">As can be seen in the figure below, our software system can detect this event at 5 May 2019. However, there are two different entities about the same event. </w:t>
      </w:r>
    </w:p>
    <w:p w14:paraId="50FE9E12" w14:textId="77777777" w:rsidR="0039163A" w:rsidRDefault="0039163A" w:rsidP="0039163A">
      <w:pPr>
        <w:keepNext/>
        <w:jc w:val="center"/>
      </w:pPr>
      <w:r>
        <w:rPr>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31790" cy="1562735"/>
                    </a:xfrm>
                    <a:prstGeom prst="rect">
                      <a:avLst/>
                    </a:prstGeom>
                  </pic:spPr>
                </pic:pic>
              </a:graphicData>
            </a:graphic>
          </wp:inline>
        </w:drawing>
      </w:r>
    </w:p>
    <w:p w14:paraId="7D612EDB" w14:textId="69611A88" w:rsidR="0039163A" w:rsidRDefault="0039163A" w:rsidP="0039163A">
      <w:pPr>
        <w:pStyle w:val="ResimYazs"/>
        <w:jc w:val="center"/>
      </w:pPr>
      <w:r>
        <w:t xml:space="preserve">Figure </w:t>
      </w:r>
      <w:r>
        <w:fldChar w:fldCharType="begin"/>
      </w:r>
      <w:r>
        <w:instrText xml:space="preserve"> SEQ Figure \* ARABIC </w:instrText>
      </w:r>
      <w:r>
        <w:fldChar w:fldCharType="separate"/>
      </w:r>
      <w:r w:rsidR="00423167">
        <w:rPr>
          <w:noProof/>
        </w:rPr>
        <w:t>15</w:t>
      </w:r>
      <w:r>
        <w:fldChar w:fldCharType="end"/>
      </w:r>
      <w:r>
        <w:t xml:space="preserve"> </w:t>
      </w:r>
      <w:r w:rsidR="00C32DC4">
        <w:t>WhatsApp</w:t>
      </w:r>
      <w:r>
        <w:t xml:space="preserve"> Spyware Attack Detection</w:t>
      </w:r>
    </w:p>
    <w:p w14:paraId="1B07EDD4" w14:textId="77777777" w:rsidR="00A11269" w:rsidRPr="00A11269" w:rsidRDefault="00A11269" w:rsidP="00A11269"/>
    <w:p w14:paraId="6D38039F" w14:textId="330A7741" w:rsidR="00A11269" w:rsidRDefault="00A11269" w:rsidP="005874D7">
      <w:pPr>
        <w:spacing w:line="360" w:lineRule="auto"/>
        <w:ind w:firstLine="720"/>
      </w:pPr>
      <w:r>
        <w:t xml:space="preserve">Assume that a security analyst wants to track </w:t>
      </w:r>
      <w:r w:rsidR="005874D7">
        <w:t xml:space="preserve">security events related with countries. </w:t>
      </w:r>
      <w:r>
        <w:t xml:space="preserve">When </w:t>
      </w:r>
      <w:bookmarkStart w:id="110" w:name="_Hlk9373221"/>
      <w:r w:rsidR="005874D7">
        <w:t>the</w:t>
      </w:r>
      <w:r>
        <w:t xml:space="preserve"> security analyst </w:t>
      </w:r>
      <w:bookmarkEnd w:id="110"/>
      <w:r>
        <w:t>sees the “</w:t>
      </w:r>
      <w:r w:rsidRPr="005B50AD">
        <w:t>WhatsApp Spyware Attack</w:t>
      </w:r>
      <w:r>
        <w:t>” event in the user interface page</w:t>
      </w:r>
      <w:r w:rsidR="005874D7">
        <w:t xml:space="preserve"> with a country name entity, he should check the news or tweets to control whether it is a positive or false positive event detection. If it is a positive and useful cybersecurity event detection, </w:t>
      </w:r>
      <w:r w:rsidR="005874D7" w:rsidRPr="005874D7">
        <w:t>the security analyst</w:t>
      </w:r>
      <w:r w:rsidR="005874D7">
        <w:t xml:space="preserve"> takes the required actions.</w:t>
      </w:r>
    </w:p>
    <w:p w14:paraId="2245B77A" w14:textId="338DC2CB" w:rsidR="005874D7" w:rsidRDefault="005874D7" w:rsidP="005874D7">
      <w:pPr>
        <w:spacing w:line="360" w:lineRule="auto"/>
        <w:ind w:firstLine="720"/>
      </w:pPr>
      <w:r>
        <w:t>There are two entities as “</w:t>
      </w:r>
      <w:proofErr w:type="spellStart"/>
      <w:r>
        <w:t>meksika</w:t>
      </w:r>
      <w:proofErr w:type="spellEnd"/>
      <w:r>
        <w:t>” which is the Turkish synonym of Mexico, and “</w:t>
      </w:r>
      <w:proofErr w:type="spellStart"/>
      <w:r>
        <w:t>israil</w:t>
      </w:r>
      <w:proofErr w:type="spellEnd"/>
      <w:r>
        <w:t xml:space="preserve">” which is the Turkish synonym of Israel. </w:t>
      </w:r>
    </w:p>
    <w:p w14:paraId="6076B8D7" w14:textId="72ED26C1" w:rsidR="005874D7" w:rsidRDefault="005874D7" w:rsidP="005874D7">
      <w:pPr>
        <w:spacing w:line="360" w:lineRule="auto"/>
        <w:ind w:firstLine="720"/>
      </w:pPr>
      <w:r>
        <w:t>When we control the related news and tweets, we can see that the cyber attack is performed by an Israel firm named NSO Group. Therefore “</w:t>
      </w:r>
      <w:proofErr w:type="spellStart"/>
      <w:r>
        <w:t>israil</w:t>
      </w:r>
      <w:proofErr w:type="spellEnd"/>
      <w:r>
        <w:t xml:space="preserve">” is passing 6 times in the detected news and tweets. </w:t>
      </w:r>
    </w:p>
    <w:p w14:paraId="0EF4A244" w14:textId="031F10CD" w:rsidR="005874D7" w:rsidRDefault="005874D7" w:rsidP="005874D7">
      <w:pPr>
        <w:spacing w:line="360" w:lineRule="auto"/>
        <w:ind w:firstLine="720"/>
      </w:pPr>
      <w:r>
        <w:t>A Mexican journalist is affected from the cyberattack. That is why we capture the “</w:t>
      </w:r>
      <w:proofErr w:type="spellStart"/>
      <w:r>
        <w:t>meksika</w:t>
      </w:r>
      <w:proofErr w:type="spellEnd"/>
      <w:r>
        <w:t>” entity.</w:t>
      </w:r>
    </w:p>
    <w:p w14:paraId="59D42B50" w14:textId="06024F45" w:rsidR="005874D7" w:rsidRDefault="005874D7" w:rsidP="005874D7">
      <w:pPr>
        <w:spacing w:line="360" w:lineRule="auto"/>
        <w:ind w:firstLine="720"/>
      </w:pPr>
      <w:r>
        <w:lastRenderedPageBreak/>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3D1620" w:rsidRDefault="00D11D65" w:rsidP="003D1620"/>
    <w:p w14:paraId="5A9CAB43" w14:textId="2EF3B05D" w:rsidR="005B50AD" w:rsidRDefault="00977DCD" w:rsidP="005874D7">
      <w:pPr>
        <w:pStyle w:val="Balk3"/>
        <w:spacing w:line="360" w:lineRule="auto"/>
      </w:pPr>
      <w:r>
        <w:t xml:space="preserve">STM </w:t>
      </w:r>
      <w:proofErr w:type="spellStart"/>
      <w:r w:rsidRPr="00977DCD">
        <w:t>ThinkTech</w:t>
      </w:r>
      <w:proofErr w:type="spellEnd"/>
      <w:r>
        <w:t xml:space="preserve"> Announces Vulnerabilities </w:t>
      </w:r>
      <w:r w:rsidRPr="00977DCD">
        <w:t xml:space="preserve">in </w:t>
      </w:r>
      <w:bookmarkStart w:id="111" w:name="_Hlk9374606"/>
      <w:r w:rsidRPr="00977DCD">
        <w:t xml:space="preserve">Remote Patient Tracking System </w:t>
      </w:r>
      <w:r>
        <w:t>A</w:t>
      </w:r>
      <w:r w:rsidRPr="00977DCD">
        <w:t>pplications</w:t>
      </w:r>
      <w:bookmarkEnd w:id="111"/>
    </w:p>
    <w:p w14:paraId="55C1AACA" w14:textId="6AA49D4C" w:rsidR="00D11D65" w:rsidRDefault="00D11D65" w:rsidP="00D11D65"/>
    <w:p w14:paraId="48336265" w14:textId="21DDCF4E" w:rsidR="0027182B" w:rsidRDefault="0027182B" w:rsidP="00D415D3">
      <w:pPr>
        <w:spacing w:line="360" w:lineRule="auto"/>
        <w:ind w:firstLine="720"/>
      </w:pPr>
      <w:r>
        <w:t xml:space="preserve">STM is a Turkish software company which does researches about cybersecurity domain.  They find a vulnerability about </w:t>
      </w:r>
      <w:r w:rsidRPr="0027182B">
        <w:t>Remote Patient Tracking System Applications</w:t>
      </w:r>
      <w:r>
        <w:t xml:space="preserve"> and share this information from Twitter and with using newspapers.</w:t>
      </w:r>
    </w:p>
    <w:p w14:paraId="59C220DF" w14:textId="77777777" w:rsidR="0027182B" w:rsidRDefault="0027182B" w:rsidP="0027182B">
      <w:pPr>
        <w:keepNext/>
      </w:pPr>
      <w:r w:rsidRPr="0027182B">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31790" cy="782320"/>
                    </a:xfrm>
                    <a:prstGeom prst="rect">
                      <a:avLst/>
                    </a:prstGeom>
                  </pic:spPr>
                </pic:pic>
              </a:graphicData>
            </a:graphic>
          </wp:inline>
        </w:drawing>
      </w:r>
    </w:p>
    <w:p w14:paraId="2C9BD9F7" w14:textId="078D2D6E" w:rsidR="005874D7" w:rsidRDefault="0027182B" w:rsidP="0027182B">
      <w:pPr>
        <w:pStyle w:val="ResimYazs"/>
      </w:pPr>
      <w:r>
        <w:t xml:space="preserve">Figure </w:t>
      </w:r>
      <w:r>
        <w:fldChar w:fldCharType="begin"/>
      </w:r>
      <w:r>
        <w:instrText xml:space="preserve"> SEQ Figure \* ARABIC </w:instrText>
      </w:r>
      <w:r>
        <w:fldChar w:fldCharType="separate"/>
      </w:r>
      <w:r w:rsidR="00423167">
        <w:rPr>
          <w:noProof/>
        </w:rPr>
        <w:t>16</w:t>
      </w:r>
      <w:r>
        <w:fldChar w:fldCharType="end"/>
      </w:r>
      <w:r>
        <w:t xml:space="preserve"> STM Warns about Remote Patient Tracking System Applications</w:t>
      </w:r>
    </w:p>
    <w:p w14:paraId="3F54ED16" w14:textId="77777777" w:rsidR="0027182B" w:rsidRPr="0027182B" w:rsidRDefault="0027182B" w:rsidP="0027182B"/>
    <w:p w14:paraId="5CE24DA7" w14:textId="1BA0914F" w:rsidR="0027182B" w:rsidRDefault="0027182B" w:rsidP="00D415D3">
      <w:pPr>
        <w:spacing w:line="360" w:lineRule="auto"/>
        <w:ind w:firstLine="720"/>
      </w:pPr>
      <w:r>
        <w:t xml:space="preserve">If our software solution </w:t>
      </w:r>
      <w:r w:rsidRPr="0027182B">
        <w:t>were to have</w:t>
      </w:r>
      <w:r w:rsidRPr="0027182B">
        <w:t xml:space="preserve"> </w:t>
      </w:r>
      <w:r>
        <w:t>used English texts as data source</w:t>
      </w:r>
      <w:r w:rsidR="00D415D3">
        <w:t xml:space="preserve">, </w:t>
      </w:r>
      <w:r>
        <w:t xml:space="preserve">we </w:t>
      </w:r>
      <w:r w:rsidR="007630C0">
        <w:t>cannot</w:t>
      </w:r>
      <w:r>
        <w:t xml:space="preserve"> detect such</w:t>
      </w:r>
      <w:r w:rsidR="007630C0">
        <w:t xml:space="preserve"> a</w:t>
      </w:r>
      <w:r>
        <w:t xml:space="preserve"> cybersecurity event</w:t>
      </w:r>
      <w:r w:rsidR="007630C0">
        <w:t xml:space="preserve"> published in Turkish. </w:t>
      </w:r>
      <w:r w:rsidR="00D415D3">
        <w:t xml:space="preserve">Because of our software solution can analyze Turkish texts, we can detect such a cybersecurity event. </w:t>
      </w:r>
      <w:r w:rsidR="007630C0">
        <w:t>This is a good example to show what our solution can do while the other solutions in the literature cannot do.</w:t>
      </w:r>
    </w:p>
    <w:p w14:paraId="0EBD92F5" w14:textId="77777777" w:rsidR="0027182B" w:rsidRPr="00D11D65" w:rsidRDefault="0027182B" w:rsidP="00D11D65"/>
    <w:p w14:paraId="5A02534A" w14:textId="59620015" w:rsidR="00903267" w:rsidRDefault="00903267" w:rsidP="00D11D65">
      <w:pPr>
        <w:pStyle w:val="Balk3"/>
      </w:pPr>
      <w:r w:rsidRPr="00903267">
        <w:t xml:space="preserve">Supply Chain Attack Targets ASUS </w:t>
      </w:r>
      <w:r>
        <w:t xml:space="preserve">Computers </w:t>
      </w:r>
      <w:r w:rsidRPr="00903267">
        <w:t>Through Backdoored Update</w:t>
      </w:r>
    </w:p>
    <w:p w14:paraId="111105F4" w14:textId="77777777" w:rsidR="00C3208A" w:rsidRDefault="00C3208A" w:rsidP="00C3208A"/>
    <w:p w14:paraId="01D238A8" w14:textId="77777777" w:rsidR="00C3208A" w:rsidRDefault="00C3208A" w:rsidP="00C3208A">
      <w:pPr>
        <w:keepNext/>
      </w:pPr>
      <w:r w:rsidRPr="00C3208A">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31790" cy="1153795"/>
                    </a:xfrm>
                    <a:prstGeom prst="rect">
                      <a:avLst/>
                    </a:prstGeom>
                  </pic:spPr>
                </pic:pic>
              </a:graphicData>
            </a:graphic>
          </wp:inline>
        </w:drawing>
      </w:r>
    </w:p>
    <w:p w14:paraId="07113369" w14:textId="73E7A35A" w:rsidR="00C3208A" w:rsidRPr="00C3208A" w:rsidRDefault="00C3208A" w:rsidP="00C3208A">
      <w:pPr>
        <w:pStyle w:val="ResimYazs"/>
      </w:pPr>
      <w:r>
        <w:t xml:space="preserve">Figure </w:t>
      </w:r>
      <w:r>
        <w:fldChar w:fldCharType="begin"/>
      </w:r>
      <w:r>
        <w:instrText xml:space="preserve"> SEQ Figure \* ARABIC </w:instrText>
      </w:r>
      <w:r>
        <w:fldChar w:fldCharType="separate"/>
      </w:r>
      <w:r w:rsidR="00423167">
        <w:rPr>
          <w:noProof/>
        </w:rPr>
        <w:t>17</w:t>
      </w:r>
      <w:r>
        <w:fldChar w:fldCharType="end"/>
      </w:r>
      <w:r>
        <w:t xml:space="preserve"> </w:t>
      </w:r>
      <w:r w:rsidRPr="004C39E6">
        <w:t>Supply Chain Attack Targets ASUS Computers Through Backdoored Update</w:t>
      </w:r>
    </w:p>
    <w:p w14:paraId="4D55D57E" w14:textId="70EC33D7" w:rsidR="00903267" w:rsidRDefault="00903267" w:rsidP="00903267"/>
    <w:p w14:paraId="6567351C" w14:textId="77777777" w:rsidR="00D11D65" w:rsidRDefault="00D11D65" w:rsidP="00903267"/>
    <w:p w14:paraId="06360951" w14:textId="26BFB382" w:rsidR="00977DCD" w:rsidRDefault="00903267" w:rsidP="00D11D65">
      <w:pPr>
        <w:pStyle w:val="Balk3"/>
      </w:pPr>
      <w:proofErr w:type="spellStart"/>
      <w:r w:rsidRPr="00903267">
        <w:t>MuddyWater</w:t>
      </w:r>
      <w:proofErr w:type="spellEnd"/>
      <w:r>
        <w:t xml:space="preserve"> Attack </w:t>
      </w:r>
    </w:p>
    <w:p w14:paraId="23564FA1" w14:textId="41399F51" w:rsidR="00903267" w:rsidRDefault="00903267" w:rsidP="00903267"/>
    <w:p w14:paraId="10098585" w14:textId="77777777" w:rsidR="00C3208A" w:rsidRDefault="00C3208A" w:rsidP="00C3208A">
      <w:pPr>
        <w:keepNext/>
      </w:pPr>
      <w:r w:rsidRPr="00C3208A">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31790" cy="1245870"/>
                    </a:xfrm>
                    <a:prstGeom prst="rect">
                      <a:avLst/>
                    </a:prstGeom>
                  </pic:spPr>
                </pic:pic>
              </a:graphicData>
            </a:graphic>
          </wp:inline>
        </w:drawing>
      </w:r>
    </w:p>
    <w:p w14:paraId="7BC4D8A3" w14:textId="29443D69" w:rsidR="00903267" w:rsidRDefault="00C3208A" w:rsidP="00C3208A">
      <w:pPr>
        <w:pStyle w:val="ResimYazs"/>
      </w:pPr>
      <w:r>
        <w:t xml:space="preserve">Figure </w:t>
      </w:r>
      <w:r>
        <w:fldChar w:fldCharType="begin"/>
      </w:r>
      <w:r>
        <w:instrText xml:space="preserve"> SEQ Figure \* ARABIC </w:instrText>
      </w:r>
      <w:r>
        <w:fldChar w:fldCharType="separate"/>
      </w:r>
      <w:r w:rsidR="00423167">
        <w:rPr>
          <w:noProof/>
        </w:rPr>
        <w:t>18</w:t>
      </w:r>
      <w:r>
        <w:fldChar w:fldCharType="end"/>
      </w:r>
      <w:r>
        <w:t xml:space="preserve"> </w:t>
      </w:r>
      <w:proofErr w:type="spellStart"/>
      <w:r w:rsidRPr="003D643F">
        <w:t>MuddyWater</w:t>
      </w:r>
      <w:proofErr w:type="spellEnd"/>
      <w:r w:rsidRPr="003D643F">
        <w:t xml:space="preserve"> Attack</w:t>
      </w:r>
    </w:p>
    <w:p w14:paraId="3FD05369" w14:textId="77777777" w:rsidR="00C3208A" w:rsidRDefault="00C3208A" w:rsidP="00903267"/>
    <w:p w14:paraId="2E2E341A" w14:textId="5CB6870E" w:rsidR="00903267" w:rsidRDefault="00903267" w:rsidP="00732834">
      <w:pPr>
        <w:pStyle w:val="Balk3"/>
      </w:pPr>
      <w:proofErr w:type="spellStart"/>
      <w:r w:rsidRPr="00903267">
        <w:t>MegaCortex</w:t>
      </w:r>
      <w:proofErr w:type="spellEnd"/>
      <w:r w:rsidRPr="00903267">
        <w:t xml:space="preserve"> </w:t>
      </w:r>
      <w:r w:rsidR="00EA30F3">
        <w:t>R</w:t>
      </w:r>
      <w:r w:rsidRPr="00903267">
        <w:t>ansomware</w:t>
      </w:r>
    </w:p>
    <w:p w14:paraId="61681E38" w14:textId="725C2707" w:rsidR="00EA30F3" w:rsidRDefault="00EA30F3" w:rsidP="00EA30F3"/>
    <w:p w14:paraId="27151F32" w14:textId="77777777" w:rsidR="007C0B72" w:rsidRDefault="007C0B72" w:rsidP="007C0B72">
      <w:pPr>
        <w:keepNext/>
      </w:pPr>
      <w:r w:rsidRPr="007C0B72">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1790" cy="2018030"/>
                    </a:xfrm>
                    <a:prstGeom prst="rect">
                      <a:avLst/>
                    </a:prstGeom>
                  </pic:spPr>
                </pic:pic>
              </a:graphicData>
            </a:graphic>
          </wp:inline>
        </w:drawing>
      </w:r>
    </w:p>
    <w:p w14:paraId="7EF746AF" w14:textId="1921FA36" w:rsidR="00903267" w:rsidRDefault="007C0B72" w:rsidP="007C0B72">
      <w:pPr>
        <w:pStyle w:val="ResimYazs"/>
      </w:pPr>
      <w:r>
        <w:t xml:space="preserve">Figure </w:t>
      </w:r>
      <w:r>
        <w:fldChar w:fldCharType="begin"/>
      </w:r>
      <w:r>
        <w:instrText xml:space="preserve"> SEQ Figure \* ARABIC </w:instrText>
      </w:r>
      <w:r>
        <w:fldChar w:fldCharType="separate"/>
      </w:r>
      <w:r w:rsidR="00423167">
        <w:rPr>
          <w:noProof/>
        </w:rPr>
        <w:t>19</w:t>
      </w:r>
      <w:r>
        <w:fldChar w:fldCharType="end"/>
      </w:r>
      <w:r>
        <w:t xml:space="preserve"> </w:t>
      </w:r>
      <w:proofErr w:type="spellStart"/>
      <w:r w:rsidRPr="00976F08">
        <w:t>MegaCortex</w:t>
      </w:r>
      <w:proofErr w:type="spellEnd"/>
      <w:r w:rsidRPr="00976F08">
        <w:t xml:space="preserve"> Ransomware</w:t>
      </w:r>
    </w:p>
    <w:p w14:paraId="41829910" w14:textId="77777777" w:rsidR="007C0B72" w:rsidRDefault="007C0B72" w:rsidP="00903267"/>
    <w:p w14:paraId="42BA3A37" w14:textId="26CF8D60" w:rsidR="00903267" w:rsidRDefault="00EA30F3" w:rsidP="00732834">
      <w:pPr>
        <w:pStyle w:val="Balk3"/>
      </w:pPr>
      <w:r w:rsidRPr="00EA30F3">
        <w:t>Using Popular TV Shows to Spread Malware</w:t>
      </w:r>
    </w:p>
    <w:p w14:paraId="6D7843EF" w14:textId="77777777" w:rsidR="00732834" w:rsidRPr="00732834" w:rsidRDefault="00732834" w:rsidP="00732834"/>
    <w:p w14:paraId="59EFE972" w14:textId="77777777" w:rsidR="00D17AD3" w:rsidRDefault="00D17AD3" w:rsidP="00D17AD3">
      <w:pPr>
        <w:keepNext/>
      </w:pPr>
      <w:r w:rsidRPr="00D17AD3">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31790" cy="1106805"/>
                    </a:xfrm>
                    <a:prstGeom prst="rect">
                      <a:avLst/>
                    </a:prstGeom>
                  </pic:spPr>
                </pic:pic>
              </a:graphicData>
            </a:graphic>
          </wp:inline>
        </w:drawing>
      </w:r>
    </w:p>
    <w:p w14:paraId="4C190F55" w14:textId="7601E236" w:rsidR="00B835A7" w:rsidRDefault="00D17AD3" w:rsidP="00D17AD3">
      <w:pPr>
        <w:pStyle w:val="ResimYazs"/>
      </w:pPr>
      <w:r>
        <w:t xml:space="preserve">Figure </w:t>
      </w:r>
      <w:r>
        <w:fldChar w:fldCharType="begin"/>
      </w:r>
      <w:r>
        <w:instrText xml:space="preserve"> SEQ Figure \* ARABIC </w:instrText>
      </w:r>
      <w:r>
        <w:fldChar w:fldCharType="separate"/>
      </w:r>
      <w:r w:rsidR="00423167">
        <w:rPr>
          <w:noProof/>
        </w:rPr>
        <w:t>20</w:t>
      </w:r>
      <w:r>
        <w:fldChar w:fldCharType="end"/>
      </w:r>
      <w:r>
        <w:t xml:space="preserve"> </w:t>
      </w:r>
      <w:r w:rsidRPr="007C6C37">
        <w:t>Using Popular TV Shows to Spread Malware</w:t>
      </w:r>
    </w:p>
    <w:p w14:paraId="362E35D9" w14:textId="6191A581" w:rsidR="00D17AD3" w:rsidRDefault="00D17AD3" w:rsidP="00B835A7"/>
    <w:p w14:paraId="2B874312" w14:textId="77777777" w:rsidR="00420D82" w:rsidRDefault="00420D82" w:rsidP="00B835A7"/>
    <w:p w14:paraId="32C7CEE0" w14:textId="29FC4B27" w:rsidR="00B835A7" w:rsidRDefault="002B113E" w:rsidP="00732834">
      <w:pPr>
        <w:pStyle w:val="Balk3"/>
      </w:pPr>
      <w:r w:rsidRPr="002B113E">
        <w:lastRenderedPageBreak/>
        <w:t>RTM Banking Trojan</w:t>
      </w:r>
    </w:p>
    <w:p w14:paraId="4EDBD4FC" w14:textId="62869BC4" w:rsidR="002B113E" w:rsidRDefault="002B113E" w:rsidP="002B113E"/>
    <w:p w14:paraId="26AD91BC" w14:textId="77777777" w:rsidR="00420D82" w:rsidRDefault="00420D82" w:rsidP="00420D82">
      <w:pPr>
        <w:keepNext/>
      </w:pPr>
      <w:r>
        <w:rPr>
          <w:noProof/>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790" cy="1131570"/>
                    </a:xfrm>
                    <a:prstGeom prst="rect">
                      <a:avLst/>
                    </a:prstGeom>
                  </pic:spPr>
                </pic:pic>
              </a:graphicData>
            </a:graphic>
          </wp:inline>
        </w:drawing>
      </w:r>
    </w:p>
    <w:p w14:paraId="7A787D37" w14:textId="3213893F" w:rsidR="00434A8B" w:rsidRDefault="00420D82" w:rsidP="00420D82">
      <w:pPr>
        <w:pStyle w:val="ResimYazs"/>
      </w:pPr>
      <w:r>
        <w:t xml:space="preserve">Figure </w:t>
      </w:r>
      <w:r>
        <w:fldChar w:fldCharType="begin"/>
      </w:r>
      <w:r>
        <w:instrText xml:space="preserve"> SEQ Figure \* ARABIC </w:instrText>
      </w:r>
      <w:r>
        <w:fldChar w:fldCharType="separate"/>
      </w:r>
      <w:r w:rsidR="00423167">
        <w:rPr>
          <w:noProof/>
        </w:rPr>
        <w:t>21</w:t>
      </w:r>
      <w:r>
        <w:fldChar w:fldCharType="end"/>
      </w:r>
      <w:r>
        <w:t xml:space="preserve"> RTM Banking Trojan</w:t>
      </w:r>
    </w:p>
    <w:p w14:paraId="7F43E7B6" w14:textId="77777777" w:rsidR="00420D82" w:rsidRPr="00420D82" w:rsidRDefault="00420D82" w:rsidP="00420D82"/>
    <w:p w14:paraId="34C0C2FC" w14:textId="62051463" w:rsidR="00434A8B" w:rsidRDefault="00434A8B" w:rsidP="00434A8B"/>
    <w:p w14:paraId="77EC07CE" w14:textId="5A48C01F" w:rsidR="00434A8B" w:rsidRDefault="00434A8B" w:rsidP="00732834">
      <w:pPr>
        <w:pStyle w:val="Balk3"/>
      </w:pPr>
      <w:r w:rsidRPr="00434A8B">
        <w:t xml:space="preserve">Mother's Day </w:t>
      </w:r>
      <w:r w:rsidR="00506BFB">
        <w:t>C</w:t>
      </w:r>
      <w:r w:rsidRPr="00434A8B">
        <w:t xml:space="preserve">yberattack </w:t>
      </w:r>
      <w:r w:rsidR="00506BFB">
        <w:t>A</w:t>
      </w:r>
      <w:r w:rsidRPr="00434A8B">
        <w:t>lert</w:t>
      </w:r>
      <w:r w:rsidR="00506BFB">
        <w:t>s</w:t>
      </w:r>
    </w:p>
    <w:p w14:paraId="11561D61" w14:textId="0ABEF1A3" w:rsidR="00434A8B" w:rsidRDefault="00434A8B" w:rsidP="00434A8B"/>
    <w:p w14:paraId="15A9867B" w14:textId="77777777" w:rsidR="00420D82" w:rsidRDefault="00420D82" w:rsidP="00420D82">
      <w:pPr>
        <w:keepNext/>
      </w:pPr>
      <w:r>
        <w:rPr>
          <w:noProof/>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31790" cy="381635"/>
                    </a:xfrm>
                    <a:prstGeom prst="rect">
                      <a:avLst/>
                    </a:prstGeom>
                  </pic:spPr>
                </pic:pic>
              </a:graphicData>
            </a:graphic>
          </wp:inline>
        </w:drawing>
      </w:r>
    </w:p>
    <w:p w14:paraId="3E88923D" w14:textId="3407CE16" w:rsidR="001141C1" w:rsidRDefault="00420D82" w:rsidP="00420D82">
      <w:pPr>
        <w:pStyle w:val="ResimYazs"/>
      </w:pPr>
      <w:r>
        <w:t xml:space="preserve">Figure </w:t>
      </w:r>
      <w:r>
        <w:fldChar w:fldCharType="begin"/>
      </w:r>
      <w:r>
        <w:instrText xml:space="preserve"> SEQ Figure \* ARABIC </w:instrText>
      </w:r>
      <w:r>
        <w:fldChar w:fldCharType="separate"/>
      </w:r>
      <w:r w:rsidR="00423167">
        <w:rPr>
          <w:noProof/>
        </w:rPr>
        <w:t>22</w:t>
      </w:r>
      <w:r>
        <w:fldChar w:fldCharType="end"/>
      </w:r>
      <w:r>
        <w:t xml:space="preserve"> </w:t>
      </w:r>
      <w:r w:rsidRPr="00554691">
        <w:t>Mother's Day Cyberattack Alerts</w:t>
      </w:r>
    </w:p>
    <w:p w14:paraId="608359C3" w14:textId="77777777" w:rsidR="00420D82" w:rsidRDefault="00420D82" w:rsidP="00434A8B"/>
    <w:p w14:paraId="0E2217F0" w14:textId="269A2489" w:rsidR="001141C1" w:rsidRDefault="001141C1" w:rsidP="00732834">
      <w:pPr>
        <w:pStyle w:val="Balk3"/>
      </w:pPr>
      <w:r w:rsidRPr="001141C1">
        <w:t>Valentine’s Day Phishing Attacks</w:t>
      </w:r>
    </w:p>
    <w:p w14:paraId="02786CD9" w14:textId="60F46279" w:rsidR="001141C1" w:rsidRDefault="001141C1" w:rsidP="001141C1"/>
    <w:p w14:paraId="56662431" w14:textId="77777777" w:rsidR="00420D82" w:rsidRDefault="00420D82" w:rsidP="00420D82">
      <w:pPr>
        <w:keepNext/>
      </w:pPr>
      <w:r w:rsidRPr="00420D82">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31790" cy="1229995"/>
                    </a:xfrm>
                    <a:prstGeom prst="rect">
                      <a:avLst/>
                    </a:prstGeom>
                  </pic:spPr>
                </pic:pic>
              </a:graphicData>
            </a:graphic>
          </wp:inline>
        </w:drawing>
      </w:r>
    </w:p>
    <w:p w14:paraId="6661474A" w14:textId="47DEB334" w:rsidR="001141C1" w:rsidRDefault="00420D82" w:rsidP="00420D82">
      <w:pPr>
        <w:pStyle w:val="ResimYazs"/>
      </w:pPr>
      <w:r>
        <w:t xml:space="preserve">Figure </w:t>
      </w:r>
      <w:r>
        <w:fldChar w:fldCharType="begin"/>
      </w:r>
      <w:r>
        <w:instrText xml:space="preserve"> SEQ Figure \* ARABIC </w:instrText>
      </w:r>
      <w:r>
        <w:fldChar w:fldCharType="separate"/>
      </w:r>
      <w:r w:rsidR="00423167">
        <w:rPr>
          <w:noProof/>
        </w:rPr>
        <w:t>23</w:t>
      </w:r>
      <w:r>
        <w:fldChar w:fldCharType="end"/>
      </w:r>
      <w:r>
        <w:t xml:space="preserve"> </w:t>
      </w:r>
      <w:r w:rsidRPr="00F50980">
        <w:t>Valentine’s Day Phishing Attacks</w:t>
      </w:r>
    </w:p>
    <w:p w14:paraId="5D648D38" w14:textId="77777777" w:rsidR="00420D82" w:rsidRDefault="00420D82" w:rsidP="001141C1"/>
    <w:p w14:paraId="396E212F" w14:textId="2A31407A" w:rsidR="001141C1" w:rsidRDefault="001141C1" w:rsidP="00732834">
      <w:pPr>
        <w:pStyle w:val="Balk3"/>
      </w:pPr>
      <w:r w:rsidRPr="001141C1">
        <w:t xml:space="preserve">Pirate Matryoshka </w:t>
      </w:r>
      <w:r w:rsidR="00420D82">
        <w:t>V</w:t>
      </w:r>
      <w:r w:rsidRPr="001141C1">
        <w:t>irus</w:t>
      </w:r>
    </w:p>
    <w:p w14:paraId="61195816" w14:textId="2455289F" w:rsidR="001141C1" w:rsidRDefault="001141C1" w:rsidP="001141C1"/>
    <w:p w14:paraId="65F9E42E" w14:textId="77777777" w:rsidR="00420D82" w:rsidRDefault="00420D82" w:rsidP="00420D82">
      <w:pPr>
        <w:keepNext/>
      </w:pPr>
      <w:r w:rsidRPr="00420D82">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31790" cy="411480"/>
                    </a:xfrm>
                    <a:prstGeom prst="rect">
                      <a:avLst/>
                    </a:prstGeom>
                  </pic:spPr>
                </pic:pic>
              </a:graphicData>
            </a:graphic>
          </wp:inline>
        </w:drawing>
      </w:r>
    </w:p>
    <w:p w14:paraId="5F874ACE" w14:textId="4BAB1043" w:rsidR="001141C1" w:rsidRDefault="00420D82" w:rsidP="00420D82">
      <w:pPr>
        <w:pStyle w:val="ResimYazs"/>
      </w:pPr>
      <w:r>
        <w:t xml:space="preserve">Figure </w:t>
      </w:r>
      <w:r>
        <w:fldChar w:fldCharType="begin"/>
      </w:r>
      <w:r>
        <w:instrText xml:space="preserve"> SEQ Figure \* ARABIC </w:instrText>
      </w:r>
      <w:r>
        <w:fldChar w:fldCharType="separate"/>
      </w:r>
      <w:r w:rsidR="00423167">
        <w:rPr>
          <w:noProof/>
        </w:rPr>
        <w:t>24</w:t>
      </w:r>
      <w:r>
        <w:fldChar w:fldCharType="end"/>
      </w:r>
      <w:r>
        <w:t xml:space="preserve"> </w:t>
      </w:r>
      <w:r w:rsidRPr="004706B7">
        <w:t>Pirate Matryoshka Virus</w:t>
      </w:r>
    </w:p>
    <w:p w14:paraId="24A8CADD" w14:textId="7A7B3CAD" w:rsidR="00420D82" w:rsidRDefault="00420D82" w:rsidP="00420D82"/>
    <w:p w14:paraId="64D3A21F" w14:textId="77777777" w:rsidR="00420D82" w:rsidRPr="00420D82" w:rsidRDefault="00420D82" w:rsidP="00420D82"/>
    <w:p w14:paraId="3B6387FD" w14:textId="77777777" w:rsidR="00420D82" w:rsidRDefault="00420D82" w:rsidP="001141C1"/>
    <w:p w14:paraId="134D0CD4" w14:textId="5B1BBA64" w:rsidR="001141C1" w:rsidRDefault="001141C1" w:rsidP="00732834">
      <w:pPr>
        <w:pStyle w:val="Balk3"/>
      </w:pPr>
      <w:r>
        <w:lastRenderedPageBreak/>
        <w:t>Cyber Attacks Using Smart TVs</w:t>
      </w:r>
    </w:p>
    <w:p w14:paraId="51CA7CB2" w14:textId="601EA7DB" w:rsidR="001141C1" w:rsidRDefault="001141C1" w:rsidP="001141C1"/>
    <w:p w14:paraId="429DA691" w14:textId="77777777" w:rsidR="00602D56" w:rsidRDefault="00602D56" w:rsidP="00602D56">
      <w:pPr>
        <w:keepNext/>
      </w:pPr>
      <w:r>
        <w:rPr>
          <w:noProof/>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31790" cy="528955"/>
                    </a:xfrm>
                    <a:prstGeom prst="rect">
                      <a:avLst/>
                    </a:prstGeom>
                  </pic:spPr>
                </pic:pic>
              </a:graphicData>
            </a:graphic>
          </wp:inline>
        </w:drawing>
      </w:r>
    </w:p>
    <w:p w14:paraId="0FE4C401" w14:textId="5BD73CFF" w:rsidR="001141C1" w:rsidRDefault="00602D56" w:rsidP="00602D56">
      <w:pPr>
        <w:pStyle w:val="ResimYazs"/>
      </w:pPr>
      <w:r>
        <w:t xml:space="preserve">Figure </w:t>
      </w:r>
      <w:r>
        <w:fldChar w:fldCharType="begin"/>
      </w:r>
      <w:r>
        <w:instrText xml:space="preserve"> SEQ Figure \* ARABIC </w:instrText>
      </w:r>
      <w:r>
        <w:fldChar w:fldCharType="separate"/>
      </w:r>
      <w:r w:rsidR="00423167">
        <w:rPr>
          <w:noProof/>
        </w:rPr>
        <w:t>25</w:t>
      </w:r>
      <w:r>
        <w:fldChar w:fldCharType="end"/>
      </w:r>
      <w:r>
        <w:t xml:space="preserve"> </w:t>
      </w:r>
      <w:r w:rsidRPr="00237537">
        <w:t>Cyber Attacks Using Smart TVs</w:t>
      </w:r>
    </w:p>
    <w:p w14:paraId="48B8884E" w14:textId="77777777" w:rsidR="00602D56" w:rsidRDefault="00602D56" w:rsidP="001141C1"/>
    <w:p w14:paraId="72F53C0D" w14:textId="46CC99AA" w:rsidR="001141C1" w:rsidRDefault="001141C1" w:rsidP="00732834">
      <w:pPr>
        <w:pStyle w:val="Balk3"/>
      </w:pPr>
      <w:r w:rsidRPr="001141C1">
        <w:t>New goal of cyber attackers: Smart Homes</w:t>
      </w:r>
    </w:p>
    <w:p w14:paraId="322FEF57" w14:textId="7571E59C" w:rsidR="001141C1" w:rsidRDefault="001141C1" w:rsidP="001141C1"/>
    <w:p w14:paraId="6CAFD35A" w14:textId="77777777" w:rsidR="00602D56" w:rsidRDefault="00602D56" w:rsidP="00602D56">
      <w:pPr>
        <w:keepNext/>
      </w:pPr>
      <w:r w:rsidRPr="00602D56">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31790" cy="1023620"/>
                    </a:xfrm>
                    <a:prstGeom prst="rect">
                      <a:avLst/>
                    </a:prstGeom>
                  </pic:spPr>
                </pic:pic>
              </a:graphicData>
            </a:graphic>
          </wp:inline>
        </w:drawing>
      </w:r>
    </w:p>
    <w:p w14:paraId="791B1467" w14:textId="674FA5A1" w:rsidR="001141C1" w:rsidRDefault="00602D56" w:rsidP="00602D56">
      <w:pPr>
        <w:pStyle w:val="ResimYazs"/>
      </w:pPr>
      <w:r>
        <w:t xml:space="preserve">Figure </w:t>
      </w:r>
      <w:r>
        <w:fldChar w:fldCharType="begin"/>
      </w:r>
      <w:r>
        <w:instrText xml:space="preserve"> SEQ Figure \* ARABIC </w:instrText>
      </w:r>
      <w:r>
        <w:fldChar w:fldCharType="separate"/>
      </w:r>
      <w:r w:rsidR="00423167">
        <w:rPr>
          <w:noProof/>
        </w:rPr>
        <w:t>26</w:t>
      </w:r>
      <w:r>
        <w:fldChar w:fldCharType="end"/>
      </w:r>
      <w:r>
        <w:t xml:space="preserve"> Smart Home </w:t>
      </w:r>
      <w:r>
        <w:rPr>
          <w:noProof/>
        </w:rPr>
        <w:t>Cyberattacks</w:t>
      </w:r>
    </w:p>
    <w:p w14:paraId="475C61C0" w14:textId="77777777" w:rsidR="00602D56" w:rsidRDefault="00602D56" w:rsidP="001141C1"/>
    <w:p w14:paraId="2A2278B2" w14:textId="6CA948D8" w:rsidR="001141C1" w:rsidRDefault="003D1620" w:rsidP="00732834">
      <w:pPr>
        <w:pStyle w:val="Balk3"/>
      </w:pPr>
      <w:r w:rsidRPr="003D1620">
        <w:t>Valletta Bank</w:t>
      </w:r>
      <w:r>
        <w:t xml:space="preserve"> Cyberattack</w:t>
      </w:r>
    </w:p>
    <w:p w14:paraId="4DBCC8B9" w14:textId="5E6D5292" w:rsidR="003D1620" w:rsidRDefault="003D1620" w:rsidP="003D1620"/>
    <w:p w14:paraId="2C99C4E2" w14:textId="77777777" w:rsidR="00602D56" w:rsidRDefault="00602D56" w:rsidP="00602D56">
      <w:pPr>
        <w:keepNext/>
      </w:pPr>
      <w:r>
        <w:rPr>
          <w:noProof/>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2282190"/>
                    </a:xfrm>
                    <a:prstGeom prst="rect">
                      <a:avLst/>
                    </a:prstGeom>
                  </pic:spPr>
                </pic:pic>
              </a:graphicData>
            </a:graphic>
          </wp:inline>
        </w:drawing>
      </w:r>
    </w:p>
    <w:p w14:paraId="48E5D301" w14:textId="519B1702" w:rsidR="00602D56" w:rsidRDefault="00602D56" w:rsidP="00602D56">
      <w:pPr>
        <w:pStyle w:val="ResimYazs"/>
      </w:pPr>
      <w:r>
        <w:t xml:space="preserve">Figure </w:t>
      </w:r>
      <w:r>
        <w:fldChar w:fldCharType="begin"/>
      </w:r>
      <w:r>
        <w:instrText xml:space="preserve"> SEQ Figure \* ARABIC </w:instrText>
      </w:r>
      <w:r>
        <w:fldChar w:fldCharType="separate"/>
      </w:r>
      <w:r w:rsidR="00423167">
        <w:rPr>
          <w:noProof/>
        </w:rPr>
        <w:t>27</w:t>
      </w:r>
      <w:r>
        <w:fldChar w:fldCharType="end"/>
      </w:r>
      <w:r>
        <w:t xml:space="preserve"> </w:t>
      </w:r>
      <w:r w:rsidRPr="006C0BFB">
        <w:t>Valletta Bank Cyberattack</w:t>
      </w:r>
    </w:p>
    <w:p w14:paraId="32C80A69" w14:textId="77777777" w:rsidR="00602D56" w:rsidRDefault="00602D56" w:rsidP="003D1620"/>
    <w:p w14:paraId="7FEB3C4C" w14:textId="64C647D8" w:rsidR="003D1620" w:rsidRDefault="003D1620" w:rsidP="00732834">
      <w:pPr>
        <w:pStyle w:val="Balk3"/>
      </w:pPr>
      <w:r w:rsidRPr="003D1620">
        <w:t>Business Email Compromise</w:t>
      </w:r>
      <w:r>
        <w:t xml:space="preserve"> Attack</w:t>
      </w:r>
    </w:p>
    <w:p w14:paraId="25BF23D4" w14:textId="30CE473F" w:rsidR="003D1620" w:rsidRDefault="003D1620" w:rsidP="003D1620"/>
    <w:p w14:paraId="099BB8E8" w14:textId="77777777" w:rsidR="00672BF5" w:rsidRDefault="00672BF5" w:rsidP="00672BF5">
      <w:pPr>
        <w:keepNext/>
      </w:pPr>
      <w:r>
        <w:rPr>
          <w:noProof/>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383540"/>
                    </a:xfrm>
                    <a:prstGeom prst="rect">
                      <a:avLst/>
                    </a:prstGeom>
                  </pic:spPr>
                </pic:pic>
              </a:graphicData>
            </a:graphic>
          </wp:inline>
        </w:drawing>
      </w:r>
    </w:p>
    <w:p w14:paraId="660CBC97" w14:textId="51D666F4" w:rsidR="003D1620" w:rsidRDefault="00672BF5" w:rsidP="00672BF5">
      <w:pPr>
        <w:pStyle w:val="ResimYazs"/>
      </w:pPr>
      <w:r>
        <w:t xml:space="preserve">Figure </w:t>
      </w:r>
      <w:r>
        <w:fldChar w:fldCharType="begin"/>
      </w:r>
      <w:r>
        <w:instrText xml:space="preserve"> SEQ Figure \* ARABIC </w:instrText>
      </w:r>
      <w:r>
        <w:fldChar w:fldCharType="separate"/>
      </w:r>
      <w:r w:rsidR="00423167">
        <w:rPr>
          <w:noProof/>
        </w:rPr>
        <w:t>28</w:t>
      </w:r>
      <w:r>
        <w:fldChar w:fldCharType="end"/>
      </w:r>
      <w:r>
        <w:t xml:space="preserve"> </w:t>
      </w:r>
      <w:r w:rsidRPr="0033068E">
        <w:t>Business Email Compromise Attack</w:t>
      </w:r>
    </w:p>
    <w:p w14:paraId="1E466B7B" w14:textId="77777777" w:rsidR="00672BF5" w:rsidRDefault="00672BF5" w:rsidP="003D1620"/>
    <w:p w14:paraId="082E729B" w14:textId="48876133" w:rsidR="003D1620" w:rsidRDefault="003D1620" w:rsidP="00732834">
      <w:pPr>
        <w:pStyle w:val="Balk3"/>
      </w:pPr>
      <w:r w:rsidRPr="003D1620">
        <w:t xml:space="preserve">Cyberattacks </w:t>
      </w:r>
      <w:r w:rsidR="00672BF5">
        <w:t xml:space="preserve">Which Use </w:t>
      </w:r>
      <w:r w:rsidRPr="003D1620">
        <w:t>Netflix Brand</w:t>
      </w:r>
    </w:p>
    <w:p w14:paraId="5476E84F" w14:textId="70BB0486" w:rsidR="003D1620" w:rsidRDefault="003D1620" w:rsidP="003D1620"/>
    <w:p w14:paraId="22F2D8E9" w14:textId="77777777" w:rsidR="00672BF5" w:rsidRDefault="00672BF5" w:rsidP="00672BF5">
      <w:pPr>
        <w:keepNext/>
      </w:pPr>
      <w:r>
        <w:rPr>
          <w:noProof/>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970915"/>
                    </a:xfrm>
                    <a:prstGeom prst="rect">
                      <a:avLst/>
                    </a:prstGeom>
                  </pic:spPr>
                </pic:pic>
              </a:graphicData>
            </a:graphic>
          </wp:inline>
        </w:drawing>
      </w:r>
    </w:p>
    <w:p w14:paraId="068C087B" w14:textId="322D5411" w:rsidR="003D1620" w:rsidRDefault="00672BF5" w:rsidP="00672BF5">
      <w:pPr>
        <w:pStyle w:val="ResimYazs"/>
      </w:pPr>
      <w:r>
        <w:t xml:space="preserve">Figure </w:t>
      </w:r>
      <w:r>
        <w:fldChar w:fldCharType="begin"/>
      </w:r>
      <w:r>
        <w:instrText xml:space="preserve"> SEQ Figure \* ARABIC </w:instrText>
      </w:r>
      <w:r>
        <w:fldChar w:fldCharType="separate"/>
      </w:r>
      <w:r w:rsidR="00423167">
        <w:rPr>
          <w:noProof/>
        </w:rPr>
        <w:t>29</w:t>
      </w:r>
      <w:r>
        <w:fldChar w:fldCharType="end"/>
      </w:r>
      <w:r>
        <w:t xml:space="preserve"> </w:t>
      </w:r>
      <w:r w:rsidRPr="00824AED">
        <w:t>Cyberattacks Which Use Netflix Brand</w:t>
      </w:r>
    </w:p>
    <w:p w14:paraId="32181102" w14:textId="77777777" w:rsidR="00672BF5" w:rsidRDefault="00672BF5" w:rsidP="003D1620"/>
    <w:p w14:paraId="122BD9DD" w14:textId="67A17E66" w:rsidR="003D1620" w:rsidRDefault="003D1620" w:rsidP="00732834">
      <w:pPr>
        <w:pStyle w:val="Balk3"/>
      </w:pPr>
      <w:r w:rsidRPr="003D1620">
        <w:t>Cyberattack</w:t>
      </w:r>
      <w:r>
        <w:t xml:space="preserve">s </w:t>
      </w:r>
      <w:r w:rsidR="00672BF5">
        <w:t>T</w:t>
      </w:r>
      <w:r w:rsidRPr="003D1620">
        <w:t xml:space="preserve">argeting </w:t>
      </w:r>
      <w:r w:rsidR="00672BF5">
        <w:t>J</w:t>
      </w:r>
      <w:r w:rsidRPr="003D1620">
        <w:t xml:space="preserve">ob </w:t>
      </w:r>
      <w:r w:rsidR="00672BF5">
        <w:t>S</w:t>
      </w:r>
      <w:r w:rsidRPr="003D1620">
        <w:t>eekers</w:t>
      </w:r>
    </w:p>
    <w:p w14:paraId="0B0EDDCD" w14:textId="545FCB5A" w:rsidR="003D1620" w:rsidRDefault="003D1620" w:rsidP="003D1620"/>
    <w:p w14:paraId="05075621" w14:textId="77777777" w:rsidR="00D71D3E" w:rsidRDefault="00D71D3E" w:rsidP="00D71D3E">
      <w:pPr>
        <w:keepNext/>
      </w:pPr>
      <w:r>
        <w:rPr>
          <w:noProof/>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434465"/>
                    </a:xfrm>
                    <a:prstGeom prst="rect">
                      <a:avLst/>
                    </a:prstGeom>
                  </pic:spPr>
                </pic:pic>
              </a:graphicData>
            </a:graphic>
          </wp:inline>
        </w:drawing>
      </w:r>
    </w:p>
    <w:p w14:paraId="661FA6AE" w14:textId="3B3FEB44" w:rsidR="003D1620" w:rsidRDefault="00D71D3E" w:rsidP="00D71D3E">
      <w:pPr>
        <w:pStyle w:val="ResimYazs"/>
      </w:pPr>
      <w:r>
        <w:t xml:space="preserve">Figure </w:t>
      </w:r>
      <w:r>
        <w:fldChar w:fldCharType="begin"/>
      </w:r>
      <w:r>
        <w:instrText xml:space="preserve"> SEQ Figure \* ARABIC </w:instrText>
      </w:r>
      <w:r>
        <w:fldChar w:fldCharType="separate"/>
      </w:r>
      <w:r w:rsidR="00423167">
        <w:rPr>
          <w:noProof/>
        </w:rPr>
        <w:t>30</w:t>
      </w:r>
      <w:r>
        <w:fldChar w:fldCharType="end"/>
      </w:r>
      <w:r>
        <w:t xml:space="preserve"> </w:t>
      </w:r>
      <w:r w:rsidRPr="00AC1B7B">
        <w:t>Cyberattacks Targeting Job Seekers</w:t>
      </w:r>
    </w:p>
    <w:p w14:paraId="3BD91BAB" w14:textId="77777777" w:rsidR="00D71D3E" w:rsidRDefault="00D71D3E" w:rsidP="003D1620"/>
    <w:p w14:paraId="284EF64C" w14:textId="46FDE82E" w:rsidR="003D1620" w:rsidRDefault="003D1620" w:rsidP="00732834">
      <w:pPr>
        <w:pStyle w:val="Balk3"/>
      </w:pPr>
      <w:r>
        <w:t>Phishing Attacks Targeting Social Media Users</w:t>
      </w:r>
    </w:p>
    <w:p w14:paraId="4A58AF0F" w14:textId="77777777" w:rsidR="003D1620" w:rsidRPr="003D1620" w:rsidRDefault="003D1620" w:rsidP="003D1620"/>
    <w:p w14:paraId="2245480F" w14:textId="77777777" w:rsidR="000B5F5B" w:rsidRDefault="00D71D3E" w:rsidP="000B5F5B">
      <w:pPr>
        <w:keepNext/>
      </w:pPr>
      <w:r>
        <w:rPr>
          <w:noProof/>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1724660"/>
                    </a:xfrm>
                    <a:prstGeom prst="rect">
                      <a:avLst/>
                    </a:prstGeom>
                  </pic:spPr>
                </pic:pic>
              </a:graphicData>
            </a:graphic>
          </wp:inline>
        </w:drawing>
      </w:r>
    </w:p>
    <w:p w14:paraId="367C4C68" w14:textId="1F2ADD96" w:rsidR="003D1620" w:rsidRDefault="000B5F5B" w:rsidP="000B5F5B">
      <w:pPr>
        <w:pStyle w:val="ResimYazs"/>
      </w:pPr>
      <w:r>
        <w:t xml:space="preserve">Figure </w:t>
      </w:r>
      <w:r>
        <w:fldChar w:fldCharType="begin"/>
      </w:r>
      <w:r>
        <w:instrText xml:space="preserve"> SEQ Figure \* ARABIC </w:instrText>
      </w:r>
      <w:r>
        <w:fldChar w:fldCharType="separate"/>
      </w:r>
      <w:r w:rsidR="00423167">
        <w:rPr>
          <w:noProof/>
        </w:rPr>
        <w:t>31</w:t>
      </w:r>
      <w:r>
        <w:fldChar w:fldCharType="end"/>
      </w:r>
      <w:r>
        <w:t xml:space="preserve"> </w:t>
      </w:r>
      <w:r w:rsidRPr="0072308C">
        <w:t>Phishing Attacks Targeting Social Media Users</w:t>
      </w:r>
    </w:p>
    <w:p w14:paraId="3DF9CECB" w14:textId="0A2CF383" w:rsidR="00D71D3E" w:rsidRDefault="00D71D3E" w:rsidP="005A65D7"/>
    <w:p w14:paraId="79869086" w14:textId="3A635DC4" w:rsidR="000B5F5B" w:rsidRDefault="000B5F5B" w:rsidP="005A65D7"/>
    <w:p w14:paraId="1110F010" w14:textId="77777777" w:rsidR="000B5F5B" w:rsidRDefault="000B5F5B" w:rsidP="005A65D7"/>
    <w:p w14:paraId="06030A1B" w14:textId="13074B36" w:rsidR="003D1620" w:rsidRDefault="003D1620" w:rsidP="00732834">
      <w:pPr>
        <w:pStyle w:val="Balk3"/>
      </w:pPr>
      <w:r>
        <w:lastRenderedPageBreak/>
        <w:t>Zombie Cookies</w:t>
      </w:r>
    </w:p>
    <w:p w14:paraId="19DD1329" w14:textId="77777777" w:rsidR="00D71D3E" w:rsidRPr="00D71D3E" w:rsidRDefault="00D71D3E" w:rsidP="00D71D3E"/>
    <w:p w14:paraId="1A3DFBE9" w14:textId="77777777" w:rsidR="000B5F5B" w:rsidRDefault="000B5F5B" w:rsidP="000B5F5B">
      <w:pPr>
        <w:keepNext/>
      </w:pPr>
      <w:r>
        <w:rPr>
          <w:noProof/>
        </w:rPr>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2107565"/>
                    </a:xfrm>
                    <a:prstGeom prst="rect">
                      <a:avLst/>
                    </a:prstGeom>
                  </pic:spPr>
                </pic:pic>
              </a:graphicData>
            </a:graphic>
          </wp:inline>
        </w:drawing>
      </w:r>
    </w:p>
    <w:p w14:paraId="64B5D9AE" w14:textId="68D5BA2F" w:rsidR="00732834" w:rsidRDefault="000B5F5B" w:rsidP="000B5F5B">
      <w:pPr>
        <w:pStyle w:val="ResimYazs"/>
      </w:pPr>
      <w:r>
        <w:t xml:space="preserve">Figure </w:t>
      </w:r>
      <w:r>
        <w:fldChar w:fldCharType="begin"/>
      </w:r>
      <w:r>
        <w:instrText xml:space="preserve"> SEQ Figure \* ARABIC </w:instrText>
      </w:r>
      <w:r>
        <w:fldChar w:fldCharType="separate"/>
      </w:r>
      <w:r w:rsidR="00423167">
        <w:rPr>
          <w:noProof/>
        </w:rPr>
        <w:t>32</w:t>
      </w:r>
      <w:r>
        <w:fldChar w:fldCharType="end"/>
      </w:r>
      <w:r>
        <w:t xml:space="preserve"> </w:t>
      </w:r>
      <w:r w:rsidRPr="00351867">
        <w:t>Zombie Cookies</w:t>
      </w:r>
    </w:p>
    <w:p w14:paraId="25E300C1" w14:textId="77777777" w:rsidR="000B5F5B" w:rsidRDefault="000B5F5B" w:rsidP="003D1620"/>
    <w:p w14:paraId="128D9B8B" w14:textId="404C9C8E" w:rsidR="003D1620" w:rsidRDefault="003D1620" w:rsidP="00732834">
      <w:pPr>
        <w:pStyle w:val="Balk3"/>
      </w:pPr>
      <w:bookmarkStart w:id="112" w:name="_Hlk9379201"/>
      <w:r w:rsidRPr="003D1620">
        <w:t xml:space="preserve">Millions of </w:t>
      </w:r>
      <w:r w:rsidR="000B5F5B">
        <w:t>E</w:t>
      </w:r>
      <w:r w:rsidRPr="003D1620">
        <w:t xml:space="preserve">mail </w:t>
      </w:r>
      <w:r w:rsidR="000B5F5B">
        <w:t>A</w:t>
      </w:r>
      <w:r w:rsidRPr="003D1620">
        <w:t xml:space="preserve">ddresses </w:t>
      </w:r>
      <w:r w:rsidR="000B5F5B">
        <w:t>I</w:t>
      </w:r>
      <w:r w:rsidRPr="003D1620">
        <w:t>nfiltrated the Internet</w:t>
      </w:r>
    </w:p>
    <w:bookmarkEnd w:id="112"/>
    <w:p w14:paraId="178502AA" w14:textId="64C3EB81" w:rsidR="003D1620" w:rsidRDefault="003D1620" w:rsidP="003D1620"/>
    <w:p w14:paraId="46F270D2" w14:textId="77777777" w:rsidR="000B5F5B" w:rsidRDefault="000B5F5B" w:rsidP="000B5F5B">
      <w:pPr>
        <w:keepNext/>
      </w:pPr>
      <w:r>
        <w:rPr>
          <w:noProof/>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526415"/>
                    </a:xfrm>
                    <a:prstGeom prst="rect">
                      <a:avLst/>
                    </a:prstGeom>
                  </pic:spPr>
                </pic:pic>
              </a:graphicData>
            </a:graphic>
          </wp:inline>
        </w:drawing>
      </w:r>
    </w:p>
    <w:p w14:paraId="004FB94A" w14:textId="17729892" w:rsidR="00732834" w:rsidRDefault="000B5F5B" w:rsidP="000B5F5B">
      <w:pPr>
        <w:pStyle w:val="ResimYazs"/>
      </w:pPr>
      <w:r>
        <w:t xml:space="preserve">Figure </w:t>
      </w:r>
      <w:r>
        <w:fldChar w:fldCharType="begin"/>
      </w:r>
      <w:r>
        <w:instrText xml:space="preserve"> SEQ Figure \* ARABIC </w:instrText>
      </w:r>
      <w:r>
        <w:fldChar w:fldCharType="separate"/>
      </w:r>
      <w:r w:rsidR="00423167">
        <w:rPr>
          <w:noProof/>
        </w:rPr>
        <w:t>33</w:t>
      </w:r>
      <w:r>
        <w:fldChar w:fldCharType="end"/>
      </w:r>
      <w:r>
        <w:t xml:space="preserve"> </w:t>
      </w:r>
      <w:r w:rsidRPr="001429C0">
        <w:t xml:space="preserve">Millions of </w:t>
      </w:r>
      <w:r>
        <w:t>E</w:t>
      </w:r>
      <w:r w:rsidRPr="001429C0">
        <w:t xml:space="preserve">mail </w:t>
      </w:r>
      <w:r>
        <w:t>A</w:t>
      </w:r>
      <w:r w:rsidRPr="001429C0">
        <w:t xml:space="preserve">ddresses </w:t>
      </w:r>
      <w:r>
        <w:t>I</w:t>
      </w:r>
      <w:r w:rsidRPr="001429C0">
        <w:t>nfiltrated the Internet</w:t>
      </w:r>
    </w:p>
    <w:p w14:paraId="26039F05" w14:textId="77777777" w:rsidR="000B5F5B" w:rsidRPr="003D1620" w:rsidRDefault="000B5F5B" w:rsidP="003D1620"/>
    <w:p w14:paraId="6DB4D846" w14:textId="4F2093E9" w:rsidR="003D1620" w:rsidRDefault="000B5F5B" w:rsidP="00732834">
      <w:pPr>
        <w:pStyle w:val="Balk3"/>
      </w:pPr>
      <w:r>
        <w:t xml:space="preserve">The </w:t>
      </w:r>
      <w:r w:rsidR="003D1620">
        <w:t>USA and China Cyberwar Started Tweet</w:t>
      </w:r>
    </w:p>
    <w:p w14:paraId="1A0833B2" w14:textId="77777777" w:rsidR="00732834" w:rsidRPr="00732834" w:rsidRDefault="00732834" w:rsidP="00732834"/>
    <w:p w14:paraId="06AF58B2" w14:textId="77777777" w:rsidR="00113F3A" w:rsidRDefault="00113F3A" w:rsidP="00113F3A">
      <w:pPr>
        <w:keepNext/>
      </w:pPr>
      <w:r>
        <w:rPr>
          <w:noProof/>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571500"/>
                    </a:xfrm>
                    <a:prstGeom prst="rect">
                      <a:avLst/>
                    </a:prstGeom>
                  </pic:spPr>
                </pic:pic>
              </a:graphicData>
            </a:graphic>
          </wp:inline>
        </w:drawing>
      </w:r>
    </w:p>
    <w:p w14:paraId="7C11FA24" w14:textId="0432AE75" w:rsidR="00A56643" w:rsidRDefault="00113F3A" w:rsidP="00113F3A">
      <w:pPr>
        <w:pStyle w:val="ResimYazs"/>
      </w:pPr>
      <w:r>
        <w:t xml:space="preserve">Figure </w:t>
      </w:r>
      <w:r>
        <w:fldChar w:fldCharType="begin"/>
      </w:r>
      <w:r>
        <w:instrText xml:space="preserve"> SEQ Figure \* ARABIC </w:instrText>
      </w:r>
      <w:r>
        <w:fldChar w:fldCharType="separate"/>
      </w:r>
      <w:r w:rsidR="00423167">
        <w:rPr>
          <w:noProof/>
        </w:rPr>
        <w:t>34</w:t>
      </w:r>
      <w:r>
        <w:fldChar w:fldCharType="end"/>
      </w:r>
      <w:r>
        <w:t xml:space="preserve"> </w:t>
      </w:r>
      <w:r w:rsidRPr="00C53717">
        <w:t>The USA and China Cyberwar Started Tweet</w:t>
      </w:r>
    </w:p>
    <w:p w14:paraId="797A739A" w14:textId="77777777" w:rsidR="00113F3A" w:rsidRPr="00113F3A" w:rsidRDefault="00113F3A" w:rsidP="00113F3A"/>
    <w:p w14:paraId="5F710DFA" w14:textId="17381828" w:rsidR="00A56643" w:rsidRDefault="00A56643" w:rsidP="00732834">
      <w:pPr>
        <w:pStyle w:val="Balk3"/>
      </w:pPr>
      <w:r w:rsidRPr="00A56643">
        <w:t xml:space="preserve">Angela Merkel and </w:t>
      </w:r>
      <w:r w:rsidR="00113F3A">
        <w:t>H</w:t>
      </w:r>
      <w:r w:rsidRPr="00A56643">
        <w:t xml:space="preserve">undreds of German </w:t>
      </w:r>
      <w:r w:rsidR="00113F3A">
        <w:t>P</w:t>
      </w:r>
      <w:r w:rsidRPr="00A56643">
        <w:t xml:space="preserve">oliticians </w:t>
      </w:r>
      <w:r w:rsidR="00113F3A">
        <w:t>H</w:t>
      </w:r>
      <w:r w:rsidRPr="00A56643">
        <w:t>acked</w:t>
      </w:r>
    </w:p>
    <w:p w14:paraId="0A153A69" w14:textId="6B6E92A0" w:rsidR="00A56643" w:rsidRDefault="00A56643" w:rsidP="00A56643"/>
    <w:p w14:paraId="3169F20E" w14:textId="77777777" w:rsidR="00113F3A" w:rsidRDefault="00113F3A" w:rsidP="00113F3A">
      <w:pPr>
        <w:keepNext/>
      </w:pPr>
      <w:r>
        <w:rPr>
          <w:noProof/>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732155"/>
                    </a:xfrm>
                    <a:prstGeom prst="rect">
                      <a:avLst/>
                    </a:prstGeom>
                  </pic:spPr>
                </pic:pic>
              </a:graphicData>
            </a:graphic>
          </wp:inline>
        </w:drawing>
      </w:r>
    </w:p>
    <w:p w14:paraId="0BFC0515" w14:textId="3F0C3C9F" w:rsidR="00A56643" w:rsidRDefault="00113F3A" w:rsidP="00113F3A">
      <w:pPr>
        <w:pStyle w:val="ResimYazs"/>
      </w:pPr>
      <w:r>
        <w:t xml:space="preserve">Figure </w:t>
      </w:r>
      <w:r>
        <w:fldChar w:fldCharType="begin"/>
      </w:r>
      <w:r>
        <w:instrText xml:space="preserve"> SEQ Figure \* ARABIC </w:instrText>
      </w:r>
      <w:r>
        <w:fldChar w:fldCharType="separate"/>
      </w:r>
      <w:r w:rsidR="00423167">
        <w:rPr>
          <w:noProof/>
        </w:rPr>
        <w:t>35</w:t>
      </w:r>
      <w:r>
        <w:fldChar w:fldCharType="end"/>
      </w:r>
      <w:r>
        <w:t xml:space="preserve"> </w:t>
      </w:r>
      <w:r w:rsidRPr="00C96E72">
        <w:t>6.1.21</w:t>
      </w:r>
      <w:r w:rsidRPr="00C96E72">
        <w:tab/>
        <w:t>Angela Merkel and Hundreds of German Politicians Hacked</w:t>
      </w:r>
      <w:r w:rsidR="00540705">
        <w:t xml:space="preserve"> </w:t>
      </w:r>
    </w:p>
    <w:p w14:paraId="6D8D0291" w14:textId="5582F1C0" w:rsidR="00732834" w:rsidRPr="00A56643" w:rsidRDefault="00732834" w:rsidP="00732834">
      <w:pPr>
        <w:pStyle w:val="Balk2"/>
      </w:pPr>
      <w:r>
        <w:lastRenderedPageBreak/>
        <w:t>Uns</w:t>
      </w:r>
      <w:r w:rsidRPr="00732834">
        <w:t>uccessful Cybersecurity Event Detection Samples</w:t>
      </w:r>
    </w:p>
    <w:p w14:paraId="4E225EF1" w14:textId="56E1EC70" w:rsidR="003D1620" w:rsidRDefault="003D1620" w:rsidP="005A65D7"/>
    <w:p w14:paraId="343879F4" w14:textId="08855A78" w:rsidR="00A56643" w:rsidRPr="00A56643" w:rsidRDefault="00A56643" w:rsidP="00732834">
      <w:pPr>
        <w:pStyle w:val="Balk3"/>
      </w:pPr>
      <w:r w:rsidRPr="00A56643">
        <w:t xml:space="preserve">Sample False Positive Cybersecurity </w:t>
      </w:r>
      <w:r>
        <w:t>Event Detection</w:t>
      </w:r>
    </w:p>
    <w:p w14:paraId="10634F12" w14:textId="4CDD1C89" w:rsidR="00A56643" w:rsidRDefault="00A56643" w:rsidP="00A56643"/>
    <w:p w14:paraId="62F105A2" w14:textId="77777777" w:rsidR="00423167" w:rsidRDefault="00423167" w:rsidP="00423167">
      <w:pPr>
        <w:keepNext/>
      </w:pPr>
      <w:r>
        <w:rPr>
          <w:noProof/>
        </w:rPr>
        <w:drawing>
          <wp:inline distT="0" distB="0" distL="0" distR="0" wp14:anchorId="08DA3AB3" wp14:editId="5F9AB1B1">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535940"/>
                    </a:xfrm>
                    <a:prstGeom prst="rect">
                      <a:avLst/>
                    </a:prstGeom>
                  </pic:spPr>
                </pic:pic>
              </a:graphicData>
            </a:graphic>
          </wp:inline>
        </w:drawing>
      </w:r>
    </w:p>
    <w:p w14:paraId="660F8338" w14:textId="09F28987" w:rsidR="00A56643" w:rsidRDefault="00423167" w:rsidP="00423167">
      <w:pPr>
        <w:pStyle w:val="ResimYazs"/>
      </w:pPr>
      <w:r>
        <w:t xml:space="preserve">Figure </w:t>
      </w:r>
      <w:r>
        <w:fldChar w:fldCharType="begin"/>
      </w:r>
      <w:r>
        <w:instrText xml:space="preserve"> SEQ Figure \* ARABIC </w:instrText>
      </w:r>
      <w:r>
        <w:fldChar w:fldCharType="separate"/>
      </w:r>
      <w:r>
        <w:rPr>
          <w:noProof/>
        </w:rPr>
        <w:t>36</w:t>
      </w:r>
      <w:r>
        <w:fldChar w:fldCharType="end"/>
      </w:r>
      <w:r>
        <w:t xml:space="preserve"> </w:t>
      </w:r>
      <w:r w:rsidRPr="0014211D">
        <w:t>Sample False Positive Cybersecurity Event Detection</w:t>
      </w:r>
    </w:p>
    <w:p w14:paraId="28C72174" w14:textId="77777777" w:rsidR="00423167" w:rsidRDefault="00423167" w:rsidP="005A65D7"/>
    <w:p w14:paraId="202942EF" w14:textId="3E2AE081" w:rsidR="00A56643" w:rsidRPr="00A56643" w:rsidRDefault="00A56643" w:rsidP="00732834">
      <w:pPr>
        <w:pStyle w:val="Balk3"/>
      </w:pPr>
      <w:r w:rsidRPr="00A56643">
        <w:t xml:space="preserve">Sample </w:t>
      </w:r>
      <w:r>
        <w:t xml:space="preserve">not </w:t>
      </w:r>
      <w:r w:rsidR="00423167">
        <w:t>U</w:t>
      </w:r>
      <w:r>
        <w:t xml:space="preserve">seful </w:t>
      </w:r>
      <w:r w:rsidR="00423167">
        <w:t>C</w:t>
      </w:r>
      <w:r>
        <w:t>ybersecurity Event Detection</w:t>
      </w:r>
    </w:p>
    <w:p w14:paraId="5C4BE7BE" w14:textId="77777777" w:rsidR="00423167" w:rsidRDefault="00423167" w:rsidP="00423167">
      <w:pPr>
        <w:pStyle w:val="Balk2"/>
        <w:numPr>
          <w:ilvl w:val="0"/>
          <w:numId w:val="0"/>
        </w:numPr>
      </w:pPr>
      <w:r>
        <w:rPr>
          <w:noProof/>
        </w:rPr>
        <w:drawing>
          <wp:inline distT="0" distB="0" distL="0" distR="0" wp14:anchorId="7A2A3712" wp14:editId="18687667">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610235"/>
                    </a:xfrm>
                    <a:prstGeom prst="rect">
                      <a:avLst/>
                    </a:prstGeom>
                  </pic:spPr>
                </pic:pic>
              </a:graphicData>
            </a:graphic>
          </wp:inline>
        </w:drawing>
      </w:r>
    </w:p>
    <w:p w14:paraId="4BA98D92" w14:textId="45B6D52F" w:rsidR="00A56643" w:rsidRDefault="00423167" w:rsidP="00423167">
      <w:pPr>
        <w:pStyle w:val="ResimYazs"/>
      </w:pPr>
      <w:r>
        <w:t xml:space="preserve">Figure </w:t>
      </w:r>
      <w:r>
        <w:fldChar w:fldCharType="begin"/>
      </w:r>
      <w:r>
        <w:instrText xml:space="preserve"> SEQ Figure \* ARABIC </w:instrText>
      </w:r>
      <w:r>
        <w:fldChar w:fldCharType="separate"/>
      </w:r>
      <w:r>
        <w:rPr>
          <w:noProof/>
        </w:rPr>
        <w:t>37</w:t>
      </w:r>
      <w:r>
        <w:fldChar w:fldCharType="end"/>
      </w:r>
      <w:r>
        <w:t xml:space="preserve"> </w:t>
      </w:r>
      <w:r w:rsidRPr="00001CE7">
        <w:t>Sample not Useful Cybersecurity Event Detection</w:t>
      </w:r>
      <w:bookmarkStart w:id="113" w:name="_GoBack"/>
      <w:bookmarkEnd w:id="113"/>
    </w:p>
    <w:p w14:paraId="6E03854D" w14:textId="77777777" w:rsidR="00A56643" w:rsidRDefault="00A56643" w:rsidP="005A65D7"/>
    <w:p w14:paraId="123B7CAE" w14:textId="58561141" w:rsidR="005A65D7" w:rsidRDefault="005A65D7" w:rsidP="005A65D7"/>
    <w:p w14:paraId="78E0BD08" w14:textId="60C0D49D" w:rsidR="00732834" w:rsidRDefault="00732834" w:rsidP="005A65D7"/>
    <w:p w14:paraId="60A97CD9" w14:textId="61278DA9" w:rsidR="00732834" w:rsidRDefault="00732834" w:rsidP="005A65D7"/>
    <w:p w14:paraId="45727DC3" w14:textId="544F74DC" w:rsidR="00732834" w:rsidRDefault="00732834" w:rsidP="005A65D7"/>
    <w:p w14:paraId="0742FFA8" w14:textId="30567A71" w:rsidR="00732834" w:rsidRDefault="00732834" w:rsidP="005A65D7"/>
    <w:p w14:paraId="00A4138D" w14:textId="318EBB2D" w:rsidR="00732834" w:rsidRDefault="00732834" w:rsidP="005A65D7"/>
    <w:p w14:paraId="4BAF749B" w14:textId="251939B0" w:rsidR="00732834" w:rsidRDefault="00732834" w:rsidP="005A65D7"/>
    <w:p w14:paraId="53C6C8C9" w14:textId="0C11BB89" w:rsidR="00732834" w:rsidRDefault="00732834"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114" w:name="_Toc8858478"/>
      <w:r w:rsidRPr="007E1CF6">
        <w:rPr>
          <w:noProof/>
          <w:szCs w:val="24"/>
        </w:rPr>
        <w:t>CONCLUSION AND FUTURE WORK</w:t>
      </w:r>
      <w:bookmarkEnd w:id="114"/>
    </w:p>
    <w:p w14:paraId="0A5AE68B" w14:textId="536653E1" w:rsidR="00B83E6D" w:rsidRPr="007E1CF6" w:rsidRDefault="00D720CB" w:rsidP="00D720CB">
      <w:pPr>
        <w:pStyle w:val="Balk2"/>
        <w:rPr>
          <w:noProof/>
        </w:rPr>
      </w:pPr>
      <w:bookmarkStart w:id="115" w:name="_Toc8858479"/>
      <w:r w:rsidRPr="007E1CF6">
        <w:rPr>
          <w:noProof/>
        </w:rPr>
        <w:t>Conclusion</w:t>
      </w:r>
      <w:bookmarkEnd w:id="115"/>
    </w:p>
    <w:p w14:paraId="17ACCEAF" w14:textId="4D1FA23F" w:rsidR="00D720CB" w:rsidRPr="007E1CF6" w:rsidRDefault="00D720CB" w:rsidP="00D720CB">
      <w:pPr>
        <w:pStyle w:val="Balk2"/>
        <w:rPr>
          <w:noProof/>
        </w:rPr>
      </w:pPr>
      <w:bookmarkStart w:id="116" w:name="_Toc8858480"/>
      <w:r w:rsidRPr="007E1CF6">
        <w:rPr>
          <w:noProof/>
        </w:rPr>
        <w:t>Future Work</w:t>
      </w:r>
      <w:bookmarkEnd w:id="116"/>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2FD723D8" w:rsidR="00387E10" w:rsidRDefault="00387E10" w:rsidP="00387E10">
      <w:pPr>
        <w:rPr>
          <w:noProof/>
        </w:rPr>
      </w:pPr>
    </w:p>
    <w:p w14:paraId="6B86D2E8" w14:textId="2E560C63" w:rsidR="000B5F5B" w:rsidRDefault="000B5F5B" w:rsidP="00387E10">
      <w:pPr>
        <w:rPr>
          <w:noProof/>
        </w:rPr>
      </w:pPr>
    </w:p>
    <w:p w14:paraId="3626006A" w14:textId="6AEAC32A" w:rsidR="000B5F5B" w:rsidRDefault="000B5F5B" w:rsidP="00387E10">
      <w:pPr>
        <w:rPr>
          <w:noProof/>
        </w:rPr>
      </w:pPr>
    </w:p>
    <w:p w14:paraId="4B4E083C" w14:textId="0B9EC7E2" w:rsidR="000B5F5B" w:rsidRDefault="000B5F5B" w:rsidP="00387E10">
      <w:pPr>
        <w:rPr>
          <w:noProof/>
        </w:rPr>
      </w:pPr>
    </w:p>
    <w:p w14:paraId="6566D3A9" w14:textId="34D2DAD4" w:rsidR="000B5F5B" w:rsidRDefault="000B5F5B" w:rsidP="00387E10">
      <w:pPr>
        <w:rPr>
          <w:noProof/>
        </w:rPr>
      </w:pPr>
    </w:p>
    <w:p w14:paraId="1821C817" w14:textId="77777777" w:rsidR="000B5F5B" w:rsidRPr="007E1CF6" w:rsidRDefault="000B5F5B"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17" w:name="_Toc8858481"/>
      <w:r w:rsidRPr="007E1CF6">
        <w:rPr>
          <w:noProof/>
        </w:rPr>
        <w:t>REFERENCES</w:t>
      </w:r>
      <w:bookmarkEnd w:id="117"/>
    </w:p>
    <w:p w14:paraId="2C38CA60" w14:textId="4F23CFB2" w:rsidR="00D56DB3" w:rsidRPr="00D56DB3" w:rsidRDefault="00282F20" w:rsidP="00D56DB3">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D56DB3" w:rsidRPr="00D56DB3">
        <w:rPr>
          <w:noProof/>
          <w:szCs w:val="24"/>
        </w:rPr>
        <w:t xml:space="preserve">Aslan, Ç. B., Sağlam, R. B., &amp; Li, S. (2018). </w:t>
      </w:r>
      <w:r w:rsidR="00D56DB3" w:rsidRPr="00D56DB3">
        <w:rPr>
          <w:i/>
          <w:iCs/>
          <w:noProof/>
          <w:szCs w:val="24"/>
        </w:rPr>
        <w:t>Automatic Detection of Cyber Security Related Accounts on Online Social Networks</w:t>
      </w:r>
      <w:r w:rsidR="00D56DB3" w:rsidRPr="00D56DB3">
        <w:rPr>
          <w:noProof/>
          <w:szCs w:val="24"/>
        </w:rPr>
        <w:t>. 236–240. https://doi.org/10.1145/3217804.3217919</w:t>
      </w:r>
    </w:p>
    <w:p w14:paraId="19B88B0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Borrett, M. (2017). </w:t>
      </w:r>
      <w:r w:rsidRPr="00D56DB3">
        <w:rPr>
          <w:i/>
          <w:iCs/>
          <w:noProof/>
          <w:szCs w:val="24"/>
        </w:rPr>
        <w:t>Security in the Cognitive Era BRINGING THE POWER OF COGNITIVE SECURITY TO THE SECURITY ANALYST Motivations for Change</w:t>
      </w:r>
      <w:r w:rsidRPr="00D56DB3">
        <w:rPr>
          <w:noProof/>
          <w:szCs w:val="24"/>
        </w:rPr>
        <w:t>. Retrieved from http://www.crestcon.co.uk/wp-content/uploads/2017/04/MartinBorrett.pdf</w:t>
      </w:r>
    </w:p>
    <w:p w14:paraId="57B9A62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Businesses Can Now Use The Same Stats Language As Universities, Thanks. (n.d.). Retrieved April 19, 2019, from https://www.fastcompany.com/3030877/businesses-can-now-use-the-same-stats-language-as-universities-thanks-to-pandas</w:t>
      </w:r>
    </w:p>
    <w:p w14:paraId="08287C5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lastRenderedPageBreak/>
        <w:t>Countries with most Twitter users 2019 | Statistic. (2019). Retrieved April 15, 2019, from Statista website: https://www.statista.com/statistics/242606/number-of-active-twitter-users-in-selected-countries/</w:t>
      </w:r>
    </w:p>
    <w:p w14:paraId="1435E7DA"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ğit, G. (2015). </w:t>
      </w:r>
      <w:r w:rsidRPr="00D56DB3">
        <w:rPr>
          <w:i/>
          <w:iCs/>
          <w:noProof/>
          <w:szCs w:val="24"/>
        </w:rPr>
        <w:t>ITU Turkish NLP Web Service</w:t>
      </w:r>
      <w:r w:rsidRPr="00D56DB3">
        <w:rPr>
          <w:noProof/>
          <w:szCs w:val="24"/>
        </w:rPr>
        <w:t>. 1–4. https://doi.org/10.3115/v1/e14-2001</w:t>
      </w:r>
    </w:p>
    <w:p w14:paraId="730C410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Eryiǧit, G., &amp; Torunoǧlu-Selamet, D. (2017). Social media text normalization for Turkish. </w:t>
      </w:r>
      <w:r w:rsidRPr="00D56DB3">
        <w:rPr>
          <w:i/>
          <w:iCs/>
          <w:noProof/>
          <w:szCs w:val="24"/>
        </w:rPr>
        <w:t>Natural Language Engineering</w:t>
      </w:r>
      <w:r w:rsidRPr="00D56DB3">
        <w:rPr>
          <w:noProof/>
          <w:szCs w:val="24"/>
        </w:rPr>
        <w:t xml:space="preserve">, </w:t>
      </w:r>
      <w:r w:rsidRPr="00D56DB3">
        <w:rPr>
          <w:i/>
          <w:iCs/>
          <w:noProof/>
          <w:szCs w:val="24"/>
        </w:rPr>
        <w:t>23</w:t>
      </w:r>
      <w:r w:rsidRPr="00D56DB3">
        <w:rPr>
          <w:noProof/>
          <w:szCs w:val="24"/>
        </w:rPr>
        <w:t>(6), 835–875. https://doi.org/10.1017/S1351324917000134</w:t>
      </w:r>
    </w:p>
    <w:p w14:paraId="38288C0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Global Digital Report 2019 | Free Download | We Are Social UK. (n.d.). Retrieved April 26, 2019, from https://wearesocial.com/uk/digital-2019</w:t>
      </w:r>
    </w:p>
    <w:p w14:paraId="0690CF9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Huberman, B. A., Romero, D. M., &amp; Wu, F. (2008). Social Networks that Matter: Twitter Under the Microscope. </w:t>
      </w:r>
      <w:r w:rsidRPr="00D56DB3">
        <w:rPr>
          <w:i/>
          <w:iCs/>
          <w:noProof/>
          <w:szCs w:val="24"/>
        </w:rPr>
        <w:t>SSRN Electronic Journal</w:t>
      </w:r>
      <w:r w:rsidRPr="00D56DB3">
        <w:rPr>
          <w:noProof/>
          <w:szCs w:val="24"/>
        </w:rPr>
        <w:t>. https://doi.org/10.2139/ssrn.1313405</w:t>
      </w:r>
    </w:p>
    <w:p w14:paraId="7C77E48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Hurriyet Developers API v1.0 Docs — Hürriyet Public API. (n.d.). Retrieved April 11, 2019, from https://developers.hurriyet.com.tr/docs/versions/1.0</w:t>
      </w:r>
    </w:p>
    <w:p w14:paraId="1E865294" w14:textId="77777777" w:rsidR="00D56DB3" w:rsidRPr="00D56DB3" w:rsidRDefault="00D56DB3" w:rsidP="00D56DB3">
      <w:pPr>
        <w:widowControl w:val="0"/>
        <w:autoSpaceDE w:val="0"/>
        <w:autoSpaceDN w:val="0"/>
        <w:adjustRightInd w:val="0"/>
        <w:ind w:left="480" w:hanging="480"/>
        <w:rPr>
          <w:noProof/>
          <w:szCs w:val="24"/>
        </w:rPr>
      </w:pPr>
      <w:r w:rsidRPr="00D56DB3">
        <w:rPr>
          <w:i/>
          <w:iCs/>
          <w:noProof/>
          <w:szCs w:val="24"/>
        </w:rPr>
        <w:t>International Journals of Management, IT et Engineering IJMIE.</w:t>
      </w:r>
      <w:r w:rsidRPr="00D56DB3">
        <w:rPr>
          <w:noProof/>
          <w:szCs w:val="24"/>
        </w:rPr>
        <w:t xml:space="preserve"> (n.d.). Retrieved from https://www.academia.edu/35925695/TEACHBOT_TEACHING_ROBOT_USING_ARTIFICIAL_INTELLIGENCE_AND_NATURAL_LANGUAGE_PROCESSING</w:t>
      </w:r>
    </w:p>
    <w:p w14:paraId="221ABB4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ITU Turkish Natural Language Processing Web Interface. (n.d.). Retrieved April 18, 2019, from http://tools.nlp.itu.edu.tr/index.jsp</w:t>
      </w:r>
    </w:p>
    <w:p w14:paraId="768F5F8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Javed, A., Burnap, P., &amp; Rana, O. (2019). Prediction of drive-by download attacks on Twitter. </w:t>
      </w:r>
      <w:r w:rsidRPr="00D56DB3">
        <w:rPr>
          <w:i/>
          <w:iCs/>
          <w:noProof/>
          <w:szCs w:val="24"/>
        </w:rPr>
        <w:t>Information Processing and Management</w:t>
      </w:r>
      <w:r w:rsidRPr="00D56DB3">
        <w:rPr>
          <w:noProof/>
          <w:szCs w:val="24"/>
        </w:rPr>
        <w:t xml:space="preserve">, </w:t>
      </w:r>
      <w:r w:rsidRPr="00D56DB3">
        <w:rPr>
          <w:i/>
          <w:iCs/>
          <w:noProof/>
          <w:szCs w:val="24"/>
        </w:rPr>
        <w:t>56</w:t>
      </w:r>
      <w:r w:rsidRPr="00D56DB3">
        <w:rPr>
          <w:noProof/>
          <w:szCs w:val="24"/>
        </w:rPr>
        <w:t>(3), 1133–1145. https://doi.org/10.1016/j.ipm.2018.02.003</w:t>
      </w:r>
    </w:p>
    <w:p w14:paraId="75504B2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handpur, R. P., Ji, T., Jan, S., Wang, G., Lu, C.-T., &amp; Ramakrishnan, N. (2017). </w:t>
      </w:r>
      <w:r w:rsidRPr="00D56DB3">
        <w:rPr>
          <w:i/>
          <w:iCs/>
          <w:noProof/>
          <w:szCs w:val="24"/>
        </w:rPr>
        <w:t>Crowdsourcing Cybersecurity: Cyber Attack Detection using Social Media</w:t>
      </w:r>
      <w:r w:rsidRPr="00D56DB3">
        <w:rPr>
          <w:noProof/>
          <w:szCs w:val="24"/>
        </w:rPr>
        <w:t>. https://doi.org/10.1145/3132847.3132866</w:t>
      </w:r>
    </w:p>
    <w:p w14:paraId="24600F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Kwak, H., Lee, C., Park, H., &amp; Moon, S. (n.d.). </w:t>
      </w:r>
      <w:r w:rsidRPr="00D56DB3">
        <w:rPr>
          <w:i/>
          <w:iCs/>
          <w:noProof/>
          <w:szCs w:val="24"/>
        </w:rPr>
        <w:t>What is Twitter, a Social Network or a News Media?</w:t>
      </w:r>
      <w:r w:rsidRPr="00D56DB3">
        <w:rPr>
          <w:noProof/>
          <w:szCs w:val="24"/>
        </w:rPr>
        <w:t xml:space="preserve"> Retrieved from http://bit.ly</w:t>
      </w:r>
    </w:p>
    <w:p w14:paraId="1436F73B"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Langley, A. (2013). Enhancing digital certificate security. Retrieved April 15, 2019, from https://security.googleblog.com/2013/01/enhancing-digital-certificate-security.html</w:t>
      </w:r>
    </w:p>
    <w:p w14:paraId="1BB73D2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Overview of Artificial Intelligence &amp;amp; Role of NLP in Big Data - XenonStack Blog. (n.d.). Retrieved April 18, 2019, from https://www.xenonstack.com/blog/ai-nlp-big-deep-learning/</w:t>
      </w:r>
    </w:p>
    <w:p w14:paraId="5FB17C7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etersen, J. (2017). Sonar. </w:t>
      </w:r>
      <w:r w:rsidRPr="00D56DB3">
        <w:rPr>
          <w:i/>
          <w:iCs/>
          <w:noProof/>
          <w:szCs w:val="24"/>
        </w:rPr>
        <w:t>Handbook of Surveillance Technologies, Third Edition</w:t>
      </w:r>
      <w:r w:rsidRPr="00D56DB3">
        <w:rPr>
          <w:noProof/>
          <w:szCs w:val="24"/>
        </w:rPr>
        <w:t>, (August), 223–291. https://doi.org/10.1201/b11594-7</w:t>
      </w:r>
    </w:p>
    <w:p w14:paraId="3700109C"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Python. (2017). What is Python? Executive Summary | Python.org. </w:t>
      </w:r>
      <w:r w:rsidRPr="00D56DB3">
        <w:rPr>
          <w:i/>
          <w:iCs/>
          <w:noProof/>
          <w:szCs w:val="24"/>
        </w:rPr>
        <w:t>Python Software Foundation</w:t>
      </w:r>
      <w:r w:rsidRPr="00D56DB3">
        <w:rPr>
          <w:noProof/>
          <w:szCs w:val="24"/>
        </w:rPr>
        <w:t>. Retrieved from https://www.python.org/doc/essays/blurb/</w:t>
      </w:r>
    </w:p>
    <w:p w14:paraId="1889F96E"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lastRenderedPageBreak/>
        <w:t>Richardson, L. (2015). Beautiful Soup Documentation — Beautiful Soup 4.4.0 documentation. Retrieved May 15, 2019, from crummy.com website: https://www.crummy.com/software/BeautifulSoup/bs4/doc/</w:t>
      </w:r>
    </w:p>
    <w:p w14:paraId="0032B2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Ritter, A., Wright, E., Casey, W., &amp; Mitchell, T. (2016). </w:t>
      </w:r>
      <w:r w:rsidRPr="00D56DB3">
        <w:rPr>
          <w:i/>
          <w:iCs/>
          <w:noProof/>
          <w:szCs w:val="24"/>
        </w:rPr>
        <w:t>Weakly Supervised Extraction of Computer Security Events from Twitter</w:t>
      </w:r>
      <w:r w:rsidRPr="00D56DB3">
        <w:rPr>
          <w:noProof/>
          <w:szCs w:val="24"/>
        </w:rPr>
        <w:t>. 896–905. https://doi.org/10.1145/2736277.2741083</w:t>
      </w:r>
    </w:p>
    <w:p w14:paraId="340035A9"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qlite.org. (2013). About SQLite. Retrieved April 19, 2019, from https://www.sqlite.org/about.html</w:t>
      </w:r>
    </w:p>
    <w:p w14:paraId="071759EF"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Stephanie Prato. (2013). What is Text Mining? - Information Space. Retrieved April 18, 2019, from https://ischool.syr.edu/infospace/2013/04/23/what-is-text-mining/</w:t>
      </w:r>
    </w:p>
    <w:p w14:paraId="25E1D6E7"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in Data Mining - Concepts, Process &amp; Applications - DataFlair. (n.d.). Retrieved April 29, 2019, from https://data-flair.training/blogs/text-mining/</w:t>
      </w:r>
    </w:p>
    <w:p w14:paraId="63FE34C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ext mining vs data mining: discover the differences -. (n.d.). Retrieved April 18, 2019, from https://www.expertsystem.com/text-mining-vs-data-mining-differences/</w:t>
      </w:r>
    </w:p>
    <w:p w14:paraId="2A3BC6D5"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iraj | MedyaTava - Yazmadıysa Doğru Değildir. (n.d.). Retrieved April 11, 2019, from http://www.medyatava.com/tiraj/2018-01-08</w:t>
      </w:r>
    </w:p>
    <w:p w14:paraId="52479B9D"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eepy. (n.d.). Retrieved May 15, 2019, from https://www.tweepy.org/</w:t>
      </w:r>
    </w:p>
    <w:p w14:paraId="2029C5C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Twitter. (2019). Twitter: Number of active users 2010-2017. Retrieved April 15, 2019, from statista.com website: https://www.statista.com/statistics/282087/number-of-monthly-active-twitter-users/</w:t>
      </w:r>
    </w:p>
    <w:p w14:paraId="7D945048"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Understanding normalization - Natural Language Processing with Java. (n.d.). Retrieved April 29, 2019, from https://subscription.packtpub.com/book/application_development/9781784391799/2/ch02lvl1sec20/understanding-normalization</w:t>
      </w:r>
    </w:p>
    <w:p w14:paraId="3DD8CBD3"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 xml:space="preserve">Wang, Z., &amp; Zhang, Y. (2017). DDoS event forecasting using twitter data. </w:t>
      </w:r>
      <w:r w:rsidRPr="00D56DB3">
        <w:rPr>
          <w:i/>
          <w:iCs/>
          <w:noProof/>
          <w:szCs w:val="24"/>
        </w:rPr>
        <w:t>IJCAI International Joint Conference on Artificial Intelligence</w:t>
      </w:r>
      <w:r w:rsidRPr="00D56DB3">
        <w:rPr>
          <w:noProof/>
          <w:szCs w:val="24"/>
        </w:rPr>
        <w:t>, 4151–4157. Retrieved from https://code.google.com/p/word2vec/</w:t>
      </w:r>
    </w:p>
    <w:p w14:paraId="41102642"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does an information security analyst do? ‐ CareerExplorer. (n.d.). Retrieved April 18, 2019, from https://www.careerexplorer.com/careers/information-security-analyst/</w:t>
      </w:r>
    </w:p>
    <w:p w14:paraId="23988C31"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a Security Analyst? Responsibilities, Qualifications, and More | Digital Guardian. (n.d.). Retrieved April 29, 2019, from https://digitalguardian.com/blog/what-security-analyst-responsibilities-qualifications-and-more</w:t>
      </w:r>
    </w:p>
    <w:p w14:paraId="2E4701F4" w14:textId="77777777" w:rsidR="00D56DB3" w:rsidRPr="00D56DB3" w:rsidRDefault="00D56DB3" w:rsidP="00D56DB3">
      <w:pPr>
        <w:widowControl w:val="0"/>
        <w:autoSpaceDE w:val="0"/>
        <w:autoSpaceDN w:val="0"/>
        <w:adjustRightInd w:val="0"/>
        <w:ind w:left="480" w:hanging="480"/>
        <w:rPr>
          <w:noProof/>
          <w:szCs w:val="24"/>
        </w:rPr>
      </w:pPr>
      <w:r w:rsidRPr="00D56DB3">
        <w:rPr>
          <w:noProof/>
          <w:szCs w:val="24"/>
        </w:rPr>
        <w:t>What is Named-entity recognition (NER)? - WordLift. (n.d.). Retrieved April 30, 2019, from https://wordlift.io/blog/en/entity/named-entity-recognition/</w:t>
      </w:r>
    </w:p>
    <w:p w14:paraId="7522B26C" w14:textId="77777777" w:rsidR="00D56DB3" w:rsidRPr="00D56DB3" w:rsidRDefault="00D56DB3" w:rsidP="00D56DB3">
      <w:pPr>
        <w:widowControl w:val="0"/>
        <w:autoSpaceDE w:val="0"/>
        <w:autoSpaceDN w:val="0"/>
        <w:adjustRightInd w:val="0"/>
        <w:ind w:left="480" w:hanging="480"/>
        <w:rPr>
          <w:noProof/>
        </w:rPr>
      </w:pPr>
      <w:r w:rsidRPr="00D56DB3">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lastRenderedPageBreak/>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18" w:name="_Toc8858482"/>
      <w:r w:rsidRPr="007E1CF6">
        <w:rPr>
          <w:noProof/>
        </w:rPr>
        <w:t>APPENDICES</w:t>
      </w:r>
      <w:bookmarkEnd w:id="118"/>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19" w:name="_Toc8858483"/>
      <w:r w:rsidRPr="007E1CF6">
        <w:rPr>
          <w:noProof/>
        </w:rPr>
        <w:t xml:space="preserve">APPENDIX </w:t>
      </w:r>
      <w:r w:rsidR="00B144B9" w:rsidRPr="007E1CF6">
        <w:rPr>
          <w:noProof/>
        </w:rPr>
        <w:t>A</w:t>
      </w:r>
      <w:bookmarkEnd w:id="119"/>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120" w:name="_Toc8858484"/>
      <w:r w:rsidRPr="007E1CF6">
        <w:rPr>
          <w:noProof/>
        </w:rPr>
        <w:t>APPENDIX B</w:t>
      </w:r>
      <w:bookmarkEnd w:id="120"/>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66"/>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90781" w14:textId="77777777" w:rsidR="00C753C3" w:rsidRDefault="00C753C3" w:rsidP="00B13939">
      <w:r>
        <w:separator/>
      </w:r>
    </w:p>
  </w:endnote>
  <w:endnote w:type="continuationSeparator" w:id="0">
    <w:p w14:paraId="35196EFE" w14:textId="77777777" w:rsidR="00C753C3" w:rsidRDefault="00C753C3"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583CFB" w:rsidRDefault="00583CFB"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583CFB" w:rsidRDefault="00583CFB">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583CFB" w:rsidRDefault="00583CFB"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583CFB" w:rsidRDefault="00583CFB">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B1B33" w14:textId="77777777" w:rsidR="00C753C3" w:rsidRDefault="00C753C3" w:rsidP="00B13939">
      <w:pPr>
        <w:pBdr>
          <w:bottom w:val="single" w:sz="6" w:space="1" w:color="auto"/>
        </w:pBdr>
        <w:rPr>
          <w:lang w:val="tr-TR"/>
        </w:rPr>
      </w:pPr>
    </w:p>
  </w:footnote>
  <w:footnote w:type="continuationSeparator" w:id="0">
    <w:p w14:paraId="647FF9A6" w14:textId="77777777" w:rsidR="00C753C3" w:rsidRDefault="00C753C3" w:rsidP="00B13939">
      <w:r>
        <w:continuationSeparator/>
      </w:r>
    </w:p>
  </w:footnote>
  <w:footnote w:id="1">
    <w:p w14:paraId="65A6B8E7" w14:textId="1A416536" w:rsidR="00583CFB" w:rsidRPr="00951DED" w:rsidRDefault="00583CFB">
      <w:pPr>
        <w:pStyle w:val="DipnotMetni"/>
        <w:rPr>
          <w:lang w:val="tr-TR"/>
        </w:rPr>
      </w:pPr>
      <w:r>
        <w:rPr>
          <w:rStyle w:val="DipnotBavurusu"/>
        </w:rPr>
        <w:footnoteRef/>
      </w:r>
      <w:r>
        <w:t xml:space="preserve"> “</w:t>
      </w:r>
      <w:r w:rsidRPr="00951DED">
        <w:rPr>
          <w:lang w:val="tr-TR"/>
        </w:rPr>
        <w:t>Normalization is a process that converts a list of words to a more uniform sequence. This is useful in preparing text for later processing</w:t>
      </w:r>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4717810A" w:rsidR="00583CFB" w:rsidRPr="001356D5" w:rsidRDefault="00583CFB">
      <w:pPr>
        <w:pStyle w:val="DipnotMetni"/>
        <w:rPr>
          <w:lang w:val="tr-TR"/>
        </w:rPr>
      </w:pPr>
      <w:r>
        <w:rPr>
          <w:rStyle w:val="DipnotBavurusu"/>
        </w:rPr>
        <w:footnoteRef/>
      </w:r>
      <w:r>
        <w:t xml:space="preserve"> </w:t>
      </w:r>
      <w:r w:rsidRPr="001356D5">
        <w:t>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fldChar w:fldCharType="begin" w:fldLock="1"/>
      </w:r>
      <w: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fldChar w:fldCharType="separate"/>
      </w:r>
      <w:r w:rsidRPr="001356D5">
        <w:rPr>
          <w:noProof/>
        </w:rPr>
        <w:t>(“What is Named-entity recognition (NER)? - WordLift,” n.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87C29B6A"/>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q8FAIwqBZI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697D"/>
    <w:rsid w:val="000C69D8"/>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3F3A"/>
    <w:rsid w:val="001141C1"/>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7C83"/>
    <w:rsid w:val="0015122B"/>
    <w:rsid w:val="00151606"/>
    <w:rsid w:val="00152D9F"/>
    <w:rsid w:val="00153F19"/>
    <w:rsid w:val="00154FF4"/>
    <w:rsid w:val="00155C72"/>
    <w:rsid w:val="0015730C"/>
    <w:rsid w:val="001608FE"/>
    <w:rsid w:val="00161522"/>
    <w:rsid w:val="00161F7A"/>
    <w:rsid w:val="00162C74"/>
    <w:rsid w:val="00163BA1"/>
    <w:rsid w:val="00164385"/>
    <w:rsid w:val="001660F7"/>
    <w:rsid w:val="00166A18"/>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2BB"/>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D7406"/>
    <w:rsid w:val="001E22E6"/>
    <w:rsid w:val="001E273F"/>
    <w:rsid w:val="001E39AA"/>
    <w:rsid w:val="001E42A3"/>
    <w:rsid w:val="001E4DCB"/>
    <w:rsid w:val="001E54E9"/>
    <w:rsid w:val="001E558B"/>
    <w:rsid w:val="001E5990"/>
    <w:rsid w:val="001E5E7B"/>
    <w:rsid w:val="001E6A50"/>
    <w:rsid w:val="001F0488"/>
    <w:rsid w:val="001F0911"/>
    <w:rsid w:val="001F175E"/>
    <w:rsid w:val="001F2B3A"/>
    <w:rsid w:val="001F45DB"/>
    <w:rsid w:val="001F5634"/>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496B"/>
    <w:rsid w:val="0022545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707E2"/>
    <w:rsid w:val="00270BC8"/>
    <w:rsid w:val="0027182B"/>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B061F"/>
    <w:rsid w:val="002B113E"/>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5313"/>
    <w:rsid w:val="00306285"/>
    <w:rsid w:val="00310407"/>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5592"/>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163A"/>
    <w:rsid w:val="00392EFF"/>
    <w:rsid w:val="003954E8"/>
    <w:rsid w:val="003955E2"/>
    <w:rsid w:val="00395EA9"/>
    <w:rsid w:val="00397778"/>
    <w:rsid w:val="003A0AC2"/>
    <w:rsid w:val="003A19E2"/>
    <w:rsid w:val="003A1B24"/>
    <w:rsid w:val="003A3D3B"/>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0D82"/>
    <w:rsid w:val="00421432"/>
    <w:rsid w:val="00421B47"/>
    <w:rsid w:val="004222F7"/>
    <w:rsid w:val="0042289B"/>
    <w:rsid w:val="00423167"/>
    <w:rsid w:val="00423F37"/>
    <w:rsid w:val="0042421A"/>
    <w:rsid w:val="00427803"/>
    <w:rsid w:val="004308DB"/>
    <w:rsid w:val="00433144"/>
    <w:rsid w:val="004331FB"/>
    <w:rsid w:val="00434A8B"/>
    <w:rsid w:val="00435679"/>
    <w:rsid w:val="004362AB"/>
    <w:rsid w:val="00437FCC"/>
    <w:rsid w:val="00440633"/>
    <w:rsid w:val="00441446"/>
    <w:rsid w:val="004423C0"/>
    <w:rsid w:val="00443B60"/>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CA7"/>
    <w:rsid w:val="00521349"/>
    <w:rsid w:val="005217A2"/>
    <w:rsid w:val="00522825"/>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3CFB"/>
    <w:rsid w:val="00584234"/>
    <w:rsid w:val="005853E9"/>
    <w:rsid w:val="00586445"/>
    <w:rsid w:val="00586959"/>
    <w:rsid w:val="005874D7"/>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787"/>
    <w:rsid w:val="005D1DC5"/>
    <w:rsid w:val="005D3135"/>
    <w:rsid w:val="005D37A1"/>
    <w:rsid w:val="005D4438"/>
    <w:rsid w:val="005D476B"/>
    <w:rsid w:val="005D5DE6"/>
    <w:rsid w:val="005D7F8A"/>
    <w:rsid w:val="005E1C3F"/>
    <w:rsid w:val="005E2800"/>
    <w:rsid w:val="005E3723"/>
    <w:rsid w:val="005E4DCD"/>
    <w:rsid w:val="005E5F03"/>
    <w:rsid w:val="005E68CA"/>
    <w:rsid w:val="005E7B8D"/>
    <w:rsid w:val="005F2969"/>
    <w:rsid w:val="005F3298"/>
    <w:rsid w:val="005F503D"/>
    <w:rsid w:val="005F5929"/>
    <w:rsid w:val="005F6055"/>
    <w:rsid w:val="005F7378"/>
    <w:rsid w:val="00602478"/>
    <w:rsid w:val="00602597"/>
    <w:rsid w:val="00602CE6"/>
    <w:rsid w:val="00602D56"/>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D3A"/>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289"/>
    <w:rsid w:val="006674B0"/>
    <w:rsid w:val="00667618"/>
    <w:rsid w:val="0067032C"/>
    <w:rsid w:val="00670434"/>
    <w:rsid w:val="00670D55"/>
    <w:rsid w:val="0067101D"/>
    <w:rsid w:val="00672BF5"/>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0209"/>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2834"/>
    <w:rsid w:val="007339C7"/>
    <w:rsid w:val="00733A67"/>
    <w:rsid w:val="00733B36"/>
    <w:rsid w:val="00734181"/>
    <w:rsid w:val="00734A53"/>
    <w:rsid w:val="00735AED"/>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304C"/>
    <w:rsid w:val="00753A0A"/>
    <w:rsid w:val="007541F5"/>
    <w:rsid w:val="00754EB4"/>
    <w:rsid w:val="00754F4D"/>
    <w:rsid w:val="00755CB7"/>
    <w:rsid w:val="0075660D"/>
    <w:rsid w:val="00760EEC"/>
    <w:rsid w:val="007625C6"/>
    <w:rsid w:val="007627CF"/>
    <w:rsid w:val="00762EB3"/>
    <w:rsid w:val="007630C0"/>
    <w:rsid w:val="007643AE"/>
    <w:rsid w:val="00764E65"/>
    <w:rsid w:val="0076500A"/>
    <w:rsid w:val="00765FC7"/>
    <w:rsid w:val="007664A2"/>
    <w:rsid w:val="0076774B"/>
    <w:rsid w:val="0077118B"/>
    <w:rsid w:val="00771478"/>
    <w:rsid w:val="00771C1A"/>
    <w:rsid w:val="00773445"/>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E91"/>
    <w:rsid w:val="00871481"/>
    <w:rsid w:val="008734BE"/>
    <w:rsid w:val="008745A9"/>
    <w:rsid w:val="0087644E"/>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276"/>
    <w:rsid w:val="008B4DFF"/>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69A9"/>
    <w:rsid w:val="008F7432"/>
    <w:rsid w:val="008F7A44"/>
    <w:rsid w:val="009025FB"/>
    <w:rsid w:val="00903267"/>
    <w:rsid w:val="0090419B"/>
    <w:rsid w:val="0090422E"/>
    <w:rsid w:val="00904556"/>
    <w:rsid w:val="009045FB"/>
    <w:rsid w:val="00906366"/>
    <w:rsid w:val="00910931"/>
    <w:rsid w:val="009133D2"/>
    <w:rsid w:val="009138F8"/>
    <w:rsid w:val="00913B1C"/>
    <w:rsid w:val="009151FA"/>
    <w:rsid w:val="0091555D"/>
    <w:rsid w:val="00915B9F"/>
    <w:rsid w:val="00920540"/>
    <w:rsid w:val="0092318C"/>
    <w:rsid w:val="009235FA"/>
    <w:rsid w:val="00923F13"/>
    <w:rsid w:val="00927E30"/>
    <w:rsid w:val="009303D9"/>
    <w:rsid w:val="00932697"/>
    <w:rsid w:val="00933C64"/>
    <w:rsid w:val="00934F4A"/>
    <w:rsid w:val="00935836"/>
    <w:rsid w:val="00935E16"/>
    <w:rsid w:val="0093692E"/>
    <w:rsid w:val="00936AE3"/>
    <w:rsid w:val="00936C5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77DCD"/>
    <w:rsid w:val="0098079A"/>
    <w:rsid w:val="009808C8"/>
    <w:rsid w:val="00980B38"/>
    <w:rsid w:val="0098432F"/>
    <w:rsid w:val="009848B9"/>
    <w:rsid w:val="00984970"/>
    <w:rsid w:val="00985F1F"/>
    <w:rsid w:val="009866AB"/>
    <w:rsid w:val="00986A76"/>
    <w:rsid w:val="00987093"/>
    <w:rsid w:val="009918F2"/>
    <w:rsid w:val="009919C4"/>
    <w:rsid w:val="009928BF"/>
    <w:rsid w:val="00994DF0"/>
    <w:rsid w:val="00995717"/>
    <w:rsid w:val="009A1E30"/>
    <w:rsid w:val="009A35B7"/>
    <w:rsid w:val="009A4227"/>
    <w:rsid w:val="009A5F63"/>
    <w:rsid w:val="009A7490"/>
    <w:rsid w:val="009B0525"/>
    <w:rsid w:val="009B0BB1"/>
    <w:rsid w:val="009B17C9"/>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651E"/>
    <w:rsid w:val="00A17440"/>
    <w:rsid w:val="00A21709"/>
    <w:rsid w:val="00A22264"/>
    <w:rsid w:val="00A229AB"/>
    <w:rsid w:val="00A2304C"/>
    <w:rsid w:val="00A25A9E"/>
    <w:rsid w:val="00A30200"/>
    <w:rsid w:val="00A3044C"/>
    <w:rsid w:val="00A31A74"/>
    <w:rsid w:val="00A32140"/>
    <w:rsid w:val="00A351F7"/>
    <w:rsid w:val="00A366E9"/>
    <w:rsid w:val="00A3794B"/>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6643"/>
    <w:rsid w:val="00A57395"/>
    <w:rsid w:val="00A574E4"/>
    <w:rsid w:val="00A60818"/>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4754"/>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E92"/>
    <w:rsid w:val="00AB1659"/>
    <w:rsid w:val="00AB194E"/>
    <w:rsid w:val="00AB5243"/>
    <w:rsid w:val="00AB7854"/>
    <w:rsid w:val="00AC0A10"/>
    <w:rsid w:val="00AC32DF"/>
    <w:rsid w:val="00AC6AC3"/>
    <w:rsid w:val="00AC7038"/>
    <w:rsid w:val="00AD3276"/>
    <w:rsid w:val="00AD4093"/>
    <w:rsid w:val="00AD43C1"/>
    <w:rsid w:val="00AD4661"/>
    <w:rsid w:val="00AD6588"/>
    <w:rsid w:val="00AD68A9"/>
    <w:rsid w:val="00AE1B28"/>
    <w:rsid w:val="00AE3127"/>
    <w:rsid w:val="00AE3409"/>
    <w:rsid w:val="00AE69F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2934"/>
    <w:rsid w:val="00B54FBE"/>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B57AE"/>
    <w:rsid w:val="00BB6069"/>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2DA3"/>
    <w:rsid w:val="00BF3460"/>
    <w:rsid w:val="00BF3AF2"/>
    <w:rsid w:val="00BF53A6"/>
    <w:rsid w:val="00BF5FF6"/>
    <w:rsid w:val="00C01407"/>
    <w:rsid w:val="00C014F5"/>
    <w:rsid w:val="00C0207F"/>
    <w:rsid w:val="00C030E3"/>
    <w:rsid w:val="00C0357A"/>
    <w:rsid w:val="00C03837"/>
    <w:rsid w:val="00C042E6"/>
    <w:rsid w:val="00C05A9C"/>
    <w:rsid w:val="00C05E19"/>
    <w:rsid w:val="00C074DC"/>
    <w:rsid w:val="00C11DEE"/>
    <w:rsid w:val="00C1224B"/>
    <w:rsid w:val="00C123E9"/>
    <w:rsid w:val="00C13751"/>
    <w:rsid w:val="00C13A61"/>
    <w:rsid w:val="00C15F5B"/>
    <w:rsid w:val="00C16117"/>
    <w:rsid w:val="00C16806"/>
    <w:rsid w:val="00C17A09"/>
    <w:rsid w:val="00C20064"/>
    <w:rsid w:val="00C23068"/>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6AD"/>
    <w:rsid w:val="00C36007"/>
    <w:rsid w:val="00C36102"/>
    <w:rsid w:val="00C36EE8"/>
    <w:rsid w:val="00C408B3"/>
    <w:rsid w:val="00C416AA"/>
    <w:rsid w:val="00C419FE"/>
    <w:rsid w:val="00C41FFC"/>
    <w:rsid w:val="00C42569"/>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91A"/>
    <w:rsid w:val="00C62A4A"/>
    <w:rsid w:val="00C637DA"/>
    <w:rsid w:val="00C63993"/>
    <w:rsid w:val="00C639A0"/>
    <w:rsid w:val="00C669F0"/>
    <w:rsid w:val="00C66D7A"/>
    <w:rsid w:val="00C72D31"/>
    <w:rsid w:val="00C73568"/>
    <w:rsid w:val="00C7527E"/>
    <w:rsid w:val="00C753C3"/>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15D3"/>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2592"/>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BE2"/>
    <w:rsid w:val="00DC1044"/>
    <w:rsid w:val="00DC4377"/>
    <w:rsid w:val="00DC46CB"/>
    <w:rsid w:val="00DC5A28"/>
    <w:rsid w:val="00DC5B07"/>
    <w:rsid w:val="00DC68F9"/>
    <w:rsid w:val="00DC73E4"/>
    <w:rsid w:val="00DC7C72"/>
    <w:rsid w:val="00DD040F"/>
    <w:rsid w:val="00DD4909"/>
    <w:rsid w:val="00DD5CB1"/>
    <w:rsid w:val="00DD5DEC"/>
    <w:rsid w:val="00DD70D3"/>
    <w:rsid w:val="00DD71A6"/>
    <w:rsid w:val="00DE0180"/>
    <w:rsid w:val="00DE08E5"/>
    <w:rsid w:val="00DE2496"/>
    <w:rsid w:val="00DE3228"/>
    <w:rsid w:val="00DE33ED"/>
    <w:rsid w:val="00DE3AFB"/>
    <w:rsid w:val="00DE3BD8"/>
    <w:rsid w:val="00DE60C0"/>
    <w:rsid w:val="00DE6273"/>
    <w:rsid w:val="00DE6E46"/>
    <w:rsid w:val="00DE7520"/>
    <w:rsid w:val="00DE7700"/>
    <w:rsid w:val="00DE7CF7"/>
    <w:rsid w:val="00DF2F80"/>
    <w:rsid w:val="00DF4162"/>
    <w:rsid w:val="00DF5746"/>
    <w:rsid w:val="00DF58E3"/>
    <w:rsid w:val="00DF5E60"/>
    <w:rsid w:val="00DF6033"/>
    <w:rsid w:val="00DF6533"/>
    <w:rsid w:val="00DF6B8A"/>
    <w:rsid w:val="00DF750C"/>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B0BBA"/>
    <w:rsid w:val="00EB1B24"/>
    <w:rsid w:val="00EB1BD1"/>
    <w:rsid w:val="00EB7294"/>
    <w:rsid w:val="00EC0060"/>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C0B"/>
    <w:rsid w:val="00EF1EB3"/>
    <w:rsid w:val="00EF2A04"/>
    <w:rsid w:val="00EF49B9"/>
    <w:rsid w:val="00EF5469"/>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D11D65"/>
    <w:pPr>
      <w:numPr>
        <w:ilvl w:val="2"/>
        <w:numId w:val="7"/>
      </w:numPr>
      <w:spacing w:before="120" w:after="0" w:line="240" w:lineRule="exact"/>
      <w:outlineLvl w:val="2"/>
    </w:pPr>
    <w:rPr>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D11D65"/>
    <w:rPr>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61" Type="http://schemas.openxmlformats.org/officeDocument/2006/relationships/image" Target="media/image40.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8" Type="http://schemas.openxmlformats.org/officeDocument/2006/relationships/hyperlink" Target="file:///C:\Users\Ozgur\source\repos\MSThesis\thesis\ozgur_ural_cybersecurity_thesis.docx" TargetMode="Externa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fontTable" Target="fontTable.xml"/><Relationship Id="rId20" Type="http://schemas.openxmlformats.org/officeDocument/2006/relationships/hyperlink" Target="file:///C:\Users\Ozgur\source\repos\MSThesis\thesis\ozgur_ural_cybersecurity_thesis.docx"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70875BD6-FE90-4254-B325-C5B5C72D1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4</TotalTime>
  <Pages>82</Pages>
  <Words>19404</Words>
  <Characters>110607</Characters>
  <Application>Microsoft Office Word</Application>
  <DocSecurity>0</DocSecurity>
  <Lines>921</Lines>
  <Paragraphs>25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29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163</cp:revision>
  <cp:lastPrinted>2017-07-13T13:25:00Z</cp:lastPrinted>
  <dcterms:created xsi:type="dcterms:W3CDTF">2019-04-26T11:24:00Z</dcterms:created>
  <dcterms:modified xsi:type="dcterms:W3CDTF">2019-05-21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